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802366" w14:textId="709EE6D1" w:rsidR="007F76DA" w:rsidRPr="00065484"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r w:rsidRPr="00065484">
        <w:rPr>
          <w:b/>
        </w:rPr>
        <w:t>Intact</w:t>
      </w:r>
      <w:r>
        <w:rPr>
          <w:b/>
        </w:rPr>
        <w:t xml:space="preserve"> </w:t>
      </w:r>
      <w:r w:rsidRPr="00065484">
        <w:rPr>
          <w:b/>
        </w:rPr>
        <w:t>Procedural Memory</w:t>
      </w:r>
      <w:r>
        <w:rPr>
          <w:b/>
        </w:rPr>
        <w:t xml:space="preserve"> and Impaired Auditory Statistical Learning</w:t>
      </w:r>
      <w:r w:rsidRPr="00065484">
        <w:rPr>
          <w:b/>
        </w:rPr>
        <w:t xml:space="preserve"> in Adults with Dyslexia</w:t>
      </w:r>
    </w:p>
    <w:p w14:paraId="7439D11A" w14:textId="394228A7" w:rsidR="00793D75" w:rsidRPr="00065484" w:rsidRDefault="00793D75">
      <w:pPr>
        <w:rPr>
          <w:b/>
        </w:rPr>
      </w:pPr>
    </w:p>
    <w:p w14:paraId="49487441" w14:textId="77777777"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p>
    <w:p w14:paraId="0C7814ED" w14:textId="68F26B32" w:rsidR="001420B6" w:rsidRPr="00065484" w:rsidRDefault="001420B6">
      <w:pPr>
        <w:rPr>
          <w:b/>
        </w:rPr>
      </w:pPr>
    </w:p>
    <w:p w14:paraId="6917D844" w14:textId="570240AD"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r w:rsidRPr="00065484">
        <w:rPr>
          <w:b/>
        </w:rPr>
        <w:t>Abstract</w:t>
      </w:r>
    </w:p>
    <w:p w14:paraId="52D0926D" w14:textId="49506917" w:rsidR="00793D75" w:rsidRPr="0042271E" w:rsidRDefault="00793D75" w:rsidP="0042271E">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p>
    <w:p w14:paraId="268E44C1" w14:textId="4AFF9458" w:rsidR="00793D75" w:rsidRPr="00065484" w:rsidRDefault="0042271E" w:rsidP="0042271E">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r w:rsidRPr="0042271E">
        <w:rPr>
          <w:bCs/>
        </w:rPr>
        <w:t xml:space="preserve">Developmental dyslexia </w:t>
      </w:r>
      <w:proofErr w:type="gramStart"/>
      <w:r w:rsidRPr="0042271E">
        <w:rPr>
          <w:bCs/>
        </w:rPr>
        <w:t>is</w:t>
      </w:r>
      <w:proofErr w:type="gramEnd"/>
      <w:r w:rsidRPr="0042271E">
        <w:rPr>
          <w:bCs/>
        </w:rPr>
        <w:t xml:space="preserve"> a reading disorder that is associated with atypical brain function. One neuropsychological theory posits that dyslexia </w:t>
      </w:r>
      <w:r>
        <w:rPr>
          <w:bCs/>
        </w:rPr>
        <w:t>reflects</w:t>
      </w:r>
      <w:r w:rsidRPr="0042271E">
        <w:rPr>
          <w:bCs/>
        </w:rPr>
        <w:t xml:space="preserve"> a deficit in the procedural memory system, which </w:t>
      </w:r>
      <w:r>
        <w:rPr>
          <w:bCs/>
        </w:rPr>
        <w:t>supports</w:t>
      </w:r>
      <w:r w:rsidRPr="0042271E">
        <w:rPr>
          <w:bCs/>
        </w:rPr>
        <w:t xml:space="preserve"> implicit learning, or the acquisition of knowledge without conscious awareness or intention. This study investigated various forms of procedural learning in adults with dyslexia and </w:t>
      </w:r>
      <w:proofErr w:type="gramStart"/>
      <w:r w:rsidRPr="0042271E">
        <w:rPr>
          <w:bCs/>
        </w:rPr>
        <w:t>typically-reading</w:t>
      </w:r>
      <w:proofErr w:type="gramEnd"/>
      <w:r w:rsidRPr="0042271E">
        <w:rPr>
          <w:bCs/>
        </w:rPr>
        <w:t xml:space="preserve"> adults.</w:t>
      </w:r>
      <w:r>
        <w:rPr>
          <w:bCs/>
        </w:rPr>
        <w:t xml:space="preserve"> </w:t>
      </w:r>
      <w:r w:rsidR="00793D75" w:rsidRPr="00065484">
        <w:rPr>
          <w:bCs/>
        </w:rPr>
        <w:t>Adults with dyslexia exhibited typical</w:t>
      </w:r>
      <w:r>
        <w:rPr>
          <w:bCs/>
        </w:rPr>
        <w:t xml:space="preserve"> skill</w:t>
      </w:r>
      <w:r w:rsidR="00793D75" w:rsidRPr="00065484">
        <w:rPr>
          <w:bCs/>
        </w:rPr>
        <w:t xml:space="preserve"> learning on </w:t>
      </w:r>
      <w:r w:rsidR="00524834" w:rsidRPr="00065484">
        <w:rPr>
          <w:bCs/>
        </w:rPr>
        <w:t xml:space="preserve">mirror tracing and rotary pursuit </w:t>
      </w:r>
      <w:r>
        <w:rPr>
          <w:bCs/>
        </w:rPr>
        <w:t>tasks</w:t>
      </w:r>
      <w:r w:rsidR="00524834" w:rsidRPr="00065484">
        <w:rPr>
          <w:bCs/>
        </w:rPr>
        <w:t xml:space="preserve"> </w:t>
      </w:r>
      <w:r w:rsidR="00793D75" w:rsidRPr="00065484">
        <w:rPr>
          <w:bCs/>
        </w:rPr>
        <w:t xml:space="preserve">that have been well-established as reflecting purely procedural memory and dependent on basal ganglia and cerebellar structures. They also exhibited typical statistical learning for visual material, but impaired statistical learning for auditory material. Auditory statistical learning proficiency correlated positively with </w:t>
      </w:r>
      <w:proofErr w:type="gramStart"/>
      <w:r w:rsidR="00793D75" w:rsidRPr="00065484">
        <w:rPr>
          <w:bCs/>
        </w:rPr>
        <w:t>single-word</w:t>
      </w:r>
      <w:proofErr w:type="gramEnd"/>
      <w:r w:rsidR="00793D75" w:rsidRPr="00065484">
        <w:rPr>
          <w:bCs/>
        </w:rPr>
        <w:t xml:space="preserve"> reading performance across all participants and within the group with dyslexia, linking </w:t>
      </w:r>
      <w:r w:rsidR="000C59FA" w:rsidRPr="00065484">
        <w:rPr>
          <w:bCs/>
        </w:rPr>
        <w:t>a</w:t>
      </w:r>
      <w:r w:rsidR="00793D75" w:rsidRPr="00065484">
        <w:rPr>
          <w:bCs/>
        </w:rPr>
        <w:t xml:space="preserve"> major difficulty in dyslexia with impaired auditory statistical learning. These findings dissociate multiple forms of procedural memory that are intact in dyslexia from a specific impairment in auditory statistical learning that is associated with reading difficulty.</w:t>
      </w:r>
    </w:p>
    <w:p w14:paraId="3AF05BD5" w14:textId="77777777"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p>
    <w:p w14:paraId="31FFCB4D" w14:textId="06684316"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r w:rsidRPr="00065484">
        <w:rPr>
          <w:bCs/>
        </w:rPr>
        <w:t>Key</w:t>
      </w:r>
      <w:r w:rsidR="00BC2A51" w:rsidRPr="00065484">
        <w:rPr>
          <w:bCs/>
        </w:rPr>
        <w:t>w</w:t>
      </w:r>
      <w:r w:rsidRPr="00065484">
        <w:rPr>
          <w:bCs/>
        </w:rPr>
        <w:t>ords: dyslexia, procedural memory, statistical learning, mirror tracing, rotary pursuit</w:t>
      </w:r>
    </w:p>
    <w:p w14:paraId="0EED08BC" w14:textId="34882FA9" w:rsidR="00793D75" w:rsidRPr="00065484" w:rsidRDefault="00793D75">
      <w:r w:rsidRPr="00065484">
        <w:br w:type="page"/>
      </w:r>
    </w:p>
    <w:p w14:paraId="67992F99" w14:textId="77777777" w:rsidR="009A724E" w:rsidRPr="00065484" w:rsidRDefault="009A724E" w:rsidP="00AE3ED2">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360"/>
        <w:jc w:val="both"/>
      </w:pPr>
    </w:p>
    <w:p w14:paraId="54E79071" w14:textId="373E8D6B" w:rsidR="002703C6" w:rsidRPr="00065484" w:rsidRDefault="00AE3ED2"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bCs/>
        </w:rPr>
      </w:pPr>
      <w:r w:rsidRPr="00065484">
        <w:rPr>
          <w:b/>
          <w:bCs/>
        </w:rPr>
        <w:t>Introduction</w:t>
      </w:r>
    </w:p>
    <w:p w14:paraId="63ABC905" w14:textId="77777777" w:rsidR="006E32BB" w:rsidRPr="00065484" w:rsidRDefault="00EF0CC3"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333333"/>
        </w:rPr>
        <w:tab/>
      </w:r>
    </w:p>
    <w:p w14:paraId="2515F661" w14:textId="77777777" w:rsidR="00252075"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333333"/>
        </w:rPr>
        <w:t xml:space="preserve">Developmental dyslexia </w:t>
      </w:r>
      <w:proofErr w:type="gramStart"/>
      <w:r w:rsidRPr="00065484">
        <w:rPr>
          <w:color w:val="333333"/>
        </w:rPr>
        <w:t>is</w:t>
      </w:r>
      <w:proofErr w:type="gramEnd"/>
      <w:r w:rsidRPr="00065484">
        <w:rPr>
          <w:color w:val="333333"/>
        </w:rPr>
        <w:t xml:space="preserve"> characterized by inaccurate and dysfluent reading. Although individuals with dyslexia most consistently demonstrate difficulties with storing, retrieving, and/or manipulating phonological representations </w:t>
      </w:r>
      <w:r w:rsidRPr="00065484">
        <w:rPr>
          <w:color w:val="333333"/>
        </w:rPr>
        <w:fldChar w:fldCharType="begin"/>
      </w:r>
      <w:r w:rsidRPr="00065484">
        <w:rPr>
          <w:color w:val="333333"/>
        </w:rPr>
        <w:instrText xml:space="preserve"> ADDIN ZOTERO_ITEM CSL_CITATION {"citationID":"TR5mtil6","properties":{"formattedCitation":"(Brady et al., 1983; Shankweiler et al., 1979; Snowling, 2000; Stanovich &amp; Siegel, 1994; Vellutino et al., 1994)","plainCitation":"(Brady et al., 1983; Shankweiler et al., 1979; Snowling, 2000; Stanovich &amp; Siegel, 1994; Vellutino et al., 1994)","noteIndex":0},"citationItems":[{"id":518,"uris":["http://zotero.org/users/6820287/items/H96Q8FHT"],"itemData":{"id":518,"type":"article-journal","container-title":"Journal of experimental child psychology","issue":"2","note":"ISBN: 0022-0965\npublisher: Elsevier","page":"345-367","title":"Speech perception and memory coding in relation to reading ability","volume":"35","author":[{"family":"Brady","given":"Susan"},{"family":"Shankweiler","given":"Donald"},{"family":"Mann","given":"Virginia"}],"issued":{"date-parts":[["1983"]]}}},{"id":235,"uris":["http://zotero.org/users/6820287/items/LSZJ92HG"],"itemData":{"id":235,"type":"article-journal","container-title":"Journal of Experimental Psychology: Human learning and memory","issue":"6","note":"ISBN: 0096-1515\npublisher: American Psychological Association","page":"531","title":"The speech code and learning to read.","volume":"5","author":[{"family":"Shankweiler","given":"Donald"},{"family":"Liberman","given":"Isabelle Y."},{"family":"Mark","given":"Leonard S."},{"family":"Fowler","given":"Carol A."},{"family":"Fischer","given":"F. William"}],"issued":{"date-parts":[["1979"]]}}},{"id":234,"uris":["http://zotero.org/users/6820287/items/UU4J5Y6I"],"itemData":{"id":234,"type":"book","ISBN":"0-631-22144-1","publisher":"Blackwell publishing","title":"Dyslexia","author":[{"family":"Snowling","given":"Margaret J."}],"issued":{"date-parts":[["2000"]]}}},{"id":709,"uris":["http://zotero.org/users/6820287/items/ZQN5P8Z7"],"itemData":{"id":709,"type":"article-journal","container-title":"Journal of educational psychology","ISSN":"1939-2176","issue":"1","journalAbbreviation":"Journal of educational psychology","note":"publisher: American Psychological Association","page":"24","title":"Phenotypic performance profile of children with reading disabilities: A regression-based test of the phonological-core variable-difference model.","volume":"86","author":[{"family":"Stanovich","given":"Keith E"},{"family":"Siegel","given":"Linda S"}],"issued":{"date-parts":[["1994"]]}}},{"id":351,"uris":["http://zotero.org/users/6820287/items/AC43AZSK"],"itemData":{"id":351,"type":"article-journal","ISSN":"1557661383","note":"publisher: Paul H Brookes Publishing Co.","title":"Components of reading ability: Issues and problems in operationalizing word identification, phonological coding, and orthographic coding.","author":[{"family":"Vellutino","given":"Frank R"},{"family":"Scanlon","given":"Donna M"},{"family":"Tanzman","given":"Melinda S"}],"issued":{"date-parts":[["1994"]]}}}],"schema":"https://github.com/citation-style-language/schema/raw/master/csl-citation.json"} </w:instrText>
      </w:r>
      <w:r w:rsidRPr="00065484">
        <w:rPr>
          <w:color w:val="333333"/>
        </w:rPr>
        <w:fldChar w:fldCharType="separate"/>
      </w:r>
      <w:r w:rsidRPr="00065484">
        <w:rPr>
          <w:noProof/>
          <w:color w:val="333333"/>
        </w:rPr>
        <w:t>(Brady et al., 1983; Shankweiler et al., 1979; Snowling, 2000; Stanovich &amp; Siegel, 1994; Vellutino et al., 1994)</w:t>
      </w:r>
      <w:r w:rsidRPr="00065484">
        <w:rPr>
          <w:color w:val="333333"/>
        </w:rPr>
        <w:fldChar w:fldCharType="end"/>
      </w:r>
      <w:r w:rsidRPr="00065484">
        <w:rPr>
          <w:color w:val="333333"/>
        </w:rPr>
        <w:t xml:space="preserve">, a range of non-linguistic deficits in the motor and perceptual domains have also been reported for this population </w:t>
      </w:r>
      <w:r w:rsidRPr="00065484">
        <w:rPr>
          <w:color w:val="333333"/>
        </w:rPr>
        <w:fldChar w:fldCharType="begin"/>
      </w:r>
      <w:r w:rsidRPr="00065484">
        <w:rPr>
          <w:color w:val="333333"/>
        </w:rPr>
        <w:instrText xml:space="preserve"> ADDIN ZOTERO_ITEM CSL_CITATION {"citationID":"DutQ3YzK","properties":{"custom":"(for reviews see Folia et al., 2008; Lum et al., 2013; Nicolson &amp; Fawcett, 2019; West et al., 2021)","formattedCitation":"(for reviews see Folia et al., 2008; Lum et al., 2013; Nicolson &amp; Fawcett, 2019; West et al., 2021)","plainCitation":"(for reviews see Folia et al., 2008; Lum et al., 2013; Nicolson &amp; Fawcett, 2019; West et al., 2021)","noteIndex":0},"citationItems":[{"id":1927,"uris":["http://zotero.org/users/6820287/items/2RBMR7HT"],"itemData":{"id":1927,"type":"article-journal","container-title":"Annals of the New York Academy of Sciences","ISSN":"0077-8923","issue":"1","journalAbbreviation":"Annals of the New York Academy of Sciences","note":"publisher: Wiley Online Library","page":"132-150","title":"Implicit learning and dyslexia","volume":"1145","author":[{"family":"Folia","given":"Vasiliki"},{"family":"Uddén","given":"Julia"},{"family":"Forkstam","given":"Christian"},{"family":"Ingvar","given":"Martin"},{"family":"Hagoort","given":"Peter"},{"family":"Petersson","given":"Karl Magnus"}],"issued":{"date-parts":[["2008"]]}},"label":"page"},{"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label":"page"},{"id":88,"uris":["http://zotero.org/users/6820287/items/RFAD7VDP"],"itemData":{"id":88,"type":"article-journal","container-title":"Frontiers in behavioral neuroscience","note":"ISBN: 1662-5153\npublisher: Frontiers","page":"112","title":"Development of dyslexia: The delayed neural commitment framework","volume":"13","author":[{"family":"Nicolson","given":"Roderick I."},{"family":"Fawcett","given":"Angela J."}],"issued":{"date-parts":[["2019"]]}},"label":"page"},{"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label":"page"}],"schema":"https://github.com/citation-style-language/schema/raw/master/csl-citation.json"} </w:instrText>
      </w:r>
      <w:r w:rsidRPr="00065484">
        <w:rPr>
          <w:color w:val="333333"/>
        </w:rPr>
        <w:fldChar w:fldCharType="separate"/>
      </w:r>
      <w:r w:rsidRPr="00065484">
        <w:rPr>
          <w:noProof/>
          <w:color w:val="333333"/>
        </w:rPr>
        <w:t>(for reviews see Folia et al., 2008; Lum et al., 2013; Nicolson &amp; Fawcett, 2019; West et al., 2021)</w:t>
      </w:r>
      <w:r w:rsidRPr="00065484">
        <w:rPr>
          <w:color w:val="333333"/>
        </w:rPr>
        <w:fldChar w:fldCharType="end"/>
      </w:r>
      <w:r w:rsidRPr="00065484">
        <w:rPr>
          <w:color w:val="333333"/>
        </w:rPr>
        <w:t xml:space="preserve">. Multiple theories have been developed to explain the neurocognitive underpinnings of dyslexia. One hypothesis proposes that dyslexia is caused by deficits in </w:t>
      </w:r>
      <w:r w:rsidRPr="0076529B">
        <w:rPr>
          <w:i/>
          <w:iCs/>
          <w:color w:val="333333"/>
        </w:rPr>
        <w:t>implicit learning</w:t>
      </w:r>
      <w:r w:rsidRPr="00065484">
        <w:rPr>
          <w:color w:val="333333"/>
        </w:rPr>
        <w:t xml:space="preserve">, which is critically involved in extracting and learning the sequential or distributional regularities in language </w:t>
      </w:r>
      <w:r w:rsidRPr="00065484">
        <w:rPr>
          <w:color w:val="333333"/>
        </w:rPr>
        <w:fldChar w:fldCharType="begin"/>
      </w:r>
      <w:r w:rsidRPr="00065484">
        <w:rPr>
          <w:color w:val="333333"/>
        </w:rPr>
        <w:instrText xml:space="preserve"> ADDIN ZOTERO_ITEM CSL_CITATION {"citationID":"dR6SJ6LD","properties":{"custom":"(e.g., Nicolson &amp; Fawcett, 2007, 2011; Ullman, 2004; Ullman &amp; Pierpont, 2005)","formattedCitation":"(e.g., Nicolson &amp; Fawcett, 2007, 2011; Ullman, 2004; Ullman &amp; Pierpont, 2005)","plainCitation":"(e.g., Nicolson &amp; Fawcett, 2007, 2011; Ullman, 2004; Ullman &amp; Pierpont, 2005)","noteIndex":0},"citationItems":[{"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label":"page"},{"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label":"page"},{"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label":"page"},{"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label":"page"}],"schema":"https://github.com/citation-style-language/schema/raw/master/csl-citation.json"} </w:instrText>
      </w:r>
      <w:r w:rsidRPr="00065484">
        <w:rPr>
          <w:color w:val="333333"/>
        </w:rPr>
        <w:fldChar w:fldCharType="separate"/>
      </w:r>
      <w:r w:rsidRPr="00065484">
        <w:rPr>
          <w:noProof/>
          <w:color w:val="333333"/>
        </w:rPr>
        <w:t>(e.g., Nicolson &amp; Fawcett, 2007, 2011; Ullman, 2004; Ullman &amp; Pierpont, 2005)</w:t>
      </w:r>
      <w:r w:rsidRPr="00065484">
        <w:rPr>
          <w:color w:val="333333"/>
        </w:rPr>
        <w:fldChar w:fldCharType="end"/>
      </w:r>
      <w:r w:rsidRPr="00065484">
        <w:rPr>
          <w:color w:val="333333"/>
        </w:rPr>
        <w:t>.</w:t>
      </w:r>
      <w:r>
        <w:rPr>
          <w:color w:val="333333"/>
        </w:rPr>
        <w:t xml:space="preserve"> Implicit learning refers to </w:t>
      </w:r>
      <w:r w:rsidRPr="00D72F99">
        <w:rPr>
          <w:color w:val="333333"/>
        </w:rPr>
        <w:t>the acquisition of knowledge without conscious awareness or intention</w:t>
      </w:r>
      <w:r>
        <w:rPr>
          <w:color w:val="333333"/>
        </w:rPr>
        <w:t xml:space="preserve"> and is thought to rely on the procedural memory system </w:t>
      </w:r>
      <w:r w:rsidRPr="00065484">
        <w:rPr>
          <w:color w:val="333333"/>
        </w:rPr>
        <w:t>(or “knowing how”)</w:t>
      </w:r>
      <w:r>
        <w:rPr>
          <w:color w:val="333333"/>
        </w:rPr>
        <w:t xml:space="preserve"> </w:t>
      </w:r>
      <w:r w:rsidRPr="00065484">
        <w:rPr>
          <w:color w:val="333333"/>
        </w:rPr>
        <w:fldChar w:fldCharType="begin"/>
      </w:r>
      <w:r w:rsidRPr="00065484">
        <w:rPr>
          <w:color w:val="333333"/>
        </w:rPr>
        <w:instrText xml:space="preserve"> ADDIN ZOTERO_ITEM CSL_CITATION {"citationID":"Er7zHbFy","properties":{"formattedCitation":"(Berry et al., 1993; Christiansen, 2019; Perruchet &amp; Pacton, 2006; Shanks, 2005)","plainCitation":"(Berry et al., 1993; Christiansen, 2019; Perruchet &amp; Pacton, 2006; Shanks, 2005)","noteIndex":0},"citationItems":[{"id":1935,"uris":["http://zotero.org/users/6820287/items/58383BLC"],"itemData":{"id":1935,"type":"book","ISBN":"0-86377-223-4","publisher":"Psychology Press","title":"Implicit learning: Theoretical and empirical issues","author":[{"family":"Berry","given":"Dianne C"},{"family":"Berry","given":"Dianne"},{"family":"Dienes","given":"Zoltan"},{"family":"Dienes","given":"Zoltan Paul"}],"issued":{"date-parts":[["1993"]]}}},{"id":1938,"uris":["http://zotero.org/users/6820287/items/YZRHSH3G"],"itemData":{"id":1938,"type":"article-journal","container-title":"Topics in cognitive science","ISSN":"1756-8757","issue":"3","journalAbbreviation":"Topics in cognitive science","note":"publisher: Wiley Online Library","page":"468-481","title":"Implicit statistical learning: A tale of two literatures","volume":"11","author":[{"family":"Christiansen","given":"Morten H"}],"issued":{"date-parts":[["2019"]]}}},{"id":1936,"uris":["http://zotero.org/users/6820287/items/DFES2PWV"],"itemData":{"id":1936,"type":"article-journal","container-title":"Trends in cognitive sciences","ISSN":"1364-6613","issue":"5","journalAbbreviation":"Trends in cognitive sciences","note":"publisher: Elsevier","page":"233-238","title":"Implicit learning and statistical learning: One phenomenon, two approaches","volume":"10","author":[{"family":"Perruchet","given":"Pierre"},{"family":"Pacton","given":"Sebastien"}],"issued":{"date-parts":[["2006"]]}}},{"id":1937,"uris":["http://zotero.org/users/6820287/items/TYMMUIEQ"],"itemData":{"id":1937,"type":"article-journal","container-title":"Handbook of cognition","journalAbbreviation":"Handbook of cognition","note":"publisher: Sage","page":"202-220","title":"Implicit learning","author":[{"family":"Shanks","given":"David R"}],"issued":{"date-parts":[["2005"]]}}}],"schema":"https://github.com/citation-style-language/schema/raw/master/csl-citation.json"} </w:instrText>
      </w:r>
      <w:r w:rsidRPr="00065484">
        <w:rPr>
          <w:color w:val="333333"/>
        </w:rPr>
        <w:fldChar w:fldCharType="separate"/>
      </w:r>
      <w:r w:rsidRPr="00065484">
        <w:rPr>
          <w:noProof/>
          <w:color w:val="333333"/>
        </w:rPr>
        <w:t>Berry et al., 1993; Christiansen, 2019; Perruchet &amp; Pacton, 2006; Shanks, 2005)</w:t>
      </w:r>
      <w:r w:rsidRPr="00065484">
        <w:rPr>
          <w:color w:val="333333"/>
        </w:rPr>
        <w:fldChar w:fldCharType="end"/>
      </w:r>
      <w:r w:rsidRPr="00065484">
        <w:rPr>
          <w:color w:val="333333"/>
        </w:rPr>
        <w:t>.</w:t>
      </w:r>
      <w:r>
        <w:rPr>
          <w:color w:val="333333"/>
        </w:rPr>
        <w:t xml:space="preserve">  One form of implicit learning is </w:t>
      </w:r>
      <w:r w:rsidRPr="0076529B">
        <w:rPr>
          <w:i/>
          <w:iCs/>
          <w:color w:val="333333"/>
        </w:rPr>
        <w:t>procedural memory</w:t>
      </w:r>
      <w:r>
        <w:rPr>
          <w:i/>
          <w:iCs/>
          <w:color w:val="333333"/>
        </w:rPr>
        <w:t>.</w:t>
      </w:r>
      <w:r>
        <w:rPr>
          <w:color w:val="333333"/>
        </w:rPr>
        <w:t xml:space="preserve"> </w:t>
      </w:r>
      <w:r w:rsidRPr="00065484">
        <w:rPr>
          <w:color w:val="333333"/>
        </w:rPr>
        <w:t xml:space="preserve">In contrast to declarative memory, </w:t>
      </w:r>
      <w:r w:rsidRPr="00C538AD">
        <w:rPr>
          <w:color w:val="333333"/>
        </w:rPr>
        <w:t>which encompasses conscious recall of facts and events (or "knowing that"), procedural memory involves the unconscious acquisition of skills, rules, or patterned regularities in stimuli</w:t>
      </w:r>
      <w:r>
        <w:rPr>
          <w:color w:val="333333"/>
        </w:rPr>
        <w:t xml:space="preserve"> </w:t>
      </w:r>
      <w:r w:rsidRPr="00C538AD">
        <w:rPr>
          <w:color w:val="333333"/>
        </w:rPr>
        <w:t>(Cohen &amp; Squire, 1980</w:t>
      </w:r>
      <w:r>
        <w:rPr>
          <w:color w:val="333333"/>
        </w:rPr>
        <w:t xml:space="preserve">). </w:t>
      </w:r>
      <w:r w:rsidRPr="00065484">
        <w:rPr>
          <w:color w:val="333333"/>
        </w:rPr>
        <w:t xml:space="preserve">The </w:t>
      </w:r>
      <w:r>
        <w:rPr>
          <w:color w:val="333333"/>
        </w:rPr>
        <w:t>implicit learning</w:t>
      </w:r>
      <w:r w:rsidRPr="00065484">
        <w:rPr>
          <w:color w:val="333333"/>
        </w:rPr>
        <w:t xml:space="preserve"> deficit hypothesis is supported by the high rates of comorbidity of dyslexia with other disorders </w:t>
      </w:r>
      <w:r w:rsidRPr="00065484">
        <w:rPr>
          <w:color w:val="333333"/>
        </w:rPr>
        <w:fldChar w:fldCharType="begin"/>
      </w:r>
      <w:r w:rsidRPr="00065484">
        <w:rPr>
          <w:color w:val="333333"/>
        </w:rPr>
        <w:instrText xml:space="preserve"> ADDIN ZOTERO_ITEM CSL_CITATION {"citationID":"znILTWjo","properties":{"formattedCitation":"(Boada et al., 2012; Ramus, 2003; Wimmer et al., 1999)","plainCitation":"(Boada et al., 2012; Ramus, 2003; Wimmer et al., 1999)","noteIndex":0},"citationItems":[{"id":1941,"uris":["http://zotero.org/users/6820287/items/8BT95SV2"],"itemData":{"id":1941,"type":"article-journal","container-title":"Topics in Language Disorders","ISSN":"0271-8294","issue":"3","journalAbbreviation":"Topics in Language Disorders","note":"publisher: LWW","page":"264-284","title":"Understanding the comorbidity between dyslexia and attention-deficit/hyperactivity disorder","volume":"32","author":[{"family":"Boada","given":"Richard"},{"family":"Willcutt","given":"Erik G"},{"family":"Pennington","given":"Bruce F"}],"issued":{"date-parts":[["2012"]]}}},{"id":8,"uris":["http://zotero.org/users/6820287/items/LUE3N86D"],"itemData":{"id":8,"type":"article-journal","container-title":"Brain","DOI":"10.1093/brain/awg076","ISSN":"14602156","issue":"4","language":"en","page":"841-865","source":"DOI.org (Crossref)","title":"Theories of developmental dyslexia: insights from a multiple case study of dyslexic adults","title-short":"Theories of developmental dyslexia","volume":"126","author":[{"family":"Ramus","given":"F."}],"issued":{"date-parts":[["2003",4,1]]}}},{"id":1940,"uris":["http://zotero.org/users/6820287/items/UUMJEI63"],"itemData":{"id":1940,"type":"article-journal","container-title":"Journal of Learning Disabilities","ISSN":"0022-2194","issue":"5","journalAbbreviation":"Journal of Learning Disabilities","note":"publisher: Sage Publications Sage CA: Thousand Oaks, CA","page":"473-478","title":"Reading and dual-task balancing: Evidence against the automatization deficit explanation of developmental dyslexia","volume":"32","author":[{"family":"Wimmer","given":"Heinz"},{"family":"Mayringer","given":"Heinz"},{"family":"Raberger","given":"Thomas"}],"issued":{"date-parts":[["1999"]]}}}],"schema":"https://github.com/citation-style-language/schema/raw/master/csl-citation.json"} </w:instrText>
      </w:r>
      <w:r w:rsidRPr="00065484">
        <w:rPr>
          <w:color w:val="333333"/>
        </w:rPr>
        <w:fldChar w:fldCharType="separate"/>
      </w:r>
      <w:r w:rsidRPr="00065484">
        <w:rPr>
          <w:noProof/>
          <w:color w:val="333333"/>
        </w:rPr>
        <w:t>(Boada et al., 2012; Ramus, 2003; Wimmer et al., 1999)</w:t>
      </w:r>
      <w:r w:rsidRPr="00065484">
        <w:rPr>
          <w:color w:val="333333"/>
        </w:rPr>
        <w:fldChar w:fldCharType="end"/>
      </w:r>
      <w:r w:rsidRPr="00065484">
        <w:rPr>
          <w:color w:val="333333"/>
        </w:rPr>
        <w:t xml:space="preserve">, suggesting a broad deficit in learning that extends beyond the language system. In the current study, we tested for the presence of </w:t>
      </w:r>
      <w:r>
        <w:rPr>
          <w:color w:val="333333"/>
        </w:rPr>
        <w:t xml:space="preserve">broad or </w:t>
      </w:r>
      <w:r w:rsidRPr="00065484">
        <w:rPr>
          <w:color w:val="333333"/>
        </w:rPr>
        <w:t xml:space="preserve">domain-general </w:t>
      </w:r>
      <w:r>
        <w:rPr>
          <w:color w:val="333333"/>
        </w:rPr>
        <w:t xml:space="preserve">implicit learning </w:t>
      </w:r>
      <w:r w:rsidRPr="00065484">
        <w:rPr>
          <w:color w:val="333333"/>
        </w:rPr>
        <w:t>deficits in developmental dyslexia in adults.</w:t>
      </w:r>
    </w:p>
    <w:p w14:paraId="5699B7DC" w14:textId="77777777" w:rsidR="00252075" w:rsidRPr="001E31A7"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Pr>
          <w:i/>
          <w:iCs/>
          <w:color w:val="333333"/>
        </w:rPr>
        <w:tab/>
        <w:t>Skill</w:t>
      </w:r>
      <w:r w:rsidRPr="003C3D39">
        <w:rPr>
          <w:i/>
          <w:iCs/>
          <w:color w:val="333333"/>
        </w:rPr>
        <w:t xml:space="preserve"> learning</w:t>
      </w:r>
      <w:r>
        <w:rPr>
          <w:color w:val="333333"/>
        </w:rPr>
        <w:t xml:space="preserve"> is a form of implicit learning </w:t>
      </w:r>
      <w:r w:rsidRPr="00F148C0">
        <w:rPr>
          <w:color w:val="333333"/>
        </w:rPr>
        <w:t xml:space="preserve">that involves the acquisition of </w:t>
      </w:r>
      <w:r>
        <w:rPr>
          <w:color w:val="333333"/>
        </w:rPr>
        <w:t>perceptual-</w:t>
      </w:r>
      <w:r w:rsidRPr="00F148C0">
        <w:rPr>
          <w:color w:val="333333"/>
        </w:rPr>
        <w:t>motor skills through practice and feedback</w:t>
      </w:r>
      <w:r>
        <w:rPr>
          <w:color w:val="333333"/>
        </w:rPr>
        <w:t xml:space="preserve"> and relies on the procedural memory system </w:t>
      </w:r>
      <w:r w:rsidRPr="00065484">
        <w:rPr>
          <w:color w:val="333333"/>
        </w:rPr>
        <w:fldChar w:fldCharType="begin"/>
      </w:r>
      <w:r w:rsidRPr="00065484">
        <w:rPr>
          <w:color w:val="333333"/>
        </w:rPr>
        <w:instrText xml:space="preserve"> ADDIN ZOTERO_ITEM CSL_CITATION {"citationID":"dR6SJ6LD","properties":{"custom":"(e.g., Nicolson &amp; Fawcett, 2007, 2011; Ullman, 2004; Ullman &amp; Pierpont, 2005)","formattedCitation":"(e.g., Nicolson &amp; Fawcett, 2007, 2011; Ullman, 2004; Ullman &amp; Pierpont, 2005)","plainCitation":"(e.g., Nicolson &amp; Fawcett, 2007, 2011; Ullman, 2004; Ullman &amp; Pierpont, 2005)","noteIndex":0},"citationItems":[{"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label":"page"},{"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label":"page"},{"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label":"page"},{"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label":"page"}],"schema":"https://github.com/citation-style-language/schema/raw/master/csl-citation.json"} </w:instrText>
      </w:r>
      <w:r w:rsidRPr="00065484">
        <w:rPr>
          <w:color w:val="333333"/>
        </w:rPr>
        <w:fldChar w:fldCharType="separate"/>
      </w:r>
      <w:r w:rsidRPr="00065484">
        <w:rPr>
          <w:noProof/>
          <w:color w:val="333333"/>
        </w:rPr>
        <w:t>(e.g., Nicolson &amp; Fawcett, 2007, 2011; Ullman, 2004; Ullman &amp; Pierpont, 2005)</w:t>
      </w:r>
      <w:r w:rsidRPr="00065484">
        <w:rPr>
          <w:color w:val="333333"/>
        </w:rPr>
        <w:fldChar w:fldCharType="end"/>
      </w:r>
      <w:r w:rsidRPr="00F148C0">
        <w:rPr>
          <w:color w:val="333333"/>
        </w:rPr>
        <w:t>. Tasks such as serial reaction time (SRT), mirror tracing, and rotary pursuit are often used to measure skill</w:t>
      </w:r>
      <w:r>
        <w:rPr>
          <w:color w:val="333333"/>
        </w:rPr>
        <w:t xml:space="preserve"> </w:t>
      </w:r>
      <w:r w:rsidRPr="00F148C0">
        <w:rPr>
          <w:color w:val="333333"/>
        </w:rPr>
        <w:t xml:space="preserve">learning. These tasks involve explicit feedback to guide performance but do not rely on prior knowledge or conscious awareness of the skill being learned. </w:t>
      </w:r>
      <w:r>
        <w:rPr>
          <w:color w:val="333333"/>
        </w:rPr>
        <w:t>In support of the neural dissociation</w:t>
      </w:r>
      <w:r w:rsidRPr="00FF5ADE">
        <w:rPr>
          <w:color w:val="333333"/>
        </w:rPr>
        <w:t xml:space="preserve"> </w:t>
      </w:r>
      <w:r w:rsidRPr="00452DD1">
        <w:rPr>
          <w:color w:val="333333"/>
        </w:rPr>
        <w:t>of the procedural memory system from the declarative system</w:t>
      </w:r>
      <w:r>
        <w:rPr>
          <w:color w:val="333333"/>
        </w:rPr>
        <w:t>, a</w:t>
      </w:r>
      <w:r w:rsidRPr="00452DD1">
        <w:rPr>
          <w:color w:val="333333"/>
        </w:rPr>
        <w:t xml:space="preserve">mnesic patients with severe impairments in declarative memory show intact skill learning but impaired declarative memory for the episodes during which </w:t>
      </w:r>
      <w:r w:rsidRPr="00452DD1">
        <w:rPr>
          <w:color w:val="333333"/>
        </w:rPr>
        <w:lastRenderedPageBreak/>
        <w:t>they learned the skills</w:t>
      </w:r>
      <w:r>
        <w:rPr>
          <w:color w:val="333333"/>
        </w:rPr>
        <w:t xml:space="preserve"> </w:t>
      </w:r>
      <w:r w:rsidRPr="00065484">
        <w:rPr>
          <w:color w:val="333333"/>
        </w:rPr>
        <w:fldChar w:fldCharType="begin"/>
      </w:r>
      <w:r w:rsidRPr="00065484">
        <w:rPr>
          <w:color w:val="333333"/>
        </w:rPr>
        <w:instrText xml:space="preserve"> ADDIN ZOTERO_ITEM CSL_CITATION {"citationID":"nSYJsdvF","properties":{"formattedCitation":"(N. J. Cohen &amp; Squire, 1980)","plainCitation":"(N. J. Cohen &amp; Squire, 1980)","noteIndex":0},"citationItems":[{"id":1934,"uris":["http://zotero.org/users/6820287/items/2GX7IQ2E"],"itemData":{"id":1934,"type":"article-journal","container-title":"Science","ISSN":"0036-8075","issue":"4466","journalAbbreviation":"Science","note":"publisher: American Association for the Advancement of Science","page":"207-210","title":"Preserved learning and retention of pattern-analyzing skill in amnesia: Dissociation of knowing how and knowing that","volume":"210","author":[{"family":"Cohen","given":"Neal J"},{"family":"Squire","given":"Larry R"}],"issued":{"date-parts":[["1980"]]}}}],"schema":"https://github.com/citation-style-language/schema/raw/master/csl-citation.json"} </w:instrText>
      </w:r>
      <w:r w:rsidRPr="00065484">
        <w:rPr>
          <w:color w:val="333333"/>
        </w:rPr>
        <w:fldChar w:fldCharType="separate"/>
      </w:r>
      <w:r w:rsidRPr="00065484">
        <w:rPr>
          <w:noProof/>
          <w:color w:val="333333"/>
        </w:rPr>
        <w:t>(Cohen &amp; Squire, 1980)</w:t>
      </w:r>
      <w:r w:rsidRPr="00065484">
        <w:rPr>
          <w:color w:val="333333"/>
        </w:rPr>
        <w:fldChar w:fldCharType="end"/>
      </w:r>
      <w:r w:rsidRPr="00452DD1">
        <w:rPr>
          <w:color w:val="333333"/>
        </w:rPr>
        <w:t xml:space="preserve">. </w:t>
      </w:r>
      <w:r w:rsidRPr="00065484">
        <w:rPr>
          <w:color w:val="333333"/>
        </w:rPr>
        <w:t xml:space="preserve">Research with neurological patient groups has suggested that </w:t>
      </w:r>
      <w:r>
        <w:rPr>
          <w:color w:val="333333"/>
        </w:rPr>
        <w:t xml:space="preserve">different forms of skill learning </w:t>
      </w:r>
      <w:r w:rsidRPr="00065484">
        <w:rPr>
          <w:color w:val="333333"/>
        </w:rPr>
        <w:t>have different neural substrates</w:t>
      </w:r>
      <w:r>
        <w:rPr>
          <w:color w:val="333333"/>
        </w:rPr>
        <w:t xml:space="preserve">. For example, </w:t>
      </w:r>
      <w:r w:rsidRPr="00065484">
        <w:rPr>
          <w:color w:val="333333"/>
        </w:rPr>
        <w:t xml:space="preserve">rotary pursuit is dependent on the basal ganglia </w:t>
      </w:r>
      <w:r w:rsidRPr="00065484">
        <w:rPr>
          <w:color w:val="333333"/>
        </w:rPr>
        <w:fldChar w:fldCharType="begin"/>
      </w:r>
      <w:r w:rsidRPr="00065484">
        <w:rPr>
          <w:color w:val="333333"/>
        </w:rPr>
        <w:instrText xml:space="preserve"> ADDIN ZOTERO_ITEM CSL_CITATION {"citationID":"qM335qxo","properties":{"formattedCitation":"(Gabrieli et al., 1997; Heindel et al., 1989)","plainCitation":"(Gabrieli et al., 1997; Heindel et al., 1989)","noteIndex":0},"citationItems":[{"id":1948,"uris":["http://zotero.org/users/6820287/items/CCPMFF3T"],"itemData":{"id":1948,"type":"article-journal","container-title":"Neuropsychology","ISSN":"1931-1559","issue":"2","journalAbbreviation":"Neuropsychology","note":"publisher: American Psychological Association","page":"272","title":"Intact mirror-tracing and impaired rotary-pursuit skill learning in patients with Huntington's disease: evidence for dissociable memory systems in skill learning.","volume":"11","author":[{"family":"Gabrieli","given":"John DE"},{"family":"Stebbins","given":"Glenn T"},{"family":"Singh","given":"Jaswinder"},{"family":"Willingham","given":"Daniel B"},{"family":"Goetz","given":"Christopher G"}],"issued":{"date-parts":[["1997"]]}}},{"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schema":"https://github.com/citation-style-language/schema/raw/master/csl-citation.json"} </w:instrText>
      </w:r>
      <w:r w:rsidRPr="00065484">
        <w:rPr>
          <w:color w:val="333333"/>
        </w:rPr>
        <w:fldChar w:fldCharType="separate"/>
      </w:r>
      <w:r w:rsidRPr="00065484">
        <w:rPr>
          <w:noProof/>
          <w:color w:val="333333"/>
        </w:rPr>
        <w:t>(Gabrieli et al., 1997; Heindel et al., 1989)</w:t>
      </w:r>
      <w:r w:rsidRPr="00065484">
        <w:rPr>
          <w:color w:val="333333"/>
        </w:rPr>
        <w:fldChar w:fldCharType="end"/>
      </w:r>
      <w:r w:rsidRPr="00065484">
        <w:rPr>
          <w:color w:val="333333"/>
        </w:rPr>
        <w:t xml:space="preserve"> and mirror tracing is dependent on the cerebellum </w:t>
      </w:r>
      <w:r w:rsidRPr="00065484">
        <w:rPr>
          <w:color w:val="333333"/>
        </w:rPr>
        <w:fldChar w:fldCharType="begin"/>
      </w:r>
      <w:r w:rsidRPr="00065484">
        <w:rPr>
          <w:color w:val="333333"/>
        </w:rPr>
        <w:instrText xml:space="preserve"> ADDIN ZOTERO_ITEM CSL_CITATION {"citationID":"9GZZZjOk","properties":{"formattedCitation":"(Laforce Jr &amp; Doyon, 2001)","plainCitation":"(Laforce Jr &amp; Doyon, 2001)","noteIndex":0},"citationItems":[{"id":1949,"uris":["http://zotero.org/users/6820287/items/NT66LRYN"],"itemData":{"id":1949,"type":"article-journal","container-title":"Brain and cognition","ISSN":"0278-2626","issue":"2","journalAbbreviation":"Brain and cognition","note":"publisher: Elsevier","page":"189-211","title":"Distinct contribution of the striatum and cerebellum to motor learning","volume":"45","author":[{"family":"Laforce Jr","given":"Robert"},{"family":"Doyon","given":"Julien"}],"issued":{"date-parts":[["2001"]]}}}],"schema":"https://github.com/citation-style-language/schema/raw/master/csl-citation.json"} </w:instrText>
      </w:r>
      <w:r w:rsidRPr="00065484">
        <w:rPr>
          <w:color w:val="333333"/>
        </w:rPr>
        <w:fldChar w:fldCharType="separate"/>
      </w:r>
      <w:r w:rsidRPr="00065484">
        <w:rPr>
          <w:noProof/>
          <w:color w:val="333333"/>
        </w:rPr>
        <w:t>(Laforce Jr &amp; Doyon, 2001)</w:t>
      </w:r>
      <w:r w:rsidRPr="00065484">
        <w:rPr>
          <w:color w:val="333333"/>
        </w:rPr>
        <w:fldChar w:fldCharType="end"/>
      </w:r>
      <w:r w:rsidRPr="00065484">
        <w:rPr>
          <w:color w:val="333333"/>
        </w:rPr>
        <w:t xml:space="preserve">. </w:t>
      </w:r>
    </w:p>
    <w:p w14:paraId="622F5DD8" w14:textId="77777777" w:rsidR="00252075"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noProof/>
          <w:color w:val="333333"/>
        </w:rPr>
      </w:pPr>
      <w:r>
        <w:rPr>
          <w:color w:val="333333"/>
        </w:rPr>
        <w:tab/>
      </w:r>
      <w:r w:rsidRPr="00065484">
        <w:rPr>
          <w:i/>
          <w:iCs/>
          <w:color w:val="333333"/>
        </w:rPr>
        <w:t>Statistical learning</w:t>
      </w:r>
      <w:r w:rsidRPr="00065484">
        <w:rPr>
          <w:color w:val="333333"/>
        </w:rPr>
        <w:t xml:space="preserve"> </w:t>
      </w:r>
      <w:r w:rsidRPr="00065484">
        <w:rPr>
          <w:i/>
          <w:iCs/>
          <w:color w:val="333333"/>
        </w:rPr>
        <w:t>(SL)</w:t>
      </w:r>
      <w:r w:rsidRPr="00065484">
        <w:rPr>
          <w:color w:val="333333"/>
        </w:rPr>
        <w:t xml:space="preserve"> is </w:t>
      </w:r>
      <w:r>
        <w:rPr>
          <w:color w:val="333333"/>
        </w:rPr>
        <w:t>another</w:t>
      </w:r>
      <w:r w:rsidRPr="00065484">
        <w:rPr>
          <w:color w:val="333333"/>
        </w:rPr>
        <w:t xml:space="preserve"> form of implicit learning that plays a fundamental role in the perception and categorization of environmental inputs. Learners are thought to automatically extract the co-occurring patterns of exemplars embedded in sensory input mostly through passive exposure. Modern theoretical frameworks often introduce SL as a broad construct that encompasses a range of incidental learning paradigms </w:t>
      </w:r>
      <w:r w:rsidRPr="00065484">
        <w:rPr>
          <w:color w:val="333333"/>
        </w:rPr>
        <w:fldChar w:fldCharType="begin"/>
      </w:r>
      <w:r w:rsidRPr="00065484">
        <w:rPr>
          <w:color w:val="333333"/>
        </w:rPr>
        <w:instrText xml:space="preserve"> ADDIN ZOTERO_ITEM CSL_CITATION {"citationID":"lM1Nj6oX","properties":{"formattedCitation":"(Bogaerts et al., 2020; Conway, 2020; Frost et al., 2019; Thiessen, 2017)","plainCitation":"(Bogaerts et al., 2020; Conway, 2020; Frost et al., 2019; Thiessen, 2017)","noteIndex":0},"citationItems":[{"id":1957,"uris":["http://zotero.org/users/6820287/items/IGT666HT"],"itemData":{"id":1957,"type":"article-journal","container-title":"Journal of Memory and Language","ISSN":"0749-596X","journalAbbreviation":"Journal of Memory and Language","note":"publisher: Elsevier","page":"104167","title":"Integrating statistical learning into cognitive science","volume":"115","author":[{"family":"Bogaerts","given":"Louisa"},{"family":"Frost","given":"Ram"},{"family":"Christiansen","given":"Morten H"}],"issued":{"date-parts":[["2020"]]}}},{"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5,"uris":["http://zotero.org/users/6820287/items/7ZX65TEW"],"itemData":{"id":1955,"type":"article-journal","container-title":"Psychological Bulletin","ISSN":"1939-1455","issue":"12","journalAbbreviation":"Psychological Bulletin","note":"publisher: American Psychological Association","page":"1128","title":"Statistical learning research: A critical review and possible new directions.","volume":"145","author":[{"family":"Frost","given":"Ram"},{"family":"Armstrong","given":"Blair C"},{"family":"Christiansen","given":"Morten H"}],"issued":{"date-parts":[["2019"]]}}},{"id":1954,"uris":["http://zotero.org/users/6820287/items/35PPJXGZ"],"itemData":{"id":1954,"type":"article-journal","container-title":"Philosophical Transactions of the Royal Society B: Biological Sciences","ISSN":"0962-8436","issue":"1711","journalAbbreviation":"Philosophical Transactions of the Royal Society B: Biological Sciences","note":"publisher: The Royal Society","page":"20160056","title":"What's statistical about learning? Insights from modelling statistical learning as a set of memory processes","volume":"372","author":[{"family":"Thiessen","given":"Erik D"}],"issued":{"date-parts":[["2017"]]}}}],"schema":"https://github.com/citation-style-language/schema/raw/master/csl-citation.json"} </w:instrText>
      </w:r>
      <w:r w:rsidRPr="00065484">
        <w:rPr>
          <w:color w:val="333333"/>
        </w:rPr>
        <w:fldChar w:fldCharType="separate"/>
      </w:r>
      <w:r w:rsidRPr="00065484">
        <w:rPr>
          <w:noProof/>
          <w:color w:val="333333"/>
        </w:rPr>
        <w:t>(Bogaerts et al., 2020; Conway, 2020; Frost et al., 2019; Thiessen, 2017)</w:t>
      </w:r>
      <w:r w:rsidRPr="00065484">
        <w:rPr>
          <w:color w:val="333333"/>
        </w:rPr>
        <w:fldChar w:fldCharType="end"/>
      </w:r>
      <w:r w:rsidRPr="00065484">
        <w:rPr>
          <w:color w:val="333333"/>
        </w:rPr>
        <w:t>, including category learning,</w:t>
      </w:r>
      <w:r>
        <w:rPr>
          <w:color w:val="333333"/>
        </w:rPr>
        <w:t xml:space="preserve"> </w:t>
      </w:r>
      <w:r w:rsidRPr="00065484">
        <w:rPr>
          <w:color w:val="333333"/>
        </w:rPr>
        <w:t xml:space="preserve">artificial grammar learning, and embedded pattern learning. However, the relative contributions of declarative and procedural memory to most SL tasks are largely unknown </w:t>
      </w:r>
      <w:r w:rsidRPr="00065484">
        <w:rPr>
          <w:color w:val="333333"/>
        </w:rPr>
        <w:fldChar w:fldCharType="begin"/>
      </w:r>
      <w:r w:rsidRPr="00065484">
        <w:rPr>
          <w:color w:val="333333"/>
        </w:rPr>
        <w:instrText xml:space="preserve"> ADDIN ZOTERO_ITEM CSL_CITATION {"citationID":"hu75pkY3","properties":{"formattedCitation":"(Conway, 2020; Frost et al., 2015)","plainCitation":"(Conway, 2020; Frost et al., 2015)","noteIndex":0},"citationItems":[{"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8,"uris":["http://zotero.org/users/6820287/items/2BPGHIIU"],"itemData":{"id":1958,"type":"article-journal","container-title":"Trends in cognitive sciences","ISSN":"1364-6613","issue":"3","journalAbbreviation":"Trends in cognitive sciences","note":"publisher: Elsevier","page":"117-125","title":"Domain generality versus modality specificity: the paradox of statistical learning","volume":"19","author":[{"family":"Frost","given":"Ram"},{"family":"Armstrong","given":"Blair C"},{"family":"Siegelman","given":"Noam"},{"family":"Christiansen","given":"Morten H"}],"issued":{"date-parts":[["2015"]]}}}],"schema":"https://github.com/citation-style-language/schema/raw/master/csl-citation.json"} </w:instrText>
      </w:r>
      <w:r w:rsidRPr="00065484">
        <w:rPr>
          <w:color w:val="333333"/>
        </w:rPr>
        <w:fldChar w:fldCharType="separate"/>
      </w:r>
      <w:r w:rsidRPr="00065484">
        <w:rPr>
          <w:noProof/>
          <w:color w:val="333333"/>
        </w:rPr>
        <w:t>(Conway, 2020; Frost et al., 2015)</w:t>
      </w:r>
      <w:r w:rsidRPr="00065484">
        <w:rPr>
          <w:color w:val="333333"/>
        </w:rPr>
        <w:fldChar w:fldCharType="end"/>
      </w:r>
      <w:r w:rsidRPr="00065484">
        <w:rPr>
          <w:color w:val="333333"/>
        </w:rPr>
        <w:t xml:space="preserve">. There are mixed findings with a few patients with memory disorders that may reflect either variation in SL paradigms, patient abilities, or both </w:t>
      </w:r>
      <w:r w:rsidRPr="00065484">
        <w:rPr>
          <w:color w:val="333333"/>
        </w:rPr>
        <w:fldChar w:fldCharType="begin"/>
      </w:r>
      <w:r w:rsidRPr="00065484">
        <w:rPr>
          <w:color w:val="333333"/>
        </w:rPr>
        <w:instrText xml:space="preserve"> ADDIN ZOTERO_ITEM CSL_CITATION {"citationID":"7035jp79","properties":{"formattedCitation":"(Cerreta et al., 2018; Covington et al., 2018; Schapiro et al., 2014)","plainCitation":"(Cerreta et al., 2018; Covington et al., 2018; Schapiro et al., 2014)","noteIndex":0},"citationItems":[{"id":1961,"uris":["http://zotero.org/users/6820287/items/54SJDX5P"],"itemData":{"id":1961,"type":"article-journal","container-title":"Neurocase","ISSN":"1355-4794","issue":"5-6","journalAbbreviation":"Neurocase","note":"publisher: Taylor &amp; Francis","page":"259-265","title":"Visual statistical learning deficits in memory-impaired individuals","volume":"24","author":[{"family":"Cerreta","given":"Adelle GB"},{"family":"Vickery","given":"Timothy J"},{"family":"Berryhill","given":"Marian E"}],"issued":{"date-parts":[["2018"]]}}},{"id":1960,"uris":["http://zotero.org/users/6820287/items/XKJ8MJDD"],"itemData":{"id":1960,"type":"article-journal","container-title":"Journal of cognitive neuroscience","ISSN":"0898-929X","issue":"5","journalAbbreviation":"Journal of cognitive neuroscience","note":"publisher: MIT Press One Rogers Street, Cambridge, MA 02142-1209, USA journals-info …","page":"680-697","title":"The necessity of the hippocampus for statistical learning","volume":"30","author":[{"family":"Covington","given":"Natalie V"},{"family":"Brown-Schmidt","given":"Sarah"},{"family":"Duff","given":"Melissa C"}],"issued":{"date-parts":[["2018"]]}}},{"id":1959,"uris":["http://zotero.org/users/6820287/items/HNQNCKXG"],"itemData":{"id":1959,"type":"article-journal","container-title":"Journal of cognitive neuroscience","ISSN":"0898-929X","issue":"8","journalAbbreviation":"Journal of cognitive neuroscience","note":"publisher: MIT Press One Rogers Street, Cambridge, MA 02142-1209, USA journals-info …","page":"1736-1747","title":"The necessity of the medial temporal lobe for statistical learning","volume":"26","author":[{"family":"Schapiro","given":"Anna C"},{"family":"Gregory","given":"Emma"},{"family":"Landau","given":"Barbara"},{"family":"McCloskey","given":"Michael"},{"family":"Turk-Browne","given":"Nicholas B"}],"issued":{"date-parts":[["2014"]]}}}],"schema":"https://github.com/citation-style-language/schema/raw/master/csl-citation.json"} </w:instrText>
      </w:r>
      <w:r w:rsidRPr="00065484">
        <w:rPr>
          <w:color w:val="333333"/>
        </w:rPr>
        <w:fldChar w:fldCharType="separate"/>
      </w:r>
      <w:r w:rsidRPr="00065484">
        <w:rPr>
          <w:noProof/>
          <w:color w:val="333333"/>
        </w:rPr>
        <w:t>(Cerreta et al., 2018; Covington et al., 2018; Schapiro et al., 2014)</w:t>
      </w:r>
      <w:r w:rsidRPr="00065484">
        <w:rPr>
          <w:color w:val="333333"/>
        </w:rPr>
        <w:fldChar w:fldCharType="end"/>
      </w:r>
      <w:r w:rsidRPr="00065484">
        <w:rPr>
          <w:color w:val="333333"/>
        </w:rPr>
        <w:t xml:space="preserve">. Neuroimaging findings have revealed </w:t>
      </w:r>
      <w:r>
        <w:rPr>
          <w:color w:val="333333"/>
        </w:rPr>
        <w:t xml:space="preserve">the involvement of both the </w:t>
      </w:r>
      <w:r w:rsidRPr="00065484">
        <w:rPr>
          <w:color w:val="333333"/>
        </w:rPr>
        <w:t xml:space="preserve">basal ganglia </w:t>
      </w:r>
      <w:r w:rsidRPr="00065484">
        <w:rPr>
          <w:color w:val="333333"/>
        </w:rPr>
        <w:fldChar w:fldCharType="begin"/>
      </w:r>
      <w:r w:rsidRPr="00065484">
        <w:rPr>
          <w:color w:val="333333"/>
        </w:rPr>
        <w:instrText xml:space="preserve"> ADDIN ZOTERO_ITEM CSL_CITATION {"citationID":"WdgLqIfP","properties":{"custom":"(Karuza et al., 2013; McNealy et al., 2006; Willingham et al., 2002; see Conway &amp; Pisoni, 2008 for a review\n)","formattedCitation":"(Karuza et al., 2013; McNealy et al., 2006; Willingham et al., 2002; see Conway &amp; Pisoni, 2008 for a review\n)","plainCitation":"(Karuza et al., 2013; McNealy et al., 2006; Willingham et al., 2002; see Conway &amp; Pisoni, 2008 for a review\r)","noteIndex":0},"citationItems":[{"id":1965,"uris":["http://zotero.org/users/6820287/items/LD8ATLCH"],"itemData":{"id":1965,"type":"article-journal","container-title":"Annals of the New York Academy of Sciences","ISSN":"0077-8923","issue":"1","journalAbbreviation":"Annals of the New York Academy of Sciences","note":"publisher: Wiley Online Library","page":"113-131","title":"Neurocognitive basis of implicit learning of sequential structure and its relation to language processing","volume":"1145","author":[{"family":"Conway","given":"Christopher M"},{"family":"Pisoni","given":"David B"}],"issued":{"date-parts":[["2008"]]}},"label":"page"},{"id":1963,"uris":["http://zotero.org/users/6820287/items/JK7IGVVG"],"itemData":{"id":1963,"type":"article-journal","container-title":"Brain and language","ISSN":"0093-934X","issue":"1","journalAbbreviation":"Brain and language","note":"publisher: Elsevier","page":"46-54","title":"The neural correlates of statistical learning in a word segmentation task: An fMRI study","volume":"127","author":[{"family":"Karuza","given":"Elisabeth A"},{"family":"Newport","given":"Elissa L"},{"family":"Aslin","given":"Richard N"},{"family":"Starling","given":"Sarah J"},{"family":"Tivarus","given":"Madalina E"},{"family":"Bavelier","given":"Daphne"}],"issued":{"date-parts":[["2013"]]}},"label":"page"},{"id":2020,"uris":["http://zotero.org/users/6820287/items/DH3JJ3P8"],"itemData":{"id":2020,"type":"article-journal","container-title":"Journal of Neuroscience","ISSN":"0270-6474","issue":"29","journalAbbreviation":"Journal of Neuroscience","note":"publisher: Soc Neuroscience","page":"7629-7639","title":"Cracking the language code: neural mechanisms underlying speech parsing","volume":"26","author":[{"family":"McNealy","given":"Kristin"},{"family":"Mazziotta","given":"John C"},{"family":"Dapretto","given":"Mirella"}],"issued":{"date-parts":[["2006"]]}},"label":"page"},{"id":1964,"uris":["http://zotero.org/users/6820287/items/EDE6NHB5"],"itemData":{"id":1964,"type":"article-journal","container-title":"Journal of neurophysiology","ISSN":"1522-1598","issue":"3","journalAbbreviation":"Journal of neurophysiology","note":"publisher: American Physiological Society Bethesda, MD","page":"1451-1460","title":"Direct comparison of neural systems mediating conscious and unconscious skill learning","volume":"88","author":[{"family":"Willingham","given":"Daniel B"},{"family":"Salidis","given":"Joanna"},{"family":"Gabrieli","given":"John DE"}],"issued":{"date-parts":[["2002"]]}},"label":"page"}],"schema":"https://github.com/citation-style-language/schema/raw/master/csl-citation.json"} </w:instrText>
      </w:r>
      <w:r w:rsidRPr="00065484">
        <w:rPr>
          <w:color w:val="333333"/>
        </w:rPr>
        <w:fldChar w:fldCharType="separate"/>
      </w:r>
      <w:r w:rsidRPr="00065484">
        <w:rPr>
          <w:noProof/>
          <w:color w:val="333333"/>
        </w:rPr>
        <w:t>(Karuza et al., 2013; McNealy et al., 2006; Willingham et al., 2002; see Conway &amp; Pisoni, 2008 for a review)</w:t>
      </w:r>
      <w:r w:rsidRPr="00065484">
        <w:rPr>
          <w:color w:val="333333"/>
        </w:rPr>
        <w:fldChar w:fldCharType="end"/>
      </w:r>
      <w:r>
        <w:rPr>
          <w:color w:val="333333"/>
        </w:rPr>
        <w:t xml:space="preserve"> and</w:t>
      </w:r>
      <w:r w:rsidRPr="00065484">
        <w:rPr>
          <w:color w:val="333333"/>
        </w:rPr>
        <w:t xml:space="preserve"> the hippocampus</w:t>
      </w:r>
      <w:r w:rsidRPr="00340658">
        <w:rPr>
          <w:color w:val="333333"/>
        </w:rPr>
        <w:t xml:space="preserve"> </w:t>
      </w:r>
      <w:r w:rsidRPr="00065484">
        <w:rPr>
          <w:color w:val="333333"/>
        </w:rPr>
        <w:fldChar w:fldCharType="begin"/>
      </w:r>
      <w:r w:rsidRPr="00065484">
        <w:rPr>
          <w:color w:val="333333"/>
        </w:rPr>
        <w:instrText xml:space="preserve"> ADDIN ZOTERO_ITEM CSL_CITATION {"citationID":"reLGjVGm","properties":{"formattedCitation":"(Schapiro et al., 2012; Tang et al., 2022; Wammes et al., 2022)","plainCitation":"(Schapiro et al., 2012; Tang et al., 2022; Wammes et al., 2022)","noteIndex":0},"citationItems":[{"id":1966,"uris":["http://zotero.org/users/6820287/items/PP2JACSX"],"itemData":{"id":1966,"type":"article-journal","container-title":"Current biology","ISSN":"0960-9822","issue":"17","journalAbbreviation":"Current biology","note":"publisher: Elsevier","page":"1622-1627","title":"Shaping of object representations in the human medial temporal lobe based on temporal regularities","volume":"22","author":[{"family":"Schapiro","given":"Anna C"},{"family":"Kustner","given":"Lauren V"},{"family":"Turk-Browne","given":"Nicholas B"}],"issued":{"date-parts":[["2012"]]}}},{"id":2004,"uris":["http://zotero.org/users/6820287/items/7WZL2AXF"],"itemData":{"id":2004,"type":"article-journal","container-title":"bioRxiv","journalAbbreviation":"bioRxiv","note":"publisher: Cold Spring Harbor Laboratory","title":"Human statistical learning dynamically shapes the hippocampal processing of temporal associations","author":[{"family":"Tang","given":"Wei"},{"family":"Christiansen","given":"Morten H"},{"family":"Qi","given":"Zhenghan"}],"issued":{"date-parts":[["2022"]]}}},{"id":2019,"uris":["http://zotero.org/users/6820287/items/5G99GXJ2"],"itemData":{"id":2019,"type":"article-journal","container-title":"ELife","journalAbbreviation":"ELife","note":"publisher: eLife Sciences Publications, Ltd","title":"Increasing stimulus similarity drives nonmonotonic representational change in hippocampus","volume":"11","author":[{"family":"Wammes","given":"Jeffrey"},{"family":"Norman","given":"Kenneth A"},{"family":"Turk-Browne","given":"Nicholas"}],"issued":{"date-parts":[["2022"]]}}}],"schema":"https://github.com/citation-style-language/schema/raw/master/csl-citation.json"} </w:instrText>
      </w:r>
      <w:r w:rsidRPr="00065484">
        <w:rPr>
          <w:color w:val="333333"/>
        </w:rPr>
        <w:fldChar w:fldCharType="separate"/>
      </w:r>
      <w:r w:rsidRPr="00065484">
        <w:rPr>
          <w:noProof/>
          <w:color w:val="333333"/>
        </w:rPr>
        <w:t>(Schapiro et al., 2012; Tang et al., 2022; Wammes et al., 2022)</w:t>
      </w:r>
      <w:r w:rsidRPr="00065484">
        <w:rPr>
          <w:color w:val="333333"/>
        </w:rPr>
        <w:fldChar w:fldCharType="end"/>
      </w:r>
      <w:r>
        <w:rPr>
          <w:color w:val="333333"/>
        </w:rPr>
        <w:t xml:space="preserve"> </w:t>
      </w:r>
      <w:r w:rsidRPr="00065484">
        <w:rPr>
          <w:color w:val="333333"/>
        </w:rPr>
        <w:t xml:space="preserve">across </w:t>
      </w:r>
      <w:r>
        <w:rPr>
          <w:color w:val="333333"/>
        </w:rPr>
        <w:t>in</w:t>
      </w:r>
      <w:r w:rsidRPr="00065484">
        <w:rPr>
          <w:color w:val="333333"/>
        </w:rPr>
        <w:t xml:space="preserve"> SL </w:t>
      </w:r>
      <w:r>
        <w:rPr>
          <w:color w:val="333333"/>
        </w:rPr>
        <w:t>tasks.</w:t>
      </w:r>
    </w:p>
    <w:p w14:paraId="4E300906" w14:textId="2ADF9B32" w:rsidR="00252075" w:rsidRPr="00065484" w:rsidRDefault="00252075" w:rsidP="00252075">
      <w:pPr>
        <w:spacing w:line="360" w:lineRule="auto"/>
        <w:ind w:firstLine="720"/>
        <w:jc w:val="both"/>
        <w:rPr>
          <w:color w:val="212121"/>
          <w:lang w:bidi="ar-SA"/>
        </w:rPr>
      </w:pPr>
      <w:r w:rsidRPr="00065484">
        <w:rPr>
          <w:color w:val="333333"/>
        </w:rPr>
        <w:t xml:space="preserve">There are multiple reports of both intact and impaired </w:t>
      </w:r>
      <w:r>
        <w:rPr>
          <w:color w:val="333333"/>
        </w:rPr>
        <w:t xml:space="preserve">implicit </w:t>
      </w:r>
      <w:r w:rsidRPr="00065484">
        <w:rPr>
          <w:color w:val="333333"/>
        </w:rPr>
        <w:t>learning in dyslexia</w:t>
      </w:r>
      <w:r>
        <w:rPr>
          <w:color w:val="333333"/>
        </w:rPr>
        <w:t xml:space="preserve">. Regarding skill learning, the most common paradigm used with individuals with dyslexia is the </w:t>
      </w:r>
      <w:r w:rsidRPr="00065484">
        <w:rPr>
          <w:color w:val="333333"/>
        </w:rPr>
        <w:t>SRT</w:t>
      </w:r>
      <w:r>
        <w:rPr>
          <w:color w:val="333333"/>
        </w:rPr>
        <w:t xml:space="preserve">. </w:t>
      </w:r>
      <w:r w:rsidRPr="00065484">
        <w:rPr>
          <w:color w:val="333333"/>
        </w:rPr>
        <w:t xml:space="preserve">SRT is a </w:t>
      </w:r>
      <w:r w:rsidR="00F775A8" w:rsidRPr="00065484">
        <w:rPr>
          <w:color w:val="333333"/>
        </w:rPr>
        <w:t>spatial</w:t>
      </w:r>
      <w:r w:rsidRPr="00065484">
        <w:rPr>
          <w:color w:val="333333"/>
        </w:rPr>
        <w:t xml:space="preserve">-motor skill learning task in which participants typically see four horizontal spatial locations on a monitor and are instructed to press the corresponding button (from among four horizontal buttons) as quickly as possible. In some blocks, the order of stimulus locations follows a sequential pattern; in others, stimulus locations are presented randomly. Amnesic patients show normal learning of the repeating stimulus sequence as evidenced by faster reaction times </w:t>
      </w:r>
      <w:r w:rsidRPr="00065484">
        <w:rPr>
          <w:color w:val="333333"/>
        </w:rPr>
        <w:fldChar w:fldCharType="begin"/>
      </w:r>
      <w:r w:rsidRPr="00065484">
        <w:rPr>
          <w:color w:val="333333"/>
        </w:rPr>
        <w:instrText xml:space="preserve"> ADDIN ZOTERO_ITEM CSL_CITATION {"citationID":"4duAeJch","properties":{"formattedCitation":"(Nissen &amp; Bullemer, 1987)","plainCitation":"(Nissen &amp; Bullemer, 1987)","noteIndex":0},"citationItems":[{"id":1951,"uris":["http://zotero.org/users/6820287/items/JETIZDHN"],"itemData":{"id":1951,"type":"article-journal","container-title":"Cognitive psychology","ISSN":"0010-0285","issue":"1","journalAbbreviation":"Cognitive psychology","note":"publisher: Elsevier","page":"1-32","title":"Attentional requirements of learning: Evidence from performance measures","volume":"19","author":[{"family":"Nissen","given":"Mary Jo"},{"family":"Bullemer","given":"Peter"}],"issued":{"date-parts":[["1987"]]}}}],"schema":"https://github.com/citation-style-language/schema/raw/master/csl-citation.json"} </w:instrText>
      </w:r>
      <w:r w:rsidRPr="00065484">
        <w:rPr>
          <w:color w:val="333333"/>
        </w:rPr>
        <w:fldChar w:fldCharType="separate"/>
      </w:r>
      <w:r w:rsidRPr="00065484">
        <w:rPr>
          <w:noProof/>
          <w:color w:val="333333"/>
        </w:rPr>
        <w:t>(Nissen &amp; Bullemer, 1987)</w:t>
      </w:r>
      <w:r w:rsidRPr="00065484">
        <w:rPr>
          <w:color w:val="333333"/>
        </w:rPr>
        <w:fldChar w:fldCharType="end"/>
      </w:r>
      <w:r w:rsidRPr="00065484">
        <w:rPr>
          <w:color w:val="333333"/>
        </w:rPr>
        <w:t xml:space="preserve"> and typical participants can exhibit skill learning for the repeated sequence without declarative memory for the sequence, although those typical participants who do develop declarative memory for the sequence show greater learning </w:t>
      </w:r>
      <w:r w:rsidRPr="00065484">
        <w:rPr>
          <w:color w:val="333333"/>
        </w:rPr>
        <w:fldChar w:fldCharType="begin"/>
      </w:r>
      <w:r w:rsidRPr="00065484">
        <w:rPr>
          <w:color w:val="333333"/>
        </w:rPr>
        <w:instrText xml:space="preserve"> ADDIN ZOTERO_ITEM CSL_CITATION {"citationID":"q29IIpPO","properties":{"formattedCitation":"(Willingham et al., 1989)","plainCitation":"(Willingham et al., 1989)","noteIndex":0},"citationItems":[{"id":1952,"uris":["http://zotero.org/users/6820287/items/5RJBLVPJ"],"itemData":{"id":1952,"type":"article-journal","container-title":"Journal of experimental psychology: learning, memory, and cognition","ISSN":"1939-1285","issue":"6","journalAbbreviation":"Journal of experimental psychology: learning, memory, and cognition","note":"publisher: American Psychological Association","page":"1047","title":"On the development of procedural knowledge.","volume":"15","author":[{"family":"Willingham","given":"Daniel B"},{"family":"Nissen","given":"Mary J"},{"family":"Bullemer","given":"Peter"}],"issued":{"date-parts":[["1989"]]}}}],"schema":"https://github.com/citation-style-language/schema/raw/master/csl-citation.json"} </w:instrText>
      </w:r>
      <w:r w:rsidRPr="00065484">
        <w:rPr>
          <w:color w:val="333333"/>
        </w:rPr>
        <w:fldChar w:fldCharType="separate"/>
      </w:r>
      <w:r w:rsidRPr="00065484">
        <w:rPr>
          <w:noProof/>
          <w:color w:val="333333"/>
        </w:rPr>
        <w:t>(Willingham et al., 1989)</w:t>
      </w:r>
      <w:r w:rsidRPr="00065484">
        <w:rPr>
          <w:color w:val="333333"/>
        </w:rPr>
        <w:fldChar w:fldCharType="end"/>
      </w:r>
      <w:r w:rsidRPr="00065484">
        <w:rPr>
          <w:color w:val="333333"/>
        </w:rPr>
        <w:t>.</w:t>
      </w:r>
    </w:p>
    <w:p w14:paraId="23D7180D" w14:textId="5F519EE9" w:rsidR="00252075" w:rsidRPr="00065484"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212121"/>
          <w:lang w:bidi="ar-SA"/>
        </w:rPr>
        <w:tab/>
      </w:r>
      <w:r>
        <w:rPr>
          <w:color w:val="333333"/>
        </w:rPr>
        <w:t>A</w:t>
      </w:r>
      <w:r w:rsidRPr="00065484">
        <w:rPr>
          <w:color w:val="333333"/>
        </w:rPr>
        <w:t xml:space="preserve"> meta-analysis indicates that there appears to be a deficit in SRT learning in dyslexia </w:t>
      </w:r>
      <w:r w:rsidRPr="00065484">
        <w:rPr>
          <w:color w:val="333333"/>
        </w:rPr>
        <w:fldChar w:fldCharType="begin"/>
      </w:r>
      <w:r w:rsidRPr="00065484">
        <w:rPr>
          <w:color w:val="333333"/>
        </w:rPr>
        <w:instrText xml:space="preserve"> ADDIN ZOTERO_ITEM CSL_CITATION {"citationID":"QyZnfmq1","properties":{"formattedCitation":"(Lum et al., 2013; West et al., 2021)","plainCitation":"(Lum et al., 2013; West et al., 2021)","noteIndex":0},"citationItems":[{"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Pr="00065484">
        <w:rPr>
          <w:color w:val="333333"/>
        </w:rPr>
        <w:fldChar w:fldCharType="separate"/>
      </w:r>
      <w:r w:rsidRPr="00065484">
        <w:rPr>
          <w:noProof/>
          <w:color w:val="333333"/>
        </w:rPr>
        <w:t>(Lum et al., 2013; West et al., 2021)</w:t>
      </w:r>
      <w:r w:rsidRPr="00065484">
        <w:rPr>
          <w:color w:val="333333"/>
        </w:rPr>
        <w:fldChar w:fldCharType="end"/>
      </w:r>
      <w:r w:rsidRPr="00065484">
        <w:rPr>
          <w:color w:val="333333"/>
        </w:rPr>
        <w:t xml:space="preserve">. It is difficult to synthesize findings across studies, however, because sequences vary in their attentional demands and susceptibility to the development of declarative </w:t>
      </w:r>
      <w:r w:rsidRPr="00065484">
        <w:rPr>
          <w:color w:val="333333"/>
        </w:rPr>
        <w:lastRenderedPageBreak/>
        <w:t xml:space="preserve">memory, both of which can influence learning </w:t>
      </w:r>
      <w:r w:rsidRPr="00065484">
        <w:rPr>
          <w:color w:val="333333"/>
        </w:rPr>
        <w:fldChar w:fldCharType="begin"/>
      </w:r>
      <w:r w:rsidRPr="00065484">
        <w:rPr>
          <w:color w:val="333333"/>
        </w:rPr>
        <w:instrText xml:space="preserve"> ADDIN ZOTERO_ITEM CSL_CITATION {"citationID":"KEJMfx77","properties":{"formattedCitation":"(A. Cohen et al., 1990; Willingham et al., 1989)","plainCitation":"(A. Cohen et al., 1990; Willingham et al., 1989)","noteIndex":0},"citationItems":[{"id":1996,"uris":["http://zotero.org/users/6820287/items/RKJLSANV"],"itemData":{"id":1996,"type":"article-journal","container-title":"Journal of Experimental Psychology: Learning, Memory, and Cognition","ISSN":"1939-1285","issue":"1","journalAbbreviation":"Journal of Experimental Psychology: Learning, Memory, and Cognition","note":"publisher: American Psychological Association","page":"17","title":"Attention and structure in sequence learning.","volume":"16","author":[{"family":"Cohen","given":"Asher"},{"family":"Ivry","given":"Richard I"},{"family":"Keele","given":"Steven W"}],"issued":{"date-parts":[["1990"]]}}},{"id":1952,"uris":["http://zotero.org/users/6820287/items/5RJBLVPJ"],"itemData":{"id":1952,"type":"article-journal","container-title":"Journal of experimental psychology: learning, memory, and cognition","ISSN":"1939-1285","issue":"6","journalAbbreviation":"Journal of experimental psychology: learning, memory, and cognition","note":"publisher: American Psychological Association","page":"1047","title":"On the development of procedural knowledge.","volume":"15","author":[{"family":"Willingham","given":"Daniel B"},{"family":"Nissen","given":"Mary J"},{"family":"Bullemer","given":"Peter"}],"issued":{"date-parts":[["1989"]]}}}],"schema":"https://github.com/citation-style-language/schema/raw/master/csl-citation.json"} </w:instrText>
      </w:r>
      <w:r w:rsidRPr="00065484">
        <w:rPr>
          <w:color w:val="333333"/>
        </w:rPr>
        <w:fldChar w:fldCharType="separate"/>
      </w:r>
      <w:r w:rsidRPr="00065484">
        <w:rPr>
          <w:noProof/>
          <w:color w:val="333333"/>
        </w:rPr>
        <w:t>(Cohen et al., 1990; Willingham et al., 1989)</w:t>
      </w:r>
      <w:r w:rsidRPr="00065484">
        <w:rPr>
          <w:color w:val="333333"/>
        </w:rPr>
        <w:fldChar w:fldCharType="end"/>
      </w:r>
      <w:r w:rsidRPr="00065484">
        <w:rPr>
          <w:color w:val="333333"/>
        </w:rPr>
        <w:t xml:space="preserve"> and may invoke cognitive processes beyond procedural memory. Further, there is some evidence that the SRT deficit is more pronounced in a task involving letters compared to a task involving nonlinguistic visual stimuli, suggesti</w:t>
      </w:r>
      <w:r>
        <w:rPr>
          <w:color w:val="333333"/>
        </w:rPr>
        <w:t xml:space="preserve">ng </w:t>
      </w:r>
      <w:r w:rsidRPr="00065484">
        <w:rPr>
          <w:color w:val="333333"/>
        </w:rPr>
        <w:t xml:space="preserve">that </w:t>
      </w:r>
      <w:r w:rsidR="00F775A8" w:rsidRPr="00065484">
        <w:rPr>
          <w:color w:val="333333"/>
        </w:rPr>
        <w:t>spatial</w:t>
      </w:r>
      <w:r w:rsidRPr="00065484">
        <w:rPr>
          <w:color w:val="333333"/>
        </w:rPr>
        <w:t>-motor sequence learning in dyslexic individuals might be constrained by separate underlying learning systems</w:t>
      </w:r>
      <w:r>
        <w:rPr>
          <w:color w:val="333333"/>
        </w:rPr>
        <w:t xml:space="preserve"> related to print</w:t>
      </w:r>
      <w:r w:rsidRPr="00065484">
        <w:rPr>
          <w:color w:val="333333"/>
        </w:rPr>
        <w:t xml:space="preserve"> </w:t>
      </w:r>
      <w:r w:rsidRPr="00065484">
        <w:rPr>
          <w:color w:val="333333"/>
        </w:rPr>
        <w:fldChar w:fldCharType="begin"/>
      </w:r>
      <w:r w:rsidRPr="00065484">
        <w:rPr>
          <w:color w:val="333333"/>
        </w:rPr>
        <w:instrText xml:space="preserve"> ADDIN ZOTERO_ITEM CSL_CITATION {"citationID":"Y3S1ASKp","properties":{"formattedCitation":"(Gabay et al., 2012)","plainCitation":"(Gabay et al., 2012)","noteIndex":0},"citationItems":[{"id":1953,"uris":["http://zotero.org/users/6820287/items/YGAC3TR8"],"itemData":{"id":1953,"type":"article-journal","container-title":"Neuropsychologia","ISSN":"0028-3932","issue":"10","journalAbbreviation":"Neuropsychologia","note":"publisher: Elsevier","page":"2435-2441","title":"Dissociation between the procedural learning of letter names and motor sequences in developmental dyslexia","volume":"50","author":[{"family":"Gabay","given":"Yafit"},{"family":"Schiff","given":"Rachel"},{"family":"Vakil","given":"Eli"}],"issued":{"date-parts":[["2012"]]}}}],"schema":"https://github.com/citation-style-language/schema/raw/master/csl-citation.json"} </w:instrText>
      </w:r>
      <w:r w:rsidRPr="00065484">
        <w:rPr>
          <w:color w:val="333333"/>
        </w:rPr>
        <w:fldChar w:fldCharType="separate"/>
      </w:r>
      <w:r w:rsidRPr="00065484">
        <w:rPr>
          <w:noProof/>
          <w:color w:val="333333"/>
        </w:rPr>
        <w:t>(Gabay et al., 2012)</w:t>
      </w:r>
      <w:r w:rsidRPr="00065484">
        <w:rPr>
          <w:color w:val="333333"/>
        </w:rPr>
        <w:fldChar w:fldCharType="end"/>
      </w:r>
      <w:r w:rsidRPr="00065484">
        <w:rPr>
          <w:color w:val="333333"/>
        </w:rPr>
        <w:t>.</w:t>
      </w:r>
    </w:p>
    <w:p w14:paraId="0DC281A5" w14:textId="77777777" w:rsidR="00252075" w:rsidRPr="006018FA" w:rsidRDefault="00252075" w:rsidP="00252075">
      <w:pPr>
        <w:spacing w:line="360" w:lineRule="auto"/>
        <w:ind w:firstLine="720"/>
        <w:jc w:val="both"/>
        <w:rPr>
          <w:color w:val="333333"/>
        </w:rPr>
      </w:pPr>
      <w:r>
        <w:rPr>
          <w:color w:val="333333"/>
        </w:rPr>
        <w:t xml:space="preserve">Mirror tracing and rotary pursuit are considered more pure measures of procedural </w:t>
      </w:r>
      <w:proofErr w:type="gramStart"/>
      <w:r>
        <w:rPr>
          <w:color w:val="333333"/>
        </w:rPr>
        <w:t>memory, but</w:t>
      </w:r>
      <w:proofErr w:type="gramEnd"/>
      <w:r>
        <w:rPr>
          <w:color w:val="333333"/>
        </w:rPr>
        <w:t xml:space="preserve"> have less studied in the context of dyslexia. The specificity of mirror tracing and rotary pursuit tasks for the procedural skill-learning system has been demonstrated through multiple studies of patients with severe impairments in declarative memory. </w:t>
      </w:r>
      <w:r w:rsidRPr="00065484">
        <w:rPr>
          <w:color w:val="333333"/>
        </w:rPr>
        <w:t xml:space="preserve">These patients had injuries to medial temporal-lobe or diencephalic brain regions. For example, the amnesic patient H.M. demonstrated intact learning skills for mirror tracing across days </w:t>
      </w:r>
      <w:r w:rsidRPr="00065484">
        <w:rPr>
          <w:color w:val="333333"/>
        </w:rPr>
        <w:fldChar w:fldCharType="begin"/>
      </w:r>
      <w:r w:rsidRPr="00065484">
        <w:rPr>
          <w:color w:val="333333"/>
        </w:rPr>
        <w:instrText xml:space="preserve"> ADDIN ZOTERO_ITEM CSL_CITATION {"citationID":"kl053uP9","properties":{"formattedCitation":"(Milner, 1962)","plainCitation":"(Milner, 1962)","noteIndex":0},"citationItems":[{"id":1942,"uris":["http://zotero.org/users/6820287/items/3UC5BKGH"],"itemData":{"id":1942,"type":"article-journal","container-title":"Trans Am Neurol Assoc","journalAbbreviation":"Trans Am Neurol Assoc","page":"224-226","title":"Study of short-term memory after intracarotid injection of sodium amytal","volume":"87","author":[{"family":"Milner","given":"B"}],"issued":{"date-parts":[["1962"]]}}}],"schema":"https://github.com/citation-style-language/schema/raw/master/csl-citation.json"} </w:instrText>
      </w:r>
      <w:r w:rsidRPr="00065484">
        <w:rPr>
          <w:color w:val="333333"/>
        </w:rPr>
        <w:fldChar w:fldCharType="separate"/>
      </w:r>
      <w:r w:rsidRPr="00065484">
        <w:rPr>
          <w:noProof/>
          <w:color w:val="333333"/>
        </w:rPr>
        <w:t>(Milner, 1962)</w:t>
      </w:r>
      <w:r w:rsidRPr="00065484">
        <w:rPr>
          <w:color w:val="333333"/>
        </w:rPr>
        <w:fldChar w:fldCharType="end"/>
      </w:r>
      <w:r w:rsidRPr="00065484">
        <w:rPr>
          <w:color w:val="333333"/>
        </w:rPr>
        <w:t xml:space="preserve"> and a year </w:t>
      </w:r>
      <w:r w:rsidRPr="00065484">
        <w:rPr>
          <w:color w:val="333333"/>
        </w:rPr>
        <w:fldChar w:fldCharType="begin"/>
      </w:r>
      <w:r w:rsidRPr="00065484">
        <w:rPr>
          <w:color w:val="333333"/>
        </w:rPr>
        <w:instrText xml:space="preserve"> ADDIN ZOTERO_ITEM CSL_CITATION {"citationID":"EKHfIEkk","properties":{"formattedCitation":"(Gabrieli et al., 1993a)","plainCitation":"(Gabrieli et al., 1993a)","noteIndex":0},"citationItems":[{"id":1943,"uris":["http://zotero.org/users/6820287/items/2S4NHDM7"],"itemData":{"id":1943,"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schema":"https://github.com/citation-style-language/schema/raw/master/csl-citation.json"} </w:instrText>
      </w:r>
      <w:r w:rsidRPr="00065484">
        <w:rPr>
          <w:color w:val="333333"/>
        </w:rPr>
        <w:fldChar w:fldCharType="separate"/>
      </w:r>
      <w:r w:rsidRPr="00065484">
        <w:rPr>
          <w:noProof/>
          <w:color w:val="333333"/>
        </w:rPr>
        <w:t>(Gabrieli et al., 1993)</w:t>
      </w:r>
      <w:r w:rsidRPr="00065484">
        <w:rPr>
          <w:color w:val="333333"/>
        </w:rPr>
        <w:fldChar w:fldCharType="end"/>
      </w:r>
      <w:r w:rsidRPr="00065484">
        <w:rPr>
          <w:color w:val="333333"/>
        </w:rPr>
        <w:t xml:space="preserve"> and for rotary pursuit </w:t>
      </w:r>
      <w:r w:rsidRPr="00065484">
        <w:rPr>
          <w:color w:val="333333"/>
        </w:rPr>
        <w:fldChar w:fldCharType="begin"/>
      </w:r>
      <w:r w:rsidRPr="00065484">
        <w:rPr>
          <w:color w:val="333333"/>
        </w:rPr>
        <w:instrText xml:space="preserve"> ADDIN ZOTERO_ITEM CSL_CITATION {"citationID":"u0Ed0LlC","properties":{"formattedCitation":"(Corkin, 1968)","plainCitation":"(Corkin, 1968)","noteIndex":0},"citationItems":[{"id":1944,"uris":["http://zotero.org/users/6820287/items/3KD6N6A5"],"itemData":{"id":1944,"type":"article-journal","container-title":"Neuropsychologia","ISSN":"0028-3932","issue":"3","journalAbbreviation":"Neuropsychologia","note":"publisher: Elsevier","page":"255-265","title":"Acquisition of motor skill after bilateral medial temporal-lobe excision","volume":"6","author":[{"family":"Corkin","given":"Suzanne"}],"issued":{"date-parts":[["1968"]]}}}],"schema":"https://github.com/citation-style-language/schema/raw/master/csl-citation.json"} </w:instrText>
      </w:r>
      <w:r w:rsidRPr="00065484">
        <w:rPr>
          <w:color w:val="333333"/>
        </w:rPr>
        <w:fldChar w:fldCharType="separate"/>
      </w:r>
      <w:r w:rsidRPr="00065484">
        <w:rPr>
          <w:noProof/>
          <w:color w:val="333333"/>
        </w:rPr>
        <w:t>(Corkin, 1968)</w:t>
      </w:r>
      <w:r w:rsidRPr="00065484">
        <w:rPr>
          <w:color w:val="333333"/>
        </w:rPr>
        <w:fldChar w:fldCharType="end"/>
      </w:r>
      <w:r w:rsidRPr="00065484">
        <w:rPr>
          <w:color w:val="333333"/>
        </w:rPr>
        <w:t xml:space="preserve">, but impaired declarative memory for the episodes during which he had learned the skills. Similar intact skill learning was shown by memory-impaired patients with Alzheimer’s disease on the same two tasks </w:t>
      </w:r>
      <w:r w:rsidRPr="00065484">
        <w:rPr>
          <w:color w:val="333333"/>
        </w:rPr>
        <w:fldChar w:fldCharType="begin"/>
      </w:r>
      <w:r w:rsidRPr="00065484">
        <w:rPr>
          <w:color w:val="333333"/>
        </w:rPr>
        <w:instrText xml:space="preserve"> ADDIN ZOTERO_ITEM CSL_CITATION {"citationID":"TPEyWNrG","properties":{"formattedCitation":"(Gabrieli et al., 1993a; Heindel et al., 1989)","plainCitation":"(Gabrieli et al., 1993a; Heindel et al., 1989)","noteIndex":0},"citationItems":[{"id":1943,"uris":["http://zotero.org/users/6820287/items/2S4NHDM7"],"itemData":{"id":1943,"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schema":"https://github.com/citation-style-language/schema/raw/master/csl-citation.json"} </w:instrText>
      </w:r>
      <w:r w:rsidRPr="00065484">
        <w:rPr>
          <w:color w:val="333333"/>
        </w:rPr>
        <w:fldChar w:fldCharType="separate"/>
      </w:r>
      <w:r w:rsidRPr="00065484">
        <w:rPr>
          <w:noProof/>
          <w:color w:val="333333"/>
        </w:rPr>
        <w:t>(Gabrieli et al., 1993a; Heindel et al., 1989)</w:t>
      </w:r>
      <w:r w:rsidRPr="00065484">
        <w:rPr>
          <w:color w:val="333333"/>
        </w:rPr>
        <w:fldChar w:fldCharType="end"/>
      </w:r>
      <w:r>
        <w:rPr>
          <w:color w:val="333333"/>
        </w:rPr>
        <w:t xml:space="preserve">. </w:t>
      </w:r>
      <w:r w:rsidRPr="00065484">
        <w:rPr>
          <w:color w:val="333333"/>
        </w:rPr>
        <w:t xml:space="preserve">Mirror tracing has been examined only once in children with dyslexia, who were slower in performance but demonstrated typical learning across trials </w:t>
      </w:r>
      <w:r w:rsidRPr="00065484">
        <w:rPr>
          <w:color w:val="333333"/>
        </w:rPr>
        <w:fldChar w:fldCharType="begin"/>
      </w:r>
      <w:r w:rsidRPr="00065484">
        <w:rPr>
          <w:color w:val="333333"/>
        </w:rPr>
        <w:instrText xml:space="preserve"> ADDIN ZOTERO_ITEM CSL_CITATION {"citationID":"blrGdDSE","properties":{"formattedCitation":"(Vicari et al., 2005)","plainCitation":"(Vicari et al., 2005)","noteIndex":0},"citationItems":[{"id":1950,"uris":["http://zotero.org/users/6820287/items/BUV7RLRW"],"itemData":{"id":1950,"type":"article-journal","container-title":"Journal of Neurology, Neurosurgery &amp; Psychiatry","ISSN":"0022-3050","issue":"10","journalAbbreviation":"Journal of Neurology, Neurosurgery &amp; Psychiatry","note":"publisher: BMJ Publishing Group Ltd","page":"1392-1397","title":"Do children with developmental dyslexia have an implicit learning deficit?","volume":"76","author":[{"family":"Vicari","given":"Stefano"},{"family":"Finzi","given":"Alessandra"},{"family":"Menghini","given":"Deny"},{"family":"Marotta","given":"Luigi"},{"family":"Baldi","given":"Silvia"},{"family":"Petrosini","given":"Laura"}],"issued":{"date-parts":[["2005"]]}}}],"schema":"https://github.com/citation-style-language/schema/raw/master/csl-citation.json"} </w:instrText>
      </w:r>
      <w:r w:rsidRPr="00065484">
        <w:rPr>
          <w:color w:val="333333"/>
        </w:rPr>
        <w:fldChar w:fldCharType="separate"/>
      </w:r>
      <w:r w:rsidRPr="00065484">
        <w:rPr>
          <w:noProof/>
          <w:color w:val="333333"/>
        </w:rPr>
        <w:t>(Vicari et al., 2005)</w:t>
      </w:r>
      <w:r w:rsidRPr="00065484">
        <w:rPr>
          <w:color w:val="333333"/>
        </w:rPr>
        <w:fldChar w:fldCharType="end"/>
      </w:r>
      <w:r w:rsidRPr="00065484">
        <w:rPr>
          <w:color w:val="333333"/>
        </w:rPr>
        <w:t xml:space="preserve">. Rotary pursuit has not been examined in dyslexia. </w:t>
      </w:r>
    </w:p>
    <w:p w14:paraId="79F43F06" w14:textId="77777777" w:rsidR="00252075" w:rsidRPr="00065484"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333333"/>
        </w:rPr>
        <w:tab/>
        <w:t xml:space="preserve">Because spoken and written language inputs are rich in regularities, SL has been proposed as an important mechanism underlying typical language and reading development </w:t>
      </w:r>
      <w:r w:rsidRPr="00065484">
        <w:rPr>
          <w:color w:val="333333"/>
        </w:rPr>
        <w:fldChar w:fldCharType="begin"/>
      </w:r>
      <w:r w:rsidRPr="00065484">
        <w:rPr>
          <w:color w:val="333333"/>
        </w:rPr>
        <w:instrText xml:space="preserve"> ADDIN ZOTERO_ITEM CSL_CITATION {"citationID":"3MsoABzC","properties":{"formattedCitation":"(Arciuli, 2018; Aslin &amp; Newport, 2008; Erickson &amp; Thiessen, 2015; Romberg &amp; Saffran, 2010; Sawi &amp; Rueckl, 2019)","plainCitation":"(Arciuli, 2018; Aslin &amp; Newport, 2008; Erickson &amp; Thiessen, 2015; Romberg &amp; Saffran, 2010; Sawi &amp; Rueckl, 2019)","noteIndex":0},"citationItems":[{"id":1983,"uris":["http://zotero.org/users/6820287/items/BIY5RNNR"],"itemData":{"id":1983,"type":"article-journal","container-title":"Language, Speech, and Hearing Services in Schools","ISSN":"1558-9129","issue":"3S","journalAbbreviation":"Language, Speech, and Hearing Services in Schools","note":"publisher: ASHA","page":"634-643","title":"Reading as statistical learning","volume":"49","author":[{"family":"Arciuli","given":"Joanne"}],"issued":{"date-parts":[["2018"]]}}},{"id":1980,"uris":["http://zotero.org/users/6820287/items/KCDUYEV2"],"itemData":{"id":1980,"type":"chapter","container-title":"Infant pathways to language","ISBN":"0-429-23535-6","page":"33-48","publisher":"Psychology Press","title":"What statistical learning can and can’t tell us about language acquisition","author":[{"family":"Aslin","given":"Richard N"},{"family":"Newport","given":"Elissa L"}],"issued":{"date-parts":[["2008"]]}}},{"id":1981,"uris":["http://zotero.org/users/6820287/items/WEDRD7K2"],"itemData":{"id":1981,"type":"article-journal","container-title":"Developmental Review","ISSN":"0273-2297","journalAbbreviation":"Developmental Review","note":"publisher: Elsevier","page":"66-108","title":"Statistical learning of language: Theory, validity, and predictions of a statistical learning account of language acquisition","volume":"37","author":[{"family":"Erickson","given":"Lucy C"},{"family":"Thiessen","given":"Erik D"}],"issued":{"date-parts":[["2015"]]}}},{"id":1982,"uris":["http://zotero.org/users/6820287/items/W764PZ4F"],"itemData":{"id":1982,"type":"article-journal","container-title":"Wiley Interdisciplinary Reviews: Cognitive Science","ISSN":"1939-5078","issue":"6","journalAbbreviation":"Wiley Interdisciplinary Reviews: Cognitive Science","note":"publisher: Wiley Online Library","page":"906-914","title":"Statistical learning and language acquisition","volume":"1","author":[{"family":"Romberg","given":"Alexa R"},{"family":"Saffran","given":"Jenny R"}],"issued":{"date-parts":[["2010"]]}}},{"id":1984,"uris":["http://zotero.org/users/6820287/items/IJHDVDLS"],"itemData":{"id":1984,"type":"article-journal","container-title":"Scientific Studies of Reading","ISSN":"1088-8438","issue":"1","journalAbbreviation":"Scientific Studies of Reading","note":"publisher: Taylor &amp; Francis","page":"8-23","title":"Reading and the neurocognitive bases of statistical learning","volume":"23","author":[{"family":"Sawi","given":"Oliver M"},{"family":"Rueckl","given":"Jay"}],"issued":{"date-parts":[["2019"]]}}}],"schema":"https://github.com/citation-style-language/schema/raw/master/csl-citation.json"} </w:instrText>
      </w:r>
      <w:r w:rsidRPr="00065484">
        <w:rPr>
          <w:color w:val="333333"/>
        </w:rPr>
        <w:fldChar w:fldCharType="separate"/>
      </w:r>
      <w:r w:rsidRPr="00065484">
        <w:rPr>
          <w:noProof/>
          <w:color w:val="333333"/>
        </w:rPr>
        <w:t>(Arciuli, 2018; Aslin &amp; Newport, 2008; Erickson &amp; Thiessen, 2015; Romberg &amp; Saffran, 2010; Sawi &amp; Rueckl, 2019)</w:t>
      </w:r>
      <w:r w:rsidRPr="00065484">
        <w:rPr>
          <w:color w:val="333333"/>
        </w:rPr>
        <w:fldChar w:fldCharType="end"/>
      </w:r>
      <w:r w:rsidRPr="00065484">
        <w:rPr>
          <w:color w:val="333333"/>
        </w:rPr>
        <w:t xml:space="preserve">. Empirical evidence ties SL with reading skills in both first and second languages </w:t>
      </w:r>
      <w:r w:rsidRPr="00065484">
        <w:rPr>
          <w:color w:val="333333"/>
        </w:rPr>
        <w:fldChar w:fldCharType="begin"/>
      </w:r>
      <w:r w:rsidRPr="00065484">
        <w:rPr>
          <w:color w:val="333333"/>
        </w:rPr>
        <w:instrText xml:space="preserve"> ADDIN ZOTERO_ITEM CSL_CITATION {"citationID":"SCGT97Xq","properties":{"formattedCitation":"(Arciuli &amp; Simpson, 2012; Frost et al., 2013; Qi et al., 2019; Spencer et al., 2015; Tong et al., 2019)","plainCitation":"(Arciuli &amp; Simpson, 2012; Frost et al., 2013; Qi et al., 2019; Spencer et al., 2015; Tong et al., 2019)","noteIndex":0},"citationItems":[{"id":1985,"uris":["http://zotero.org/users/6820287/items/MWKSFVKH"],"itemData":{"id":1985,"type":"article-journal","container-title":"Cognitive science","ISSN":"0364-0213","issue":"2","journalAbbreviation":"Cognitive science","note":"publisher: Wiley Online Library","page":"286-304","title":"Statistical learning is related to reading ability in children and adults","volume":"36","author":[{"family":"Arciuli","given":"Joanne"},{"family":"Simpson","given":"Ian C"}],"issued":{"date-parts":[["2012"]]}}},{"id":1989,"uris":["http://zotero.org/users/6820287/items/QYRIKAKD"],"itemData":{"id":1989,"type":"article-journal","container-title":"Psychological science","ISSN":"0956-7976","issue":"7","journalAbbreviation":"Psychological science","note":"publisher: Sage Publications Sage CA: Los Angeles, CA","page":"1243-1252","title":"What predicts successful literacy acquisition in a second language?","volume":"24","author":[{"family":"Frost","given":"Ram"},{"family":"Siegelman","given":"Noam"},{"family":"Narkiss","given":"Alona"},{"family":"Afek","given":"Liron"}],"issued":{"date-parts":[["2013"]]}}},{"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id":1986,"uris":["http://zotero.org/users/6820287/items/DE63I2XD"],"itemData":{"id":1986,"type":"article-journal","container-title":"Reading and writing","ISSN":"1573-0905","issue":"4","journalAbbreviation":"Reading and writing","note":"publisher: Springer","page":"467-490","title":"Statistical learning is related to early literacy-related skills","volume":"28","author":[{"family":"Spencer","given":"Mercedes"},{"family":"Kaschak","given":"Michael P"},{"family":"Jones","given":"John L"},{"family":"Lonigan","given":"Christopher J"}],"issued":{"date-parts":[["2015"]]}}},{"id":1988,"uris":["http://zotero.org/users/6820287/items/4JKPRG35"],"itemData":{"id":1988,"type":"article-journal","container-title":"Research in developmental disabilities","ISSN":"0891-4222","journalAbbreviation":"Research in developmental disabilities","note":"publisher: Elsevier","page":"103443","title":"Visual statistical learning and orthographic awareness in Chinese children with and without developmental dyslexia","volume":"92","author":[{"family":"Tong","given":"Xiuhong"},{"family":"Leung","given":"Wincy Wing Si"},{"family":"Tong","given":"Xiuli"}],"issued":{"date-parts":[["2019"]]}}}],"schema":"https://github.com/citation-style-language/schema/raw/master/csl-citation.json"} </w:instrText>
      </w:r>
      <w:r w:rsidRPr="00065484">
        <w:rPr>
          <w:color w:val="333333"/>
        </w:rPr>
        <w:fldChar w:fldCharType="separate"/>
      </w:r>
      <w:r w:rsidRPr="00065484">
        <w:rPr>
          <w:noProof/>
          <w:color w:val="333333"/>
        </w:rPr>
        <w:t>(Arciuli &amp; Simpson, 2012; Frost et al., 2013; Qi et al., 2019; Spencer et al., 2015; Tong et al., 2019)</w:t>
      </w:r>
      <w:r w:rsidRPr="00065484">
        <w:rPr>
          <w:color w:val="333333"/>
        </w:rPr>
        <w:fldChar w:fldCharType="end"/>
      </w:r>
      <w:r w:rsidRPr="00065484">
        <w:rPr>
          <w:color w:val="333333"/>
        </w:rPr>
        <w:t xml:space="preserve">. In typically reading adults and children, reading skills were more strongly associated with auditory SL than with visual SL </w:t>
      </w:r>
      <w:r w:rsidRPr="00065484">
        <w:rPr>
          <w:color w:val="333333"/>
        </w:rPr>
        <w:fldChar w:fldCharType="begin"/>
      </w:r>
      <w:r w:rsidRPr="00065484">
        <w:rPr>
          <w:color w:val="333333"/>
        </w:rPr>
        <w:instrText xml:space="preserve"> ADDIN ZOTERO_ITEM CSL_CITATION {"citationID":"CNKM2c9G","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Pr="00065484">
        <w:rPr>
          <w:color w:val="333333"/>
        </w:rPr>
        <w:fldChar w:fldCharType="separate"/>
      </w:r>
      <w:r w:rsidRPr="00065484">
        <w:rPr>
          <w:noProof/>
          <w:color w:val="333333"/>
        </w:rPr>
        <w:t>(Qi et al., 2019)</w:t>
      </w:r>
      <w:r w:rsidRPr="00065484">
        <w:rPr>
          <w:color w:val="333333"/>
        </w:rPr>
        <w:fldChar w:fldCharType="end"/>
      </w:r>
      <w:r w:rsidRPr="00065484">
        <w:rPr>
          <w:color w:val="333333"/>
        </w:rPr>
        <w:t xml:space="preserve">. In children, the relationship between auditory SL and reading skills was further mediated by an emergent literacy skill: phonological awareness. Implicit auditory sequence learning might therefore constitute an early step towards phonological awareness, a pivotal building block of literacy development.  </w:t>
      </w:r>
    </w:p>
    <w:p w14:paraId="2A22D034" w14:textId="77777777" w:rsidR="00252075" w:rsidRPr="00065484"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333333"/>
        </w:rPr>
        <w:tab/>
        <w:t xml:space="preserve">There have been mixed findings of deficits in SL in individuals with dyslexia. In the visual modality, some studies reported similar learning patterns between dyslexic and typically reading individuals </w:t>
      </w:r>
      <w:r w:rsidRPr="00065484">
        <w:rPr>
          <w:color w:val="333333"/>
        </w:rPr>
        <w:fldChar w:fldCharType="begin"/>
      </w:r>
      <w:r w:rsidRPr="00065484">
        <w:rPr>
          <w:color w:val="333333"/>
        </w:rPr>
        <w:instrText xml:space="preserve"> ADDIN ZOTERO_ITEM CSL_CITATION {"citationID":"XgAvffuf","properties":{"formattedCitation":"(Howard Jr et al., 2006; Nigro et al., 2016; Singh et al., 2018; van Witteloostuijn et al., 2021)","plainCitation":"(Howard Jr et al., 2006; Nigro et al., 2016; Singh et al., 2018; van Witteloostuijn et al., 2021)","noteIndex":0},"citationItems":[{"id":1994,"uris":["http://zotero.org/users/6820287/items/LPKZDHME"],"itemData":{"id":1994,"type":"article-journal","container-title":"Neuropsychologia","ISSN":"0028-3932","issue":"7","journalAbbreviation":"Neuropsychologia","note":"publisher: Elsevier","page":"1131-1144","title":"Dyslexics are impaired on implicit higher-order sequence learning, but not on implicit spatial context learning","volume":"44","author":[{"family":"Howard Jr","given":"James H"},{"family":"Howard","given":"Darlene V"},{"family":"Japikse","given":"Karin C"},{"family":"Eden","given":"Guinevere F"}],"issued":{"date-parts":[["2006"]]}}},{"id":1993,"uris":["http://zotero.org/users/6820287/items/QDINK2YY"],"itemData":{"id":1993,"type":"article-journal","container-title":"Annals of dyslexia","ISSN":"1934-7243","issue":"2","journalAbbreviation":"Annals of dyslexia","note":"publisher: Springer","page":"202-218","title":"Implicit learning of non-linguistic and linguistic regularities in children with dyslexia","volume":"66","author":[{"family":"Nigro","given":"Luciana"},{"family":"Jiménez-Fernández","given":"Gracia"},{"family":"Simpson","given":"Ian C"},{"family":"Defior","given":"Sylvia"}],"issued":{"date-parts":[["2016"]]}}},{"id":1992,"uris":["http://zotero.org/users/6820287/items/RIL7BKDL"],"itemData":{"id":1992,"type":"article-journal","container-title":"Annals of Dyslexia","ISSN":"1934-7243","issue":"2","journalAbbreviation":"Annals of Dyslexia","note":"publisher: Springer","page":"165-179","title":"Atypical predictive processing during visual statistical learning in children with developmental dyslexia: an event-related potential study","volume":"68","author":[{"family":"Singh","given":"Sonia"},{"family":"Walk","given":"Anne M"},{"family":"Conway","given":"Christopher M"}],"issued":{"date-parts":[["2018"]]}}},{"id":1991,"uris":["http://zotero.org/users/6820287/items/73EZXW2Y"],"itemData":{"id":1991,"type":"article-journal","container-title":"Dyslexia","ISSN":"1076-9242","issue":"2","journalAbbreviation":"Dyslexia","note":"publisher: Wiley Online Library","page":"168-186","title":"The contribution of individual differences in statistical learning to reading and spelling performance in children with and without dyslexia","volume":"27","author":[{"family":"Witteloostuijn","given":"Merel","non-dropping-particle":"van"},{"family":"Boersma","given":"Paul"},{"family":"Wijnen","given":"Frank"},{"family":"Rispens","given":"Judith"}],"issued":{"date-parts":[["2021"]]}}}],"schema":"https://github.com/citation-style-language/schema/raw/master/csl-citation.json"} </w:instrText>
      </w:r>
      <w:r w:rsidRPr="00065484">
        <w:rPr>
          <w:color w:val="333333"/>
        </w:rPr>
        <w:fldChar w:fldCharType="separate"/>
      </w:r>
      <w:r w:rsidRPr="00065484">
        <w:rPr>
          <w:noProof/>
          <w:color w:val="333333"/>
        </w:rPr>
        <w:t xml:space="preserve">(Howard Jr et al., 2006; Nigro et al., 2016; Singh et al., 2018; van Witteloostuijn et al., </w:t>
      </w:r>
      <w:r w:rsidRPr="00065484">
        <w:rPr>
          <w:noProof/>
          <w:color w:val="333333"/>
        </w:rPr>
        <w:lastRenderedPageBreak/>
        <w:t>2021)</w:t>
      </w:r>
      <w:r w:rsidRPr="00065484">
        <w:rPr>
          <w:color w:val="333333"/>
        </w:rPr>
        <w:fldChar w:fldCharType="end"/>
      </w:r>
      <w:r w:rsidRPr="00065484">
        <w:rPr>
          <w:color w:val="333333"/>
        </w:rPr>
        <w:t xml:space="preserve">, while others have reported impaired SL learning in dyslexia </w:t>
      </w:r>
      <w:r w:rsidRPr="00065484">
        <w:rPr>
          <w:color w:val="333333"/>
        </w:rPr>
        <w:fldChar w:fldCharType="begin"/>
      </w:r>
      <w:r w:rsidRPr="00065484">
        <w:rPr>
          <w:color w:val="333333"/>
        </w:rPr>
        <w:instrText xml:space="preserve"> ADDIN ZOTERO_ITEM CSL_CITATION {"citationID":"v6d635pT","properties":{"formattedCitation":"(Sigurdardottir et al., 2017; Tong et al., 2019)","plainCitation":"(Sigurdardottir et al., 2017; Tong et al., 2019)","noteIndex":0},"citationItems":[{"id":1995,"uris":["http://zotero.org/users/6820287/items/D265LJ9Y"],"itemData":{"id":1995,"type":"article-journal","container-title":"Scientific Reports","ISSN":"2045-2322","issue":"1","journalAbbreviation":"Scientific Reports","note":"publisher: Nature Publishing Group","page":"1-12","title":"Problems with visual statistical learning in developmental dyslexia","volume":"7","author":[{"family":"Sigurdardottir","given":"Heida Maria"},{"family":"Danielsdottir","given":"Hilda Bjork"},{"family":"Gudmundsdottir","given":"Margret"},{"family":"Hjartarson","given":"Kristjan Helgi"},{"family":"Thorarinsdottir","given":"Elin Astros"},{"family":"Kristjánsson","given":"Árni"}],"issued":{"date-parts":[["2017"]]}}},{"id":1988,"uris":["http://zotero.org/users/6820287/items/4JKPRG35"],"itemData":{"id":1988,"type":"article-journal","container-title":"Research in developmental disabilities","ISSN":"0891-4222","journalAbbreviation":"Research in developmental disabilities","note":"publisher: Elsevier","page":"103443","title":"Visual statistical learning and orthographic awareness in Chinese children with and without developmental dyslexia","volume":"92","author":[{"family":"Tong","given":"Xiuhong"},{"family":"Leung","given":"Wincy Wing Si"},{"family":"Tong","given":"Xiuli"}],"issued":{"date-parts":[["2019"]]}}}],"schema":"https://github.com/citation-style-language/schema/raw/master/csl-citation.json"} </w:instrText>
      </w:r>
      <w:r w:rsidRPr="00065484">
        <w:rPr>
          <w:color w:val="333333"/>
        </w:rPr>
        <w:fldChar w:fldCharType="separate"/>
      </w:r>
      <w:r w:rsidRPr="00065484">
        <w:rPr>
          <w:noProof/>
          <w:color w:val="333333"/>
        </w:rPr>
        <w:t>(Sigurdardottir et al., 2017; Tong et al., 2019)</w:t>
      </w:r>
      <w:r w:rsidRPr="00065484">
        <w:rPr>
          <w:color w:val="333333"/>
        </w:rPr>
        <w:fldChar w:fldCharType="end"/>
      </w:r>
      <w:r w:rsidRPr="00065484">
        <w:rPr>
          <w:color w:val="333333"/>
        </w:rPr>
        <w:t xml:space="preserve"> In the auditory modality, however, findings are more consistent, especially in adult participants: Across both linguistic and nonlinguistic stimuli, dyslexic adults have less success in recognizing embedded auditory patterns </w:t>
      </w:r>
      <w:r w:rsidRPr="00065484">
        <w:rPr>
          <w:color w:val="333333"/>
        </w:rPr>
        <w:fldChar w:fldCharType="begin"/>
      </w:r>
      <w:r w:rsidRPr="00065484">
        <w:rPr>
          <w:color w:val="333333"/>
        </w:rPr>
        <w:instrText xml:space="preserve"> ADDIN ZOTERO_ITEM CSL_CITATION {"citationID":"TASZ3txk","properties":{"formattedCitation":"(Dob\\uc0\\u243{} et al., 2021; Gabay et al., 2015; Singh &amp; Conway, 2021, p. 202)","plainCitation":"(Dobó et al., 2021; Gabay et al., 2015; Singh &amp; Conway, 2021, p. 202)","noteIndex":0},"citationItems":[{"id":1997,"uris":["http://zotero.org/users/6820287/items/A5DT7PKE"],"itemData":{"id":1997,"type":"article-journal","container-title":"Journal of Speech, Language, and Hearing Research","ISSN":"1558-9102","issue":"5","journalAbbreviation":"Journal of Speech, Language, and Hearing Research","note":"publisher: ASHA","page":"1621-1635","title":"Statistical learning and the effect of starting small in developmental dyslexia","volume":"64","author":[{"family":"Dobó","given":"Dorottya"},{"family":"Lukics","given":"Krisztina Sára"},{"family":"Szőllősi","given":"Ágnes"},{"family":"Németh","given":"Kornél"},{"family":"Lukács","given":"Ágnes"}],"issued":{"date-parts":[["2021"]]}}},{"id":158,"uris":["http://zotero.org/users/6820287/items/UNGRG64M"],"itemData":{"id":158,"type":"article-journal","container-title":"Neuropsychology","ISSN":"1931-1559","issue":"6","journalAbbreviation":"Neuropsychology","note":"publisher: American Psychological Association","page":"844","title":"Probabilistic category learning in developmental dyslexia: Evidence from feedback and paired-associate weather prediction tasks.","volume":"29","author":[{"family":"Gabay","given":"Yafit"},{"family":"Vakil","given":"Eli"},{"family":"Schiff","given":"Rachel"},{"family":"Holt","given":"Lori L"}],"issued":{"date-parts":[["2015"]]}}},{"id":1998,"uris":["http://zotero.org/users/6820287/items/HPR5LSRR"],"itemData":{"id":1998,"type":"article-journal","container-title":"Frontiers in Human Neuroscience","ISSN":"1662-5161","journalAbbreviation":"Frontiers in Human Neuroscience","note":"publisher: Frontiers Media SA","title":"Unraveling the interconnections between statistical learning and dyslexia: A review of recent empirical studies.","author":[{"family":"Singh","given":"Sonia"},{"family":"Conway","given":"Christopher M"}],"issued":{"date-parts":[["2021"]]}},"locator":"202"}],"schema":"https://github.com/citation-style-language/schema/raw/master/csl-citation.json"} </w:instrText>
      </w:r>
      <w:r w:rsidRPr="00065484">
        <w:rPr>
          <w:color w:val="333333"/>
        </w:rPr>
        <w:fldChar w:fldCharType="separate"/>
      </w:r>
      <w:r w:rsidRPr="00065484">
        <w:rPr>
          <w:color w:val="000000"/>
        </w:rPr>
        <w:t>(Dobó et al., 2021; Gabay et al., 2015; Singh &amp; Conway, 2021, p. 202)</w:t>
      </w:r>
      <w:r w:rsidRPr="00065484">
        <w:rPr>
          <w:color w:val="333333"/>
        </w:rPr>
        <w:fldChar w:fldCharType="end"/>
      </w:r>
      <w:r w:rsidRPr="00065484">
        <w:rPr>
          <w:color w:val="333333"/>
        </w:rPr>
        <w:t xml:space="preserve">. The lack of consensus in the literature regarding the status of SL in dyslexia is consistent with the pluralist view of SL (Frost et al., 2019) positing that SL across modalities and domains operates through partially overlapping, but distinct mechanisms. </w:t>
      </w:r>
      <w:r>
        <w:rPr>
          <w:color w:val="333333"/>
        </w:rPr>
        <w:t xml:space="preserve">The overlap between the tasks represents the domain-general implicit learning mechanisms that were hypothesized to be impaired in dyslexia. </w:t>
      </w:r>
      <w:r w:rsidRPr="00065484">
        <w:rPr>
          <w:color w:val="333333"/>
        </w:rPr>
        <w:t>Therefore, a direct comparison between auditory and visual SL tasks of similar design is necessary to reconcile whether certain types of SL are indeed more vulnerable than others in dyslexia</w:t>
      </w:r>
      <w:r>
        <w:rPr>
          <w:color w:val="333333"/>
        </w:rPr>
        <w:t xml:space="preserve"> or whether dyslexia is characterized by cross-domain learning deficits. </w:t>
      </w:r>
      <w:r w:rsidRPr="00065484">
        <w:rPr>
          <w:color w:val="333333"/>
        </w:rPr>
        <w:t xml:space="preserve"> </w:t>
      </w:r>
    </w:p>
    <w:p w14:paraId="149A1AA8" w14:textId="77777777" w:rsidR="00252075" w:rsidRPr="00065484"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noProof/>
          <w:color w:val="333333"/>
        </w:rPr>
      </w:pPr>
      <w:r w:rsidRPr="00065484">
        <w:rPr>
          <w:color w:val="333333"/>
        </w:rPr>
        <w:tab/>
        <w:t>The present study had two major aims. First, we asked whether adults with dyslexia would show intact or impaired procedural memory on two motor skill learning tasks that have been well established as reflecting purely procedural memory: mirror tracing and rotary pursuit. Intact learning in dyslexia would contradict the idea that there is a broad impairment of procedural memory in dyslexia. Second, given that reading development is built upon inputs from both the visual and auditory sensory modalities, we asked whether statistical learning in these domains is correlated with reading skill.</w:t>
      </w:r>
      <w:r>
        <w:rPr>
          <w:color w:val="333333"/>
        </w:rPr>
        <w:t xml:space="preserve"> W</w:t>
      </w:r>
      <w:r w:rsidRPr="00065484">
        <w:rPr>
          <w:color w:val="333333"/>
        </w:rPr>
        <w:t xml:space="preserve">e used a classic embedded-pattern learning paradigm </w:t>
      </w:r>
      <w:r w:rsidRPr="00065484">
        <w:rPr>
          <w:color w:val="333333"/>
        </w:rPr>
        <w:fldChar w:fldCharType="begin"/>
      </w:r>
      <w:r w:rsidRPr="00065484">
        <w:rPr>
          <w:color w:val="333333"/>
        </w:rPr>
        <w:instrText xml:space="preserve"> ADDIN ZOTERO_ITEM CSL_CITATION {"citationID":"dMeK8be3","properties":{"formattedCitation":"(Saffran et al., 1996)","plainCitation":"(Saffran et al., 1996)","noteIndex":0},"citationItems":[{"id":215,"uris":["http://zotero.org/users/6820287/items/BMMG89Q5"],"itemData":{"id":215,"type":"article-journal","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container-title":"Science","DOI":"10.1126/science.274.5294.1926","ISSN":"0036-8075, 1095-9203","issue":"5294","language":"en","license":"© 1996 American Association for the Advancement of Science","note":"publisher: American Association for the Advancement of Science\nsection: Reports\nPMID: 8943209","page":"1926-1928","source":"science-sciencemag-org.libproxy.mit.edu","title":"Statistical Learning by 8-Month-Old Infants","volume":"274","author":[{"family":"Saffran","given":"Jenny R."},{"family":"Aslin","given":"Richard N."},{"family":"Newport","given":"Elissa L."}],"issued":{"date-parts":[["1996",12,13]]}}}],"schema":"https://github.com/citation-style-language/schema/raw/master/csl-citation.json"} </w:instrText>
      </w:r>
      <w:r w:rsidRPr="00065484">
        <w:rPr>
          <w:color w:val="333333"/>
        </w:rPr>
        <w:fldChar w:fldCharType="separate"/>
      </w:r>
      <w:r w:rsidRPr="00065484">
        <w:rPr>
          <w:noProof/>
          <w:color w:val="333333"/>
        </w:rPr>
        <w:t>(Saffran et al., 1996)</w:t>
      </w:r>
      <w:r w:rsidRPr="00065484">
        <w:rPr>
          <w:color w:val="333333"/>
        </w:rPr>
        <w:fldChar w:fldCharType="end"/>
      </w:r>
      <w:r w:rsidRPr="00065484">
        <w:rPr>
          <w:color w:val="333333"/>
        </w:rPr>
        <w:t xml:space="preserve"> to define and measure SL performance for the following reasons. First, we aimed to compare our findings with decades of empirical proof that typical adults are capable of robust SL across sensory modalities (e.g., visual shape and color sequences: Turk-Browne et al., 2008; auditory tones: </w:t>
      </w:r>
      <w:proofErr w:type="spellStart"/>
      <w:r w:rsidRPr="00065484">
        <w:rPr>
          <w:color w:val="333333"/>
        </w:rPr>
        <w:t>Saffran</w:t>
      </w:r>
      <w:proofErr w:type="spellEnd"/>
      <w:r w:rsidRPr="00065484">
        <w:rPr>
          <w:color w:val="333333"/>
        </w:rPr>
        <w:t xml:space="preserve"> et al., 1999; speech syllables: </w:t>
      </w:r>
      <w:proofErr w:type="spellStart"/>
      <w:r w:rsidRPr="00065484">
        <w:rPr>
          <w:color w:val="333333"/>
        </w:rPr>
        <w:t>Saffran</w:t>
      </w:r>
      <w:proofErr w:type="spellEnd"/>
      <w:r w:rsidRPr="00065484">
        <w:rPr>
          <w:color w:val="333333"/>
        </w:rPr>
        <w:t xml:space="preserve"> et al., 1996; see Frost et al., 2015 for a review on the domain-generality vs. modality-specificity debate). Second, successful embedded-pattern learning does not require explicit knowledge of the task goal or any motor engagement </w:t>
      </w:r>
      <w:r w:rsidRPr="00065484">
        <w:rPr>
          <w:color w:val="333333"/>
        </w:rPr>
        <w:fldChar w:fldCharType="begin"/>
      </w:r>
      <w:r w:rsidRPr="00065484">
        <w:rPr>
          <w:color w:val="333333"/>
        </w:rPr>
        <w:instrText xml:space="preserve"> ADDIN ZOTERO_ITEM CSL_CITATION {"citationID":"PBi3wFL4","properties":{"formattedCitation":"(Batterink et al., 2015; Song et al., 2007)","plainCitation":"(Batterink et al., 2015; Song et al., 2007)","noteIndex":0},"citationItems":[{"id":1979,"uris":["http://zotero.org/users/6820287/items/WU2NGSXI"],"itemData":{"id":1979,"type":"article-journal","container-title":"Journal of memory and language","ISSN":"0749-596X","journalAbbreviation":"Journal of memory and language","note":"publisher: Elsevier","page":"62-78","title":"Implicit and explicit contributions to statistical learning","volume":"83","author":[{"family":"Batterink","given":"Laura J"},{"family":"Reber","given":"Paul J"},{"family":"Neville","given":"Helen J"},{"family":"Paller","given":"Ken A"}],"issued":{"date-parts":[["2015"]]}}},{"id":1978,"uris":["http://zotero.org/users/6820287/items/Z3RN5DWG"],"itemData":{"id":1978,"type":"article-journal","container-title":"Learning &amp; Memory","ISSN":"1072-0502","issue":"3","journalAbbreviation":"Learning &amp; Memory","note":"publisher: Cold Spring Harbor Lab","page":"167-176","title":"Implicit probabilistic sequence learning is independent of explicit awareness","volume":"14","author":[{"family":"Song","given":"Sunbin"},{"family":"Howard","given":"James H"},{"family":"Howard","given":"Darlene V"}],"issued":{"date-parts":[["2007"]]}}}],"schema":"https://github.com/citation-style-language/schema/raw/master/csl-citation.json"} </w:instrText>
      </w:r>
      <w:r w:rsidRPr="00065484">
        <w:rPr>
          <w:color w:val="333333"/>
        </w:rPr>
        <w:fldChar w:fldCharType="separate"/>
      </w:r>
      <w:r w:rsidRPr="00065484">
        <w:rPr>
          <w:noProof/>
          <w:color w:val="333333"/>
        </w:rPr>
        <w:t>(Batterink et al., 2015; Song et al., 2007)</w:t>
      </w:r>
      <w:r w:rsidRPr="00065484">
        <w:rPr>
          <w:color w:val="333333"/>
        </w:rPr>
        <w:fldChar w:fldCharType="end"/>
      </w:r>
      <w:r w:rsidRPr="00065484">
        <w:rPr>
          <w:color w:val="333333"/>
        </w:rPr>
        <w:t xml:space="preserve">, which enabled us to test for a domain-general procedural deficit across SL and procedural learning tasks. </w:t>
      </w:r>
    </w:p>
    <w:p w14:paraId="0FE4A4CE" w14:textId="4BF57271" w:rsidR="009A724E" w:rsidRPr="00065484" w:rsidRDefault="00A51670"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333333"/>
        </w:rPr>
        <w:t xml:space="preserve"> </w:t>
      </w:r>
    </w:p>
    <w:p w14:paraId="744040D0" w14:textId="052892A2" w:rsidR="009A724E" w:rsidRPr="00065484" w:rsidRDefault="00A51670" w:rsidP="001B5658">
      <w:pPr>
        <w:rPr>
          <w:b/>
        </w:rPr>
      </w:pPr>
      <w:r w:rsidRPr="00065484">
        <w:rPr>
          <w:b/>
        </w:rPr>
        <w:t>Methods</w:t>
      </w:r>
    </w:p>
    <w:p w14:paraId="6003683E"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rPr>
      </w:pPr>
      <w:r w:rsidRPr="00065484">
        <w:rPr>
          <w:b/>
        </w:rPr>
        <w:t>Participants</w:t>
      </w:r>
    </w:p>
    <w:p w14:paraId="7DC2F5F3" w14:textId="5C6BA441"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 xml:space="preserve">Twenty-six adults with dyslexia (16 female) and 27 typical readers (14 female) matched on age, </w:t>
      </w:r>
      <w:r w:rsidRPr="00065484">
        <w:lastRenderedPageBreak/>
        <w:t xml:space="preserve">sex ratio, and IQ (age 18-41 years, </w:t>
      </w:r>
      <w:r w:rsidRPr="00065484">
        <w:rPr>
          <w:i/>
        </w:rPr>
        <w:t>M</w:t>
      </w:r>
      <w:r w:rsidRPr="00065484">
        <w:t xml:space="preserve"> = 26.6, </w:t>
      </w:r>
      <w:r w:rsidRPr="00065484">
        <w:rPr>
          <w:i/>
        </w:rPr>
        <w:t>SD</w:t>
      </w:r>
      <w:r w:rsidRPr="00065484">
        <w:t xml:space="preserve"> = 6.3) participated in this study.  All participants met eligibility criteria: being a native speaker of American English; born after at least 36 weeks’ gestation; no sensory or perceptual difficulties other than corrected vision; no history of head or brain injury or trauma; no neurological, neuropsychological, or developmental disorder diagnoses; no medications affecting the nervous system; nonverbal IQ standard score &gt; 85 </w:t>
      </w:r>
      <w:r w:rsidR="00A75D4E" w:rsidRPr="00065484">
        <w:fldChar w:fldCharType="begin"/>
      </w:r>
      <w:r w:rsidR="00A75D4E" w:rsidRPr="00065484">
        <w:instrText xml:space="preserve"> ADDIN ZOTERO_ITEM CSL_CITATION {"citationID":"gOO56SRV","properties":{"formattedCitation":"(Matrices subtest of the Kaufman Brief Intelligence Test/KBIT-2; Kaufman, 2004)","plainCitation":"(Matrices subtest of the Kaufman Brief Intelligence Test/KBIT-2; Kaufman, 2004)","noteIndex":0},"citationItems":[{"id":173,"uris":["http://zotero.org/users/6820287/items/BZZINA9G"],"itemData":{"id":173,"type":"article-journal","container-title":"Circle Pines, MN: American Guidance Service","title":"Kaufman brief intelligence test–second edition (KBIT-2)","author":[{"family":"Kaufman","given":"Alan S."}],"issued":{"date-parts":[["2004"]]}},"prefix":"Matrices subtest of the Kaufman Brief Intelligence Test/KBIT-2; "}],"schema":"https://github.com/citation-style-language/schema/raw/master/csl-citation.json"} </w:instrText>
      </w:r>
      <w:r w:rsidR="00A75D4E" w:rsidRPr="00065484">
        <w:fldChar w:fldCharType="separate"/>
      </w:r>
      <w:r w:rsidR="00A75D4E" w:rsidRPr="00065484">
        <w:rPr>
          <w:noProof/>
        </w:rPr>
        <w:t>(Matrices subtest of the Kaufman Brief Intelligence Test/KBIT-2; Kaufman, 2004)</w:t>
      </w:r>
      <w:r w:rsidR="00A75D4E" w:rsidRPr="00065484">
        <w:fldChar w:fldCharType="end"/>
      </w:r>
      <w:r w:rsidR="00A75D4E" w:rsidRPr="00065484">
        <w:t>.</w:t>
      </w:r>
      <w:r w:rsidRPr="00065484">
        <w:t xml:space="preserve"> </w:t>
      </w:r>
      <w:r w:rsidR="00524834" w:rsidRPr="00065484">
        <w:t>Pure-tone audiometry was</w:t>
      </w:r>
      <w:r w:rsidRPr="00065484">
        <w:t xml:space="preserve"> </w:t>
      </w:r>
      <w:r w:rsidR="00524834" w:rsidRPr="00065484">
        <w:t xml:space="preserve">performed </w:t>
      </w:r>
      <w:r w:rsidRPr="00065484">
        <w:t xml:space="preserve">for all participants and </w:t>
      </w:r>
      <w:r w:rsidR="00524834" w:rsidRPr="00065484">
        <w:t xml:space="preserve">those </w:t>
      </w:r>
      <w:r w:rsidRPr="00065484">
        <w:t>with atypical hearing</w:t>
      </w:r>
      <w:r w:rsidR="00524834" w:rsidRPr="00065484">
        <w:t xml:space="preserve"> thresholds</w:t>
      </w:r>
      <w:r w:rsidRPr="00065484">
        <w:t xml:space="preserve"> were excluded. The study was approved by the Committee on the Use of Humans as Experimental Subjects (COUHES) at </w:t>
      </w:r>
      <w:r w:rsidR="00524834" w:rsidRPr="00065484">
        <w:t xml:space="preserve">the </w:t>
      </w:r>
      <w:r w:rsidRPr="00065484">
        <w:t>M</w:t>
      </w:r>
      <w:r w:rsidR="00524834" w:rsidRPr="00065484">
        <w:t xml:space="preserve">assachusetts </w:t>
      </w:r>
      <w:r w:rsidRPr="00065484">
        <w:t>I</w:t>
      </w:r>
      <w:r w:rsidR="00524834" w:rsidRPr="00065484">
        <w:t xml:space="preserve">nstitute of </w:t>
      </w:r>
      <w:r w:rsidRPr="00065484">
        <w:t>T</w:t>
      </w:r>
      <w:r w:rsidR="00524834" w:rsidRPr="00065484">
        <w:t>echnology</w:t>
      </w:r>
      <w:r w:rsidRPr="00065484">
        <w:t xml:space="preserve">. </w:t>
      </w:r>
    </w:p>
    <w:p w14:paraId="5A722D37" w14:textId="77777777" w:rsidR="008E6B7D" w:rsidRPr="00065484" w:rsidRDefault="008E6B7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49F8BD0C"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rPr>
      </w:pPr>
      <w:r w:rsidRPr="00065484">
        <w:rPr>
          <w:b/>
        </w:rPr>
        <w:t>Neuropsychological characterization</w:t>
      </w:r>
    </w:p>
    <w:p w14:paraId="66795B1C" w14:textId="0E46BD79"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ll participants completed a comprehensive battery of standardized reading, language, and cognitive assessments, as well as a background questionnaire (</w:t>
      </w:r>
      <w:r w:rsidRPr="00065484">
        <w:rPr>
          <w:b/>
        </w:rPr>
        <w:t>Table 1</w:t>
      </w:r>
      <w:r w:rsidRPr="00065484">
        <w:t>). Measures included:</w:t>
      </w:r>
      <w:r w:rsidR="00524834" w:rsidRPr="00065484">
        <w:t xml:space="preserve"> the</w:t>
      </w:r>
      <w:r w:rsidRPr="00065484">
        <w:t xml:space="preserve"> Sight Word Efficiency (SWE) and Phonemic Decoding Efficiency (PDE) subtests of</w:t>
      </w:r>
      <w:r w:rsidR="00524834" w:rsidRPr="00065484">
        <w:t xml:space="preserve"> the</w:t>
      </w:r>
      <w:r w:rsidRPr="00065484">
        <w:t xml:space="preserve"> Test of Word Reading Efficiency </w:t>
      </w:r>
      <w:r w:rsidR="00A75D4E" w:rsidRPr="00065484">
        <w:fldChar w:fldCharType="begin"/>
      </w:r>
      <w:r w:rsidR="00A75D4E" w:rsidRPr="00065484">
        <w:instrText xml:space="preserve"> ADDIN ZOTERO_ITEM CSL_CITATION {"citationID":"xW3jTp88","properties":{"formattedCitation":"(Torgesen et al., 2012)","plainCitation":"(Torgesen et al., 2012)","noteIndex":0},"citationItems":[{"id":334,"uris":["http://zotero.org/users/6820287/items/WX7FBVAV"],"itemData":{"id":334,"type":"book","publisher":"Pearson Clinical Assessment","title":"Test of Word Reading Efficiency:(TOWRE-2)","author":[{"family":"Torgesen","given":"Joseph K"},{"family":"Wagner","given":"Richard"},{"family":"Rashotte","given":"Carol"}],"issued":{"date-parts":[["2012"]]}}}],"schema":"https://github.com/citation-style-language/schema/raw/master/csl-citation.json"} </w:instrText>
      </w:r>
      <w:r w:rsidR="00A75D4E" w:rsidRPr="00065484">
        <w:fldChar w:fldCharType="separate"/>
      </w:r>
      <w:r w:rsidR="00A75D4E" w:rsidRPr="00065484">
        <w:rPr>
          <w:noProof/>
        </w:rPr>
        <w:t>(Torgesen et al., 2012)</w:t>
      </w:r>
      <w:r w:rsidR="00A75D4E" w:rsidRPr="00065484">
        <w:fldChar w:fldCharType="end"/>
      </w:r>
      <w:r w:rsidR="00A75D4E" w:rsidRPr="00065484">
        <w:t>;</w:t>
      </w:r>
      <w:r w:rsidR="00524834" w:rsidRPr="00065484">
        <w:t xml:space="preserve"> the</w:t>
      </w:r>
      <w:r w:rsidRPr="00065484">
        <w:t xml:space="preserve"> Word ID (WID) and Word Attack (WA) subtests of</w:t>
      </w:r>
      <w:r w:rsidR="00524834" w:rsidRPr="00065484">
        <w:t xml:space="preserve"> the</w:t>
      </w:r>
      <w:r w:rsidRPr="00065484">
        <w:t xml:space="preserve"> Woodcock Reading Mastery Test</w:t>
      </w:r>
      <w:r w:rsidR="00524834" w:rsidRPr="00065484">
        <w:t>s</w:t>
      </w:r>
      <w:r w:rsidRPr="00065484">
        <w:t xml:space="preserve">-Revised/Normative Update </w:t>
      </w:r>
      <w:r w:rsidR="00A75D4E" w:rsidRPr="00065484">
        <w:fldChar w:fldCharType="begin"/>
      </w:r>
      <w:r w:rsidR="00A75D4E" w:rsidRPr="00065484">
        <w:instrText xml:space="preserve"> ADDIN ZOTERO_ITEM CSL_CITATION {"citationID":"ACwt3DOL","properties":{"formattedCitation":"(Woodcock, 2011)","plainCitation":"(Woodcock, 2011)","noteIndex":0},"citationItems":[{"id":102,"uris":["http://zotero.org/users/6820287/items/7D3F8YW4"],"itemData":{"id":102,"type":"book","publisher":"Pearson","title":"Woodcock reading mastery tests: WRMT-III","author":[{"family":"Woodcock","given":"Richard W"}],"issued":{"date-parts":[["2011"]]}}}],"schema":"https://github.com/citation-style-language/schema/raw/master/csl-citation.json"} </w:instrText>
      </w:r>
      <w:r w:rsidR="00A75D4E" w:rsidRPr="00065484">
        <w:fldChar w:fldCharType="separate"/>
      </w:r>
      <w:r w:rsidR="00A75D4E" w:rsidRPr="00065484">
        <w:rPr>
          <w:noProof/>
        </w:rPr>
        <w:t>(Woodcock, 2011)</w:t>
      </w:r>
      <w:r w:rsidR="00A75D4E" w:rsidRPr="00065484">
        <w:fldChar w:fldCharType="end"/>
      </w:r>
      <w:r w:rsidR="00A75D4E" w:rsidRPr="00065484">
        <w:t>;</w:t>
      </w:r>
      <w:r w:rsidRPr="00065484">
        <w:t xml:space="preserve"> </w:t>
      </w:r>
      <w:r w:rsidR="00524834" w:rsidRPr="00065484">
        <w:t xml:space="preserve">the </w:t>
      </w:r>
      <w:r w:rsidRPr="00065484">
        <w:t xml:space="preserve">Peabody Picture Vocabulary Test </w:t>
      </w:r>
      <w:r w:rsidR="00A75D4E" w:rsidRPr="00065484">
        <w:fldChar w:fldCharType="begin"/>
      </w:r>
      <w:r w:rsidR="00A75D4E" w:rsidRPr="00065484">
        <w:instrText xml:space="preserve"> ADDIN ZOTERO_ITEM CSL_CITATION {"citationID":"5ybavgTb","properties":{"formattedCitation":"(Vocabulary; Dunn &amp; Dunn, 2007)","plainCitation":"(Vocabulary; Dunn &amp; Dunn, 2007)","noteIndex":0},"citationItems":[{"id":1355,"uris":["http://zotero.org/users/6820287/items/QL9DZCW4"],"itemData":{"id":1355,"type":"article-journal","container-title":"Circle Pines, MN: AGS","journalAbbreviation":"Circle Pines, MN: AGS","title":"Peabody picture vocabulary test–fourth edition (PPVT-4)","author":[{"family":"Dunn","given":"Lloyd M"},{"family":"Dunn","given":"Douglas M"}],"issued":{"date-parts":[["2007"]]}},"prefix":"Vocabulary; "}],"schema":"https://github.com/citation-style-language/schema/raw/master/csl-citation.json"} </w:instrText>
      </w:r>
      <w:r w:rsidR="00A75D4E" w:rsidRPr="00065484">
        <w:fldChar w:fldCharType="separate"/>
      </w:r>
      <w:r w:rsidR="00A75D4E" w:rsidRPr="00065484">
        <w:rPr>
          <w:noProof/>
        </w:rPr>
        <w:t>(Vocabulary; Dunn &amp; Dunn, 2007)</w:t>
      </w:r>
      <w:r w:rsidR="00A75D4E" w:rsidRPr="00065484">
        <w:fldChar w:fldCharType="end"/>
      </w:r>
      <w:r w:rsidRPr="00065484">
        <w:t xml:space="preserve">; </w:t>
      </w:r>
      <w:r w:rsidR="00524834" w:rsidRPr="00065484">
        <w:t xml:space="preserve">the </w:t>
      </w:r>
      <w:r w:rsidRPr="00065484">
        <w:t xml:space="preserve">Wechsler Adult Intelligence Scale </w:t>
      </w:r>
      <w:r w:rsidR="00A75D4E" w:rsidRPr="00065484">
        <w:fldChar w:fldCharType="begin"/>
      </w:r>
      <w:r w:rsidR="00A75D4E" w:rsidRPr="00065484">
        <w:instrText xml:space="preserve"> ADDIN ZOTERO_ITEM CSL_CITATION {"citationID":"uyC356FX","properties":{"formattedCitation":"(Adult-IQ; Wechsler, 2008)","plainCitation":"(Adult-IQ; Wechsler, 2008)","noteIndex":0},"citationItems":[{"id":1354,"uris":["http://zotero.org/users/6820287/items/KS3LTNXW"],"itemData":{"id":1354,"type":"article-journal","container-title":"San Antonio, TX: NCS Pearson","issue":"498","journalAbbreviation":"San Antonio, TX: NCS Pearson","page":"1","title":"Wechsler adult intelligence scale–Fourth Edition (WAIS–IV)","volume":"22","author":[{"family":"Wechsler","given":"David"}],"issued":{"date-parts":[["2008"]]}},"prefix":"Adult-IQ; "}],"schema":"https://github.com/citation-style-language/schema/raw/master/csl-citation.json"} </w:instrText>
      </w:r>
      <w:r w:rsidR="00A75D4E" w:rsidRPr="00065484">
        <w:fldChar w:fldCharType="separate"/>
      </w:r>
      <w:r w:rsidR="00A75D4E" w:rsidRPr="00065484">
        <w:rPr>
          <w:noProof/>
        </w:rPr>
        <w:t>(Adult-IQ; Wechsler, 2008)</w:t>
      </w:r>
      <w:r w:rsidR="00A75D4E" w:rsidRPr="00065484">
        <w:fldChar w:fldCharType="end"/>
      </w:r>
      <w:r w:rsidR="00A75D4E" w:rsidRPr="00065484">
        <w:t>;</w:t>
      </w:r>
      <w:r w:rsidRPr="00065484">
        <w:t xml:space="preserve"> </w:t>
      </w:r>
      <w:r w:rsidR="00524834" w:rsidRPr="00065484">
        <w:t xml:space="preserve">the </w:t>
      </w:r>
      <w:r w:rsidRPr="00065484">
        <w:t>Elision</w:t>
      </w:r>
      <w:r w:rsidR="008E45B7" w:rsidRPr="00065484">
        <w:t xml:space="preserve"> and</w:t>
      </w:r>
      <w:r w:rsidR="00B2545D" w:rsidRPr="00065484">
        <w:t xml:space="preserve"> Blendi</w:t>
      </w:r>
      <w:r w:rsidR="008E45B7" w:rsidRPr="00065484">
        <w:t>ng</w:t>
      </w:r>
      <w:r w:rsidR="00524834" w:rsidRPr="00065484">
        <w:t xml:space="preserve"> Words</w:t>
      </w:r>
      <w:r w:rsidR="008E45B7" w:rsidRPr="00065484">
        <w:t xml:space="preserve"> </w:t>
      </w:r>
      <w:r w:rsidRPr="00065484">
        <w:t xml:space="preserve">subtests of </w:t>
      </w:r>
      <w:r w:rsidR="00524834" w:rsidRPr="00065484">
        <w:t xml:space="preserve">the </w:t>
      </w:r>
      <w:r w:rsidRPr="00065484">
        <w:t xml:space="preserve">Comprehensive Test of Phonological Processing </w:t>
      </w:r>
      <w:r w:rsidR="00A75D4E" w:rsidRPr="00065484">
        <w:fldChar w:fldCharType="begin"/>
      </w:r>
      <w:r w:rsidR="00A75D4E" w:rsidRPr="00065484">
        <w:instrText xml:space="preserve"> ADDIN ZOTERO_ITEM CSL_CITATION {"citationID":"KVFFEYEv","properties":{"formattedCitation":"(Wagner et al., 1999)","plainCitation":"(Wagner et al., 1999)","noteIndex":0},"citationItems":[{"id":174,"uris":["http://zotero.org/users/6820287/items/B5MNZD5F"],"itemData":{"id":174,"type":"book","publisher":"Pro-ed Austin, TX","title":"Comprehensive test of phonological processing: CTOPP","author":[{"family":"Wagner","given":"Richard K."},{"family":"Torgesen","given":"Joseph K."},{"family":"Rashotte","given":"Carol Alexander"},{"family":"Pearson","given":"Nils A."}],"issued":{"date-parts":[["1999"]]}}}],"schema":"https://github.com/citation-style-language/schema/raw/master/csl-citation.json"} </w:instrText>
      </w:r>
      <w:r w:rsidR="00A75D4E" w:rsidRPr="00065484">
        <w:fldChar w:fldCharType="separate"/>
      </w:r>
      <w:r w:rsidR="00A75D4E" w:rsidRPr="00065484">
        <w:rPr>
          <w:noProof/>
        </w:rPr>
        <w:t>(Wagner et al., 1999)</w:t>
      </w:r>
      <w:r w:rsidR="00A75D4E" w:rsidRPr="00065484">
        <w:fldChar w:fldCharType="end"/>
      </w:r>
      <w:r w:rsidR="00A75D4E" w:rsidRPr="00065484">
        <w:t>;</w:t>
      </w:r>
      <w:r w:rsidRPr="00065484">
        <w:t xml:space="preserve"> ​​</w:t>
      </w:r>
      <w:r w:rsidR="008E45B7" w:rsidRPr="00065484">
        <w:t>and</w:t>
      </w:r>
      <w:r w:rsidR="00524834" w:rsidRPr="00065484">
        <w:t xml:space="preserve"> the</w:t>
      </w:r>
      <w:r w:rsidR="008E45B7" w:rsidRPr="00065484">
        <w:t xml:space="preserve"> </w:t>
      </w:r>
      <w:r w:rsidR="00735FAB">
        <w:t xml:space="preserve">Forward and Backward </w:t>
      </w:r>
      <w:r w:rsidRPr="00065484">
        <w:t>Digit Span subtest</w:t>
      </w:r>
      <w:r w:rsidR="00C80485">
        <w:t>s</w:t>
      </w:r>
      <w:r w:rsidRPr="00065484">
        <w:t xml:space="preserve"> of the Wechsler Adult Intelligence Scale </w:t>
      </w:r>
      <w:r w:rsidR="00A75D4E" w:rsidRPr="00065484">
        <w:fldChar w:fldCharType="begin"/>
      </w:r>
      <w:r w:rsidR="00A75D4E" w:rsidRPr="00065484">
        <w:instrText xml:space="preserve"> ADDIN ZOTERO_ITEM CSL_CITATION {"citationID":"TZLTuAmA","properties":{"formattedCitation":"(WAIS-IV, Wechsler, 2008)","plainCitation":"(WAIS-IV, Wechsler, 2008)","noteIndex":0},"citationItems":[{"id":1354,"uris":["http://zotero.org/users/6820287/items/KS3LTNXW"],"itemData":{"id":1354,"type":"article-journal","container-title":"San Antonio, TX: NCS Pearson","issue":"498","journalAbbreviation":"San Antonio, TX: NCS Pearson","page":"1","title":"Wechsler adult intelligence scale–Fourth Edition (WAIS–IV)","volume":"22","author":[{"family":"Wechsler","given":"David"}],"issued":{"date-parts":[["2008"]]}},"prefix":"WAIS-IV, "}],"schema":"https://github.com/citation-style-language/schema/raw/master/csl-citation.json"} </w:instrText>
      </w:r>
      <w:r w:rsidR="00A75D4E" w:rsidRPr="00065484">
        <w:fldChar w:fldCharType="separate"/>
      </w:r>
      <w:r w:rsidR="00A75D4E" w:rsidRPr="00065484">
        <w:rPr>
          <w:noProof/>
        </w:rPr>
        <w:t>(WAIS-IV, Wechsler, 2008)</w:t>
      </w:r>
      <w:r w:rsidR="00A75D4E" w:rsidRPr="00065484">
        <w:fldChar w:fldCharType="end"/>
      </w:r>
      <w:r w:rsidR="00A75D4E" w:rsidRPr="00065484">
        <w:t>.</w:t>
      </w:r>
      <w:r w:rsidRPr="00065484">
        <w:t xml:space="preserve"> Participants were included in the </w:t>
      </w:r>
      <w:r w:rsidR="005F2DC7" w:rsidRPr="00065484">
        <w:t xml:space="preserve">developmental </w:t>
      </w:r>
      <w:r w:rsidRPr="00065484">
        <w:t>dyslexia group</w:t>
      </w:r>
      <w:r w:rsidR="00890420" w:rsidRPr="00065484">
        <w:t xml:space="preserve"> (DD)</w:t>
      </w:r>
      <w:r w:rsidRPr="00065484">
        <w:t xml:space="preserve"> based on performance below the 25th percentile on at least two out of four standardized subtests of timed or untimed word or nonword reading (SWE, PDE, WID, and WA). Participants were included in the </w:t>
      </w:r>
      <w:r w:rsidR="00890420" w:rsidRPr="00065484">
        <w:rPr>
          <w:iCs/>
        </w:rPr>
        <w:t>typical reader</w:t>
      </w:r>
      <w:r w:rsidRPr="00065484">
        <w:rPr>
          <w:i/>
        </w:rPr>
        <w:t xml:space="preserve"> </w:t>
      </w:r>
      <w:r w:rsidRPr="00065484">
        <w:t xml:space="preserve">group </w:t>
      </w:r>
      <w:r w:rsidR="00890420" w:rsidRPr="00065484">
        <w:t xml:space="preserve">(TYP) </w:t>
      </w:r>
      <w:r w:rsidRPr="00065484">
        <w:t xml:space="preserve">based on performance at or above the 25th percentile on all four of the above subtests. The sample’s demographic information is available in </w:t>
      </w:r>
      <w:r w:rsidRPr="00065484">
        <w:rPr>
          <w:b/>
          <w:bCs/>
        </w:rPr>
        <w:t xml:space="preserve">Supplemental Table </w:t>
      </w:r>
      <w:r w:rsidR="00AE6D89" w:rsidRPr="00065484">
        <w:rPr>
          <w:b/>
          <w:bCs/>
        </w:rPr>
        <w:t>2</w:t>
      </w:r>
      <w:r w:rsidRPr="00065484">
        <w:t xml:space="preserve">. </w:t>
      </w:r>
      <w:proofErr w:type="gramStart"/>
      <w:r w:rsidRPr="00065484">
        <w:t>A majority of</w:t>
      </w:r>
      <w:proofErr w:type="gramEnd"/>
      <w:r w:rsidRPr="00065484">
        <w:t xml:space="preserve"> participants in the </w:t>
      </w:r>
      <w:r w:rsidR="00890420" w:rsidRPr="00065484">
        <w:t>DD</w:t>
      </w:r>
      <w:r w:rsidRPr="00065484">
        <w:t xml:space="preserve"> group also reported an external diagnosis of dyslexia (</w:t>
      </w:r>
      <w:r w:rsidRPr="00065484">
        <w:rPr>
          <w:i/>
        </w:rPr>
        <w:t>N</w:t>
      </w:r>
      <w:r w:rsidRPr="00065484">
        <w:t xml:space="preserve"> = 20) and </w:t>
      </w:r>
      <w:r w:rsidR="00C03082">
        <w:t>some</w:t>
      </w:r>
      <w:r w:rsidR="00C03082" w:rsidRPr="00065484">
        <w:t xml:space="preserve"> </w:t>
      </w:r>
      <w:r w:rsidRPr="00065484">
        <w:t>history of reading delay (</w:t>
      </w:r>
      <w:r w:rsidRPr="00065484">
        <w:rPr>
          <w:i/>
        </w:rPr>
        <w:t>N</w:t>
      </w:r>
      <w:r w:rsidRPr="00065484">
        <w:t xml:space="preserve"> = </w:t>
      </w:r>
      <w:r w:rsidR="00C03082">
        <w:t>24</w:t>
      </w:r>
      <w:r w:rsidRPr="00065484">
        <w:t xml:space="preserve">).  One participant in each group had a diagnosis of ADHD. </w:t>
      </w:r>
    </w:p>
    <w:p w14:paraId="58A934A3"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6E552788" w14:textId="1F780F37" w:rsidR="009A724E" w:rsidRPr="00065484" w:rsidRDefault="00A51670">
      <w:pPr>
        <w:widowControl w:val="0"/>
        <w:spacing w:line="360" w:lineRule="auto"/>
        <w:jc w:val="both"/>
      </w:pPr>
      <w:r w:rsidRPr="00065484">
        <w:rPr>
          <w:b/>
          <w:bCs/>
        </w:rPr>
        <w:t>Table 1</w:t>
      </w:r>
      <w:r w:rsidRPr="00065484">
        <w:t>. Behavioral Characterization of Participants</w:t>
      </w:r>
      <w:r w:rsidR="00BC2A51" w:rsidRPr="00065484">
        <w:t>.</w:t>
      </w:r>
    </w:p>
    <w:p w14:paraId="53DA6FD6" w14:textId="77777777" w:rsidR="009A724E" w:rsidRPr="00065484" w:rsidRDefault="009A724E">
      <w:pPr>
        <w:widowControl w:val="0"/>
        <w:spacing w:line="360" w:lineRule="auto"/>
        <w:jc w:val="both"/>
      </w:pPr>
    </w:p>
    <w:tbl>
      <w:tblPr>
        <w:tblStyle w:val="a"/>
        <w:tblW w:w="9285" w:type="dxa"/>
        <w:tblInd w:w="95" w:type="dxa"/>
        <w:tblBorders>
          <w:top w:val="nil"/>
          <w:left w:val="nil"/>
          <w:bottom w:val="nil"/>
          <w:right w:val="nil"/>
          <w:insideH w:val="nil"/>
          <w:insideV w:val="nil"/>
        </w:tblBorders>
        <w:tblLayout w:type="fixed"/>
        <w:tblLook w:val="0600" w:firstRow="0" w:lastRow="0" w:firstColumn="0" w:lastColumn="0" w:noHBand="1" w:noVBand="1"/>
      </w:tblPr>
      <w:tblGrid>
        <w:gridCol w:w="1845"/>
        <w:gridCol w:w="2025"/>
        <w:gridCol w:w="2115"/>
        <w:gridCol w:w="1650"/>
        <w:gridCol w:w="1650"/>
      </w:tblGrid>
      <w:tr w:rsidR="009A724E" w:rsidRPr="00065484" w14:paraId="7B542B7A" w14:textId="77777777" w:rsidTr="00CA6396">
        <w:trPr>
          <w:trHeight w:val="435"/>
        </w:trPr>
        <w:tc>
          <w:tcPr>
            <w:tcW w:w="1845" w:type="dxa"/>
            <w:tcBorders>
              <w:top w:val="single" w:sz="8" w:space="0" w:color="auto"/>
              <w:left w:val="nil"/>
              <w:bottom w:val="single" w:sz="4" w:space="0" w:color="000000" w:themeColor="text1"/>
              <w:right w:val="single" w:sz="4" w:space="0" w:color="000000" w:themeColor="text1"/>
            </w:tcBorders>
            <w:tcMar>
              <w:top w:w="20" w:type="dxa"/>
              <w:left w:w="20" w:type="dxa"/>
              <w:bottom w:w="100" w:type="dxa"/>
              <w:right w:w="20" w:type="dxa"/>
            </w:tcMar>
            <w:vAlign w:val="bottom"/>
          </w:tcPr>
          <w:p w14:paraId="7E014014" w14:textId="77777777" w:rsidR="009A724E" w:rsidRPr="00065484" w:rsidRDefault="00A51670">
            <w:pPr>
              <w:widowControl w:val="0"/>
              <w:pBdr>
                <w:top w:val="nil"/>
                <w:left w:val="nil"/>
                <w:bottom w:val="nil"/>
                <w:right w:val="nil"/>
                <w:between w:val="nil"/>
              </w:pBdr>
            </w:pPr>
            <w:r w:rsidRPr="00065484">
              <w:lastRenderedPageBreak/>
              <w:t xml:space="preserve">               </w:t>
            </w:r>
          </w:p>
        </w:tc>
        <w:tc>
          <w:tcPr>
            <w:tcW w:w="2025" w:type="dxa"/>
            <w:tcBorders>
              <w:top w:val="single" w:sz="8" w:space="0" w:color="auto"/>
              <w:left w:val="single" w:sz="4" w:space="0" w:color="000000" w:themeColor="text1"/>
              <w:bottom w:val="single" w:sz="4" w:space="0" w:color="000000" w:themeColor="text1"/>
              <w:right w:val="nil"/>
            </w:tcBorders>
            <w:tcMar>
              <w:top w:w="20" w:type="dxa"/>
              <w:left w:w="20" w:type="dxa"/>
              <w:bottom w:w="100" w:type="dxa"/>
              <w:right w:w="20" w:type="dxa"/>
            </w:tcMar>
            <w:vAlign w:val="bottom"/>
          </w:tcPr>
          <w:p w14:paraId="11042938" w14:textId="6A81CFEF" w:rsidR="009A724E" w:rsidRPr="00065484" w:rsidRDefault="00A51670">
            <w:pPr>
              <w:widowControl w:val="0"/>
              <w:pBdr>
                <w:top w:val="nil"/>
                <w:left w:val="nil"/>
                <w:bottom w:val="nil"/>
                <w:right w:val="nil"/>
                <w:between w:val="nil"/>
              </w:pBdr>
              <w:rPr>
                <w:bCs/>
              </w:rPr>
            </w:pPr>
            <w:r w:rsidRPr="00065484">
              <w:rPr>
                <w:bCs/>
              </w:rPr>
              <w:t xml:space="preserve">   </w:t>
            </w:r>
            <w:r w:rsidR="00890420" w:rsidRPr="00065484">
              <w:rPr>
                <w:bCs/>
              </w:rPr>
              <w:t>Dyslexia</w:t>
            </w:r>
            <w:r w:rsidRPr="00065484">
              <w:rPr>
                <w:bCs/>
              </w:rPr>
              <w:t xml:space="preserve"> (N=26)    </w:t>
            </w:r>
          </w:p>
        </w:tc>
        <w:tc>
          <w:tcPr>
            <w:tcW w:w="2115" w:type="dxa"/>
            <w:tcBorders>
              <w:top w:val="single" w:sz="8" w:space="0" w:color="auto"/>
              <w:left w:val="nil"/>
              <w:bottom w:val="single" w:sz="4" w:space="0" w:color="000000" w:themeColor="text1"/>
              <w:right w:val="nil"/>
            </w:tcBorders>
            <w:tcMar>
              <w:top w:w="20" w:type="dxa"/>
              <w:left w:w="20" w:type="dxa"/>
              <w:bottom w:w="100" w:type="dxa"/>
              <w:right w:w="20" w:type="dxa"/>
            </w:tcMar>
            <w:vAlign w:val="bottom"/>
          </w:tcPr>
          <w:p w14:paraId="67ADF6D3" w14:textId="51DA52FA" w:rsidR="009A724E" w:rsidRPr="00065484" w:rsidRDefault="00A51670">
            <w:pPr>
              <w:widowControl w:val="0"/>
              <w:pBdr>
                <w:top w:val="nil"/>
                <w:left w:val="nil"/>
                <w:bottom w:val="nil"/>
                <w:right w:val="nil"/>
                <w:between w:val="nil"/>
              </w:pBdr>
              <w:rPr>
                <w:bCs/>
              </w:rPr>
            </w:pPr>
            <w:r w:rsidRPr="00065484">
              <w:rPr>
                <w:bCs/>
              </w:rPr>
              <w:t xml:space="preserve">   </w:t>
            </w:r>
            <w:r w:rsidR="00890420" w:rsidRPr="00065484">
              <w:rPr>
                <w:bCs/>
              </w:rPr>
              <w:t>Typical</w:t>
            </w:r>
            <w:r w:rsidRPr="00065484">
              <w:rPr>
                <w:bCs/>
              </w:rPr>
              <w:t xml:space="preserve"> (N=27)   </w:t>
            </w:r>
          </w:p>
        </w:tc>
        <w:tc>
          <w:tcPr>
            <w:tcW w:w="1650" w:type="dxa"/>
            <w:tcBorders>
              <w:top w:val="single" w:sz="8" w:space="0" w:color="auto"/>
              <w:left w:val="nil"/>
              <w:bottom w:val="single" w:sz="4" w:space="0" w:color="000000" w:themeColor="text1"/>
              <w:right w:val="nil"/>
            </w:tcBorders>
            <w:tcMar>
              <w:top w:w="20" w:type="dxa"/>
              <w:left w:w="20" w:type="dxa"/>
              <w:bottom w:w="100" w:type="dxa"/>
              <w:right w:w="20" w:type="dxa"/>
            </w:tcMar>
            <w:vAlign w:val="bottom"/>
          </w:tcPr>
          <w:p w14:paraId="17E2E04F" w14:textId="77777777" w:rsidR="009A724E" w:rsidRPr="00065484" w:rsidRDefault="00A51670">
            <w:pPr>
              <w:widowControl w:val="0"/>
              <w:pBdr>
                <w:top w:val="nil"/>
                <w:left w:val="nil"/>
                <w:bottom w:val="nil"/>
                <w:right w:val="nil"/>
                <w:between w:val="nil"/>
              </w:pBdr>
            </w:pPr>
            <w:r w:rsidRPr="00065484">
              <w:rPr>
                <w:i/>
              </w:rPr>
              <w:t xml:space="preserve"> p </w:t>
            </w:r>
            <w:r w:rsidRPr="00065484">
              <w:t>value</w:t>
            </w:r>
          </w:p>
        </w:tc>
        <w:tc>
          <w:tcPr>
            <w:tcW w:w="1650" w:type="dxa"/>
            <w:tcBorders>
              <w:top w:val="single" w:sz="8" w:space="0" w:color="auto"/>
              <w:left w:val="nil"/>
              <w:bottom w:val="single" w:sz="4" w:space="0" w:color="000000" w:themeColor="text1"/>
              <w:right w:val="nil"/>
            </w:tcBorders>
            <w:tcMar>
              <w:top w:w="20" w:type="dxa"/>
              <w:left w:w="20" w:type="dxa"/>
              <w:bottom w:w="100" w:type="dxa"/>
              <w:right w:w="20" w:type="dxa"/>
            </w:tcMar>
            <w:vAlign w:val="bottom"/>
          </w:tcPr>
          <w:p w14:paraId="75C40080" w14:textId="77777777" w:rsidR="009A724E" w:rsidRPr="00065484" w:rsidRDefault="00A51670">
            <w:pPr>
              <w:widowControl w:val="0"/>
              <w:pBdr>
                <w:top w:val="nil"/>
                <w:left w:val="nil"/>
                <w:bottom w:val="nil"/>
                <w:right w:val="nil"/>
                <w:between w:val="nil"/>
              </w:pBdr>
              <w:rPr>
                <w:i/>
              </w:rPr>
            </w:pPr>
            <w:r w:rsidRPr="00065484">
              <w:rPr>
                <w:i/>
              </w:rPr>
              <w:t>Cohen’s d</w:t>
            </w:r>
          </w:p>
        </w:tc>
      </w:tr>
      <w:tr w:rsidR="009A724E" w:rsidRPr="00065484" w14:paraId="2AA6688D" w14:textId="77777777" w:rsidTr="008960DF">
        <w:trPr>
          <w:trHeight w:val="415"/>
        </w:trPr>
        <w:tc>
          <w:tcPr>
            <w:tcW w:w="1845" w:type="dxa"/>
            <w:tcBorders>
              <w:top w:val="single" w:sz="4" w:space="0" w:color="000000" w:themeColor="text1"/>
              <w:left w:val="nil"/>
              <w:bottom w:val="nil"/>
              <w:right w:val="single" w:sz="4" w:space="0" w:color="000000" w:themeColor="text1"/>
            </w:tcBorders>
            <w:tcMar>
              <w:top w:w="20" w:type="dxa"/>
              <w:left w:w="20" w:type="dxa"/>
              <w:bottom w:w="100" w:type="dxa"/>
              <w:right w:w="20" w:type="dxa"/>
            </w:tcMar>
            <w:vAlign w:val="bottom"/>
          </w:tcPr>
          <w:p w14:paraId="6714E69F" w14:textId="77777777" w:rsidR="009A724E" w:rsidRPr="00065484" w:rsidRDefault="00A51670">
            <w:pPr>
              <w:widowControl w:val="0"/>
              <w:pBdr>
                <w:top w:val="nil"/>
                <w:left w:val="nil"/>
                <w:bottom w:val="nil"/>
                <w:right w:val="nil"/>
                <w:between w:val="nil"/>
              </w:pBdr>
            </w:pPr>
            <w:r w:rsidRPr="00065484">
              <w:t xml:space="preserve">Age            </w:t>
            </w:r>
          </w:p>
        </w:tc>
        <w:tc>
          <w:tcPr>
            <w:tcW w:w="2025" w:type="dxa"/>
            <w:tcBorders>
              <w:top w:val="single" w:sz="4" w:space="0" w:color="000000" w:themeColor="text1"/>
              <w:left w:val="single" w:sz="4" w:space="0" w:color="000000" w:themeColor="text1"/>
              <w:bottom w:val="nil"/>
              <w:right w:val="nil"/>
            </w:tcBorders>
            <w:tcMar>
              <w:top w:w="20" w:type="dxa"/>
              <w:left w:w="20" w:type="dxa"/>
              <w:bottom w:w="100" w:type="dxa"/>
              <w:right w:w="20" w:type="dxa"/>
            </w:tcMar>
            <w:vAlign w:val="bottom"/>
          </w:tcPr>
          <w:p w14:paraId="27E052FB" w14:textId="77777777" w:rsidR="009A724E" w:rsidRPr="00065484" w:rsidRDefault="00A51670">
            <w:pPr>
              <w:widowControl w:val="0"/>
              <w:pBdr>
                <w:top w:val="nil"/>
                <w:left w:val="nil"/>
                <w:bottom w:val="nil"/>
                <w:right w:val="nil"/>
                <w:between w:val="nil"/>
              </w:pBdr>
            </w:pPr>
            <w:r w:rsidRPr="00065484">
              <w:t xml:space="preserve">  26.35 (6.59)  </w:t>
            </w:r>
          </w:p>
        </w:tc>
        <w:tc>
          <w:tcPr>
            <w:tcW w:w="2115" w:type="dxa"/>
            <w:tcBorders>
              <w:top w:val="single" w:sz="4" w:space="0" w:color="000000" w:themeColor="text1"/>
              <w:left w:val="nil"/>
              <w:bottom w:val="nil"/>
              <w:right w:val="nil"/>
            </w:tcBorders>
            <w:tcMar>
              <w:top w:w="20" w:type="dxa"/>
              <w:left w:w="20" w:type="dxa"/>
              <w:bottom w:w="100" w:type="dxa"/>
              <w:right w:w="20" w:type="dxa"/>
            </w:tcMar>
            <w:vAlign w:val="bottom"/>
          </w:tcPr>
          <w:p w14:paraId="63DC2C44" w14:textId="77777777" w:rsidR="009A724E" w:rsidRPr="00065484" w:rsidRDefault="00A51670">
            <w:pPr>
              <w:widowControl w:val="0"/>
              <w:pBdr>
                <w:top w:val="nil"/>
                <w:left w:val="nil"/>
                <w:bottom w:val="nil"/>
                <w:right w:val="nil"/>
                <w:between w:val="nil"/>
              </w:pBdr>
            </w:pPr>
            <w:r w:rsidRPr="00065484">
              <w:t xml:space="preserve">  26.68 (6.58)  </w:t>
            </w:r>
          </w:p>
        </w:tc>
        <w:tc>
          <w:tcPr>
            <w:tcW w:w="1650" w:type="dxa"/>
            <w:tcBorders>
              <w:top w:val="single" w:sz="4" w:space="0" w:color="000000" w:themeColor="text1"/>
              <w:left w:val="nil"/>
              <w:bottom w:val="nil"/>
              <w:right w:val="nil"/>
            </w:tcBorders>
            <w:tcMar>
              <w:top w:w="20" w:type="dxa"/>
              <w:left w:w="20" w:type="dxa"/>
              <w:bottom w:w="100" w:type="dxa"/>
              <w:right w:w="20" w:type="dxa"/>
            </w:tcMar>
            <w:vAlign w:val="bottom"/>
          </w:tcPr>
          <w:p w14:paraId="109B18AE" w14:textId="77777777" w:rsidR="009A724E" w:rsidRPr="00065484" w:rsidRDefault="00A51670">
            <w:pPr>
              <w:widowControl w:val="0"/>
              <w:pBdr>
                <w:top w:val="nil"/>
                <w:left w:val="nil"/>
                <w:bottom w:val="nil"/>
                <w:right w:val="nil"/>
                <w:between w:val="nil"/>
              </w:pBdr>
            </w:pPr>
            <w:r w:rsidRPr="00065484">
              <w:t>0.848</w:t>
            </w:r>
          </w:p>
        </w:tc>
        <w:tc>
          <w:tcPr>
            <w:tcW w:w="1650" w:type="dxa"/>
            <w:tcBorders>
              <w:top w:val="single" w:sz="4" w:space="0" w:color="000000" w:themeColor="text1"/>
              <w:left w:val="nil"/>
              <w:bottom w:val="nil"/>
              <w:right w:val="nil"/>
            </w:tcBorders>
            <w:tcMar>
              <w:top w:w="20" w:type="dxa"/>
              <w:left w:w="20" w:type="dxa"/>
              <w:bottom w:w="100" w:type="dxa"/>
              <w:right w:w="20" w:type="dxa"/>
            </w:tcMar>
            <w:vAlign w:val="bottom"/>
          </w:tcPr>
          <w:p w14:paraId="290E74DF" w14:textId="77777777" w:rsidR="009A724E" w:rsidRPr="00065484" w:rsidRDefault="00A51670">
            <w:pPr>
              <w:widowControl w:val="0"/>
              <w:pBdr>
                <w:top w:val="nil"/>
                <w:left w:val="nil"/>
                <w:bottom w:val="nil"/>
                <w:right w:val="nil"/>
                <w:between w:val="nil"/>
              </w:pBdr>
            </w:pPr>
            <w:r w:rsidRPr="00065484">
              <w:t>0.18</w:t>
            </w:r>
          </w:p>
        </w:tc>
      </w:tr>
      <w:tr w:rsidR="009A724E" w:rsidRPr="00065484" w14:paraId="503364EB"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D05C562" w14:textId="77777777" w:rsidR="009A724E" w:rsidRPr="00065484" w:rsidRDefault="00A51670">
            <w:pPr>
              <w:widowControl w:val="0"/>
              <w:pBdr>
                <w:top w:val="nil"/>
                <w:left w:val="nil"/>
                <w:bottom w:val="nil"/>
                <w:right w:val="nil"/>
                <w:between w:val="nil"/>
              </w:pBdr>
            </w:pPr>
            <w:r w:rsidRPr="00065484">
              <w:t xml:space="preserve">IQ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71722A79" w14:textId="77777777" w:rsidR="009A724E" w:rsidRPr="00065484" w:rsidRDefault="00A51670">
            <w:pPr>
              <w:widowControl w:val="0"/>
              <w:pBdr>
                <w:top w:val="nil"/>
                <w:left w:val="nil"/>
                <w:bottom w:val="nil"/>
                <w:right w:val="nil"/>
                <w:between w:val="nil"/>
              </w:pBdr>
            </w:pPr>
            <w:r w:rsidRPr="00065484">
              <w:t xml:space="preserve"> 107.30 (14.84) </w:t>
            </w:r>
          </w:p>
        </w:tc>
        <w:tc>
          <w:tcPr>
            <w:tcW w:w="2115" w:type="dxa"/>
            <w:tcBorders>
              <w:top w:val="nil"/>
              <w:left w:val="nil"/>
              <w:bottom w:val="nil"/>
              <w:right w:val="nil"/>
            </w:tcBorders>
            <w:tcMar>
              <w:top w:w="20" w:type="dxa"/>
              <w:left w:w="20" w:type="dxa"/>
              <w:bottom w:w="100" w:type="dxa"/>
              <w:right w:w="20" w:type="dxa"/>
            </w:tcMar>
            <w:vAlign w:val="bottom"/>
          </w:tcPr>
          <w:p w14:paraId="43D4570C" w14:textId="77777777" w:rsidR="009A724E" w:rsidRPr="00065484" w:rsidRDefault="00A51670">
            <w:pPr>
              <w:widowControl w:val="0"/>
              <w:pBdr>
                <w:top w:val="nil"/>
                <w:left w:val="nil"/>
                <w:bottom w:val="nil"/>
                <w:right w:val="nil"/>
                <w:between w:val="nil"/>
              </w:pBdr>
            </w:pPr>
            <w:r w:rsidRPr="00065484">
              <w:t xml:space="preserve"> 113.68 (13.97) </w:t>
            </w:r>
          </w:p>
        </w:tc>
        <w:tc>
          <w:tcPr>
            <w:tcW w:w="1650" w:type="dxa"/>
            <w:tcBorders>
              <w:top w:val="nil"/>
              <w:left w:val="nil"/>
              <w:bottom w:val="nil"/>
              <w:right w:val="nil"/>
            </w:tcBorders>
            <w:tcMar>
              <w:top w:w="20" w:type="dxa"/>
              <w:left w:w="20" w:type="dxa"/>
              <w:bottom w:w="100" w:type="dxa"/>
              <w:right w:w="20" w:type="dxa"/>
            </w:tcMar>
            <w:vAlign w:val="bottom"/>
          </w:tcPr>
          <w:p w14:paraId="441C4133" w14:textId="77777777" w:rsidR="009A724E" w:rsidRPr="00065484" w:rsidRDefault="00A51670">
            <w:pPr>
              <w:widowControl w:val="0"/>
              <w:pBdr>
                <w:top w:val="nil"/>
                <w:left w:val="nil"/>
                <w:bottom w:val="nil"/>
                <w:right w:val="nil"/>
                <w:between w:val="nil"/>
              </w:pBdr>
            </w:pPr>
            <w:r w:rsidRPr="00065484">
              <w:t>0.106</w:t>
            </w:r>
          </w:p>
        </w:tc>
        <w:tc>
          <w:tcPr>
            <w:tcW w:w="1650" w:type="dxa"/>
            <w:tcBorders>
              <w:top w:val="nil"/>
              <w:left w:val="nil"/>
              <w:bottom w:val="nil"/>
              <w:right w:val="nil"/>
            </w:tcBorders>
            <w:tcMar>
              <w:top w:w="20" w:type="dxa"/>
              <w:left w:w="20" w:type="dxa"/>
              <w:bottom w:w="100" w:type="dxa"/>
              <w:right w:w="20" w:type="dxa"/>
            </w:tcMar>
            <w:vAlign w:val="bottom"/>
          </w:tcPr>
          <w:p w14:paraId="0AFE1334" w14:textId="77777777" w:rsidR="009A724E" w:rsidRPr="00065484" w:rsidRDefault="00A51670">
            <w:pPr>
              <w:widowControl w:val="0"/>
              <w:pBdr>
                <w:top w:val="nil"/>
                <w:left w:val="nil"/>
                <w:bottom w:val="nil"/>
                <w:right w:val="nil"/>
                <w:between w:val="nil"/>
              </w:pBdr>
            </w:pPr>
            <w:r w:rsidRPr="00065484">
              <w:t>0.28</w:t>
            </w:r>
          </w:p>
        </w:tc>
      </w:tr>
      <w:tr w:rsidR="009A724E" w:rsidRPr="00065484" w14:paraId="7290AD5E"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5EB35998" w14:textId="77777777" w:rsidR="009A724E" w:rsidRPr="00065484" w:rsidRDefault="00A51670">
            <w:pPr>
              <w:widowControl w:val="0"/>
              <w:pBdr>
                <w:top w:val="nil"/>
                <w:left w:val="nil"/>
                <w:bottom w:val="nil"/>
                <w:right w:val="nil"/>
                <w:between w:val="nil"/>
              </w:pBdr>
            </w:pPr>
            <w:r w:rsidRPr="00065484">
              <w:t xml:space="preserve">WID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21810E56" w14:textId="77777777" w:rsidR="009A724E" w:rsidRPr="00065484" w:rsidRDefault="00A51670">
            <w:pPr>
              <w:widowControl w:val="0"/>
              <w:pBdr>
                <w:top w:val="nil"/>
                <w:left w:val="nil"/>
                <w:bottom w:val="nil"/>
                <w:right w:val="nil"/>
                <w:between w:val="nil"/>
              </w:pBdr>
            </w:pPr>
            <w:r w:rsidRPr="00065484">
              <w:t xml:space="preserve">  89.44 (9.54)  </w:t>
            </w:r>
          </w:p>
        </w:tc>
        <w:tc>
          <w:tcPr>
            <w:tcW w:w="2115" w:type="dxa"/>
            <w:tcBorders>
              <w:top w:val="nil"/>
              <w:left w:val="nil"/>
              <w:bottom w:val="nil"/>
              <w:right w:val="nil"/>
            </w:tcBorders>
            <w:tcMar>
              <w:top w:w="20" w:type="dxa"/>
              <w:left w:w="20" w:type="dxa"/>
              <w:bottom w:w="100" w:type="dxa"/>
              <w:right w:w="20" w:type="dxa"/>
            </w:tcMar>
            <w:vAlign w:val="bottom"/>
          </w:tcPr>
          <w:p w14:paraId="6F0FC538" w14:textId="77777777" w:rsidR="009A724E" w:rsidRPr="00065484" w:rsidRDefault="00A51670">
            <w:pPr>
              <w:widowControl w:val="0"/>
              <w:pBdr>
                <w:top w:val="nil"/>
                <w:left w:val="nil"/>
                <w:bottom w:val="nil"/>
                <w:right w:val="nil"/>
                <w:between w:val="nil"/>
              </w:pBdr>
            </w:pPr>
            <w:r w:rsidRPr="00065484">
              <w:t xml:space="preserve"> 110.75 (7.40)  </w:t>
            </w:r>
          </w:p>
        </w:tc>
        <w:tc>
          <w:tcPr>
            <w:tcW w:w="1650" w:type="dxa"/>
            <w:tcBorders>
              <w:top w:val="nil"/>
              <w:left w:val="nil"/>
              <w:bottom w:val="nil"/>
              <w:right w:val="nil"/>
            </w:tcBorders>
            <w:tcMar>
              <w:top w:w="20" w:type="dxa"/>
              <w:left w:w="20" w:type="dxa"/>
              <w:bottom w:w="100" w:type="dxa"/>
              <w:right w:w="20" w:type="dxa"/>
            </w:tcMar>
            <w:vAlign w:val="bottom"/>
          </w:tcPr>
          <w:p w14:paraId="4B0DD63A" w14:textId="77777777" w:rsidR="009A724E" w:rsidRPr="00065484" w:rsidRDefault="00A51670">
            <w:pPr>
              <w:widowControl w:val="0"/>
              <w:pBdr>
                <w:top w:val="nil"/>
                <w:left w:val="nil"/>
                <w:bottom w:val="nil"/>
                <w:right w:val="nil"/>
                <w:between w:val="nil"/>
              </w:pBdr>
            </w:pPr>
            <w:r w:rsidRPr="00065484">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6CE043A9" w14:textId="77777777" w:rsidR="009A724E" w:rsidRPr="00065484" w:rsidRDefault="00A51670">
            <w:pPr>
              <w:widowControl w:val="0"/>
              <w:pBdr>
                <w:top w:val="nil"/>
                <w:left w:val="nil"/>
                <w:bottom w:val="nil"/>
                <w:right w:val="nil"/>
                <w:between w:val="nil"/>
              </w:pBdr>
            </w:pPr>
            <w:r w:rsidRPr="00065484">
              <w:t>2.54</w:t>
            </w:r>
          </w:p>
        </w:tc>
      </w:tr>
      <w:tr w:rsidR="009A724E" w:rsidRPr="00065484" w14:paraId="44AD9E45"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3357DC78" w14:textId="77777777" w:rsidR="009A724E" w:rsidRPr="00065484" w:rsidRDefault="00A51670">
            <w:pPr>
              <w:widowControl w:val="0"/>
              <w:pBdr>
                <w:top w:val="nil"/>
                <w:left w:val="nil"/>
                <w:bottom w:val="nil"/>
                <w:right w:val="nil"/>
                <w:between w:val="nil"/>
              </w:pBdr>
            </w:pPr>
            <w:r w:rsidRPr="00065484">
              <w:t xml:space="preserve">WA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4CB1C208" w14:textId="77777777" w:rsidR="009A724E" w:rsidRPr="00065484" w:rsidRDefault="00A51670">
            <w:pPr>
              <w:widowControl w:val="0"/>
              <w:pBdr>
                <w:top w:val="nil"/>
                <w:left w:val="nil"/>
                <w:bottom w:val="nil"/>
                <w:right w:val="nil"/>
                <w:between w:val="nil"/>
              </w:pBdr>
            </w:pPr>
            <w:r w:rsidRPr="00065484">
              <w:t xml:space="preserve">  77.59 (9.71)  </w:t>
            </w:r>
          </w:p>
        </w:tc>
        <w:tc>
          <w:tcPr>
            <w:tcW w:w="2115" w:type="dxa"/>
            <w:tcBorders>
              <w:top w:val="nil"/>
              <w:left w:val="nil"/>
              <w:bottom w:val="nil"/>
              <w:right w:val="nil"/>
            </w:tcBorders>
            <w:tcMar>
              <w:top w:w="20" w:type="dxa"/>
              <w:left w:w="20" w:type="dxa"/>
              <w:bottom w:w="100" w:type="dxa"/>
              <w:right w:w="20" w:type="dxa"/>
            </w:tcMar>
            <w:vAlign w:val="bottom"/>
          </w:tcPr>
          <w:p w14:paraId="5A6D8FF6" w14:textId="77777777" w:rsidR="009A724E" w:rsidRPr="00065484" w:rsidRDefault="00A51670">
            <w:pPr>
              <w:widowControl w:val="0"/>
              <w:pBdr>
                <w:top w:val="nil"/>
                <w:left w:val="nil"/>
                <w:bottom w:val="nil"/>
                <w:right w:val="nil"/>
                <w:between w:val="nil"/>
              </w:pBdr>
            </w:pPr>
            <w:r w:rsidRPr="00065484">
              <w:t xml:space="preserve"> 102.46 (7.97)  </w:t>
            </w:r>
          </w:p>
        </w:tc>
        <w:tc>
          <w:tcPr>
            <w:tcW w:w="1650" w:type="dxa"/>
            <w:tcBorders>
              <w:top w:val="nil"/>
              <w:left w:val="nil"/>
              <w:bottom w:val="nil"/>
              <w:right w:val="nil"/>
            </w:tcBorders>
            <w:tcMar>
              <w:top w:w="20" w:type="dxa"/>
              <w:left w:w="20" w:type="dxa"/>
              <w:bottom w:w="100" w:type="dxa"/>
              <w:right w:w="20" w:type="dxa"/>
            </w:tcMar>
            <w:vAlign w:val="bottom"/>
          </w:tcPr>
          <w:p w14:paraId="3838AF27" w14:textId="77777777" w:rsidR="009A724E" w:rsidRPr="00065484" w:rsidRDefault="00A51670">
            <w:pPr>
              <w:widowControl w:val="0"/>
              <w:pBdr>
                <w:top w:val="nil"/>
                <w:left w:val="nil"/>
                <w:bottom w:val="nil"/>
                <w:right w:val="nil"/>
                <w:between w:val="nil"/>
              </w:pBdr>
            </w:pPr>
            <w:r w:rsidRPr="00065484">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71A43C63" w14:textId="77777777" w:rsidR="009A724E" w:rsidRPr="00065484" w:rsidRDefault="00A51670">
            <w:pPr>
              <w:widowControl w:val="0"/>
              <w:pBdr>
                <w:top w:val="nil"/>
                <w:left w:val="nil"/>
                <w:bottom w:val="nil"/>
                <w:right w:val="nil"/>
                <w:between w:val="nil"/>
              </w:pBdr>
            </w:pPr>
            <w:r w:rsidRPr="00065484">
              <w:t>2.81</w:t>
            </w:r>
          </w:p>
        </w:tc>
      </w:tr>
      <w:tr w:rsidR="009A724E" w:rsidRPr="00065484" w14:paraId="41110952"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539DA418" w14:textId="77777777" w:rsidR="009A724E" w:rsidRPr="00065484" w:rsidRDefault="00A51670">
            <w:pPr>
              <w:widowControl w:val="0"/>
              <w:pBdr>
                <w:top w:val="nil"/>
                <w:left w:val="nil"/>
                <w:bottom w:val="nil"/>
                <w:right w:val="nil"/>
                <w:between w:val="nil"/>
              </w:pBdr>
            </w:pPr>
            <w:r w:rsidRPr="00065484">
              <w:t xml:space="preserve">SW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61ACFD31" w14:textId="77777777" w:rsidR="009A724E" w:rsidRPr="00065484" w:rsidRDefault="00A51670">
            <w:pPr>
              <w:widowControl w:val="0"/>
              <w:pBdr>
                <w:top w:val="nil"/>
                <w:left w:val="nil"/>
                <w:bottom w:val="nil"/>
                <w:right w:val="nil"/>
                <w:between w:val="nil"/>
              </w:pBdr>
            </w:pPr>
            <w:r w:rsidRPr="00065484">
              <w:t xml:space="preserve">  89.19 (9.19)  </w:t>
            </w:r>
          </w:p>
        </w:tc>
        <w:tc>
          <w:tcPr>
            <w:tcW w:w="2115" w:type="dxa"/>
            <w:tcBorders>
              <w:top w:val="nil"/>
              <w:left w:val="nil"/>
              <w:bottom w:val="nil"/>
              <w:right w:val="nil"/>
            </w:tcBorders>
            <w:tcMar>
              <w:top w:w="20" w:type="dxa"/>
              <w:left w:w="20" w:type="dxa"/>
              <w:bottom w:w="100" w:type="dxa"/>
              <w:right w:w="20" w:type="dxa"/>
            </w:tcMar>
            <w:vAlign w:val="bottom"/>
          </w:tcPr>
          <w:p w14:paraId="447A1DC9" w14:textId="77777777" w:rsidR="009A724E" w:rsidRPr="00065484" w:rsidRDefault="00A51670">
            <w:pPr>
              <w:widowControl w:val="0"/>
              <w:pBdr>
                <w:top w:val="nil"/>
                <w:left w:val="nil"/>
                <w:bottom w:val="nil"/>
                <w:right w:val="nil"/>
                <w:between w:val="nil"/>
              </w:pBdr>
            </w:pPr>
            <w:r w:rsidRPr="00065484">
              <w:t xml:space="preserve"> 110.25 (12.50) </w:t>
            </w:r>
          </w:p>
        </w:tc>
        <w:tc>
          <w:tcPr>
            <w:tcW w:w="1650" w:type="dxa"/>
            <w:tcBorders>
              <w:top w:val="nil"/>
              <w:left w:val="nil"/>
              <w:bottom w:val="nil"/>
              <w:right w:val="nil"/>
            </w:tcBorders>
            <w:tcMar>
              <w:top w:w="20" w:type="dxa"/>
              <w:left w:w="20" w:type="dxa"/>
              <w:bottom w:w="100" w:type="dxa"/>
              <w:right w:w="20" w:type="dxa"/>
            </w:tcMar>
            <w:vAlign w:val="bottom"/>
          </w:tcPr>
          <w:p w14:paraId="1BD591D2" w14:textId="77777777" w:rsidR="009A724E" w:rsidRPr="00065484" w:rsidRDefault="00A51670">
            <w:pPr>
              <w:widowControl w:val="0"/>
              <w:pBdr>
                <w:top w:val="nil"/>
                <w:left w:val="nil"/>
                <w:bottom w:val="nil"/>
                <w:right w:val="nil"/>
                <w:between w:val="nil"/>
              </w:pBdr>
            </w:pPr>
            <w:r w:rsidRPr="00065484">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6B47EB0C" w14:textId="77777777" w:rsidR="009A724E" w:rsidRPr="00065484" w:rsidRDefault="00A51670">
            <w:pPr>
              <w:widowControl w:val="0"/>
              <w:pBdr>
                <w:top w:val="nil"/>
                <w:left w:val="nil"/>
                <w:bottom w:val="nil"/>
                <w:right w:val="nil"/>
                <w:between w:val="nil"/>
              </w:pBdr>
            </w:pPr>
            <w:r w:rsidRPr="00065484">
              <w:t>1.89</w:t>
            </w:r>
          </w:p>
        </w:tc>
      </w:tr>
      <w:tr w:rsidR="009A724E" w:rsidRPr="00065484" w14:paraId="3476C889"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59F603C" w14:textId="77777777" w:rsidR="009A724E" w:rsidRPr="00065484" w:rsidRDefault="00A51670">
            <w:pPr>
              <w:widowControl w:val="0"/>
              <w:pBdr>
                <w:top w:val="nil"/>
                <w:left w:val="nil"/>
                <w:bottom w:val="nil"/>
                <w:right w:val="nil"/>
                <w:between w:val="nil"/>
              </w:pBdr>
            </w:pPr>
            <w:r w:rsidRPr="00065484">
              <w:t xml:space="preserve">PD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0E3BC8A6" w14:textId="77777777" w:rsidR="009A724E" w:rsidRPr="00065484" w:rsidRDefault="00A51670">
            <w:pPr>
              <w:widowControl w:val="0"/>
              <w:pBdr>
                <w:top w:val="nil"/>
                <w:left w:val="nil"/>
                <w:bottom w:val="nil"/>
                <w:right w:val="nil"/>
                <w:between w:val="nil"/>
              </w:pBdr>
            </w:pPr>
            <w:r w:rsidRPr="00065484">
              <w:t xml:space="preserve">  83.52 (8.19)  </w:t>
            </w:r>
          </w:p>
        </w:tc>
        <w:tc>
          <w:tcPr>
            <w:tcW w:w="2115" w:type="dxa"/>
            <w:tcBorders>
              <w:top w:val="nil"/>
              <w:left w:val="nil"/>
              <w:bottom w:val="nil"/>
              <w:right w:val="nil"/>
            </w:tcBorders>
            <w:tcMar>
              <w:top w:w="20" w:type="dxa"/>
              <w:left w:w="20" w:type="dxa"/>
              <w:bottom w:w="100" w:type="dxa"/>
              <w:right w:w="20" w:type="dxa"/>
            </w:tcMar>
            <w:vAlign w:val="bottom"/>
          </w:tcPr>
          <w:p w14:paraId="268D3C88" w14:textId="77777777" w:rsidR="009A724E" w:rsidRPr="00065484" w:rsidRDefault="00A51670">
            <w:pPr>
              <w:widowControl w:val="0"/>
              <w:pBdr>
                <w:top w:val="nil"/>
                <w:left w:val="nil"/>
                <w:bottom w:val="nil"/>
                <w:right w:val="nil"/>
                <w:between w:val="nil"/>
              </w:pBdr>
            </w:pPr>
            <w:r w:rsidRPr="00065484">
              <w:t xml:space="preserve"> 106.54 (7.78)  </w:t>
            </w:r>
          </w:p>
        </w:tc>
        <w:tc>
          <w:tcPr>
            <w:tcW w:w="1650" w:type="dxa"/>
            <w:tcBorders>
              <w:top w:val="nil"/>
              <w:left w:val="nil"/>
              <w:bottom w:val="nil"/>
              <w:right w:val="nil"/>
            </w:tcBorders>
            <w:tcMar>
              <w:top w:w="20" w:type="dxa"/>
              <w:left w:w="20" w:type="dxa"/>
              <w:bottom w:w="100" w:type="dxa"/>
              <w:right w:w="20" w:type="dxa"/>
            </w:tcMar>
            <w:vAlign w:val="bottom"/>
          </w:tcPr>
          <w:p w14:paraId="1357F80A" w14:textId="77777777" w:rsidR="009A724E" w:rsidRPr="00065484" w:rsidRDefault="00A51670">
            <w:pPr>
              <w:widowControl w:val="0"/>
              <w:pBdr>
                <w:top w:val="nil"/>
                <w:left w:val="nil"/>
                <w:bottom w:val="nil"/>
                <w:right w:val="nil"/>
                <w:between w:val="nil"/>
              </w:pBdr>
            </w:pPr>
            <w:r w:rsidRPr="00065484">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30D347D0" w14:textId="77777777" w:rsidR="009A724E" w:rsidRPr="00065484" w:rsidRDefault="00A51670">
            <w:pPr>
              <w:widowControl w:val="0"/>
              <w:pBdr>
                <w:top w:val="nil"/>
                <w:left w:val="nil"/>
                <w:bottom w:val="nil"/>
                <w:right w:val="nil"/>
                <w:between w:val="nil"/>
              </w:pBdr>
            </w:pPr>
            <w:r w:rsidRPr="00065484">
              <w:t>2.87</w:t>
            </w:r>
          </w:p>
        </w:tc>
      </w:tr>
      <w:tr w:rsidR="009A724E" w:rsidRPr="00065484" w14:paraId="32C701E7"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BF7FEAB" w14:textId="77777777" w:rsidR="009A724E" w:rsidRPr="00065484" w:rsidRDefault="00A51670">
            <w:pPr>
              <w:widowControl w:val="0"/>
              <w:pBdr>
                <w:top w:val="nil"/>
                <w:left w:val="nil"/>
                <w:bottom w:val="nil"/>
                <w:right w:val="nil"/>
                <w:between w:val="nil"/>
              </w:pBdr>
            </w:pPr>
            <w:r w:rsidRPr="00065484">
              <w:t xml:space="preserve">Vocabulary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03F1CA3B" w14:textId="77777777" w:rsidR="009A724E" w:rsidRPr="00065484" w:rsidRDefault="00A51670">
            <w:pPr>
              <w:widowControl w:val="0"/>
              <w:pBdr>
                <w:top w:val="nil"/>
                <w:left w:val="nil"/>
                <w:bottom w:val="nil"/>
                <w:right w:val="nil"/>
                <w:between w:val="nil"/>
              </w:pBdr>
            </w:pPr>
            <w:r w:rsidRPr="00065484">
              <w:t xml:space="preserve"> 106.15 (10.02) </w:t>
            </w:r>
          </w:p>
        </w:tc>
        <w:tc>
          <w:tcPr>
            <w:tcW w:w="2115" w:type="dxa"/>
            <w:tcBorders>
              <w:top w:val="nil"/>
              <w:left w:val="nil"/>
              <w:bottom w:val="nil"/>
              <w:right w:val="nil"/>
            </w:tcBorders>
            <w:tcMar>
              <w:top w:w="20" w:type="dxa"/>
              <w:left w:w="20" w:type="dxa"/>
              <w:bottom w:w="100" w:type="dxa"/>
              <w:right w:w="20" w:type="dxa"/>
            </w:tcMar>
            <w:vAlign w:val="bottom"/>
          </w:tcPr>
          <w:p w14:paraId="6DE7E052" w14:textId="77777777" w:rsidR="009A724E" w:rsidRPr="00065484" w:rsidRDefault="00A51670">
            <w:pPr>
              <w:widowControl w:val="0"/>
              <w:pBdr>
                <w:top w:val="nil"/>
                <w:left w:val="nil"/>
                <w:bottom w:val="nil"/>
                <w:right w:val="nil"/>
                <w:between w:val="nil"/>
              </w:pBdr>
            </w:pPr>
            <w:r w:rsidRPr="00065484">
              <w:t xml:space="preserve"> 113.93 (8.51)  </w:t>
            </w:r>
          </w:p>
        </w:tc>
        <w:tc>
          <w:tcPr>
            <w:tcW w:w="1650" w:type="dxa"/>
            <w:tcBorders>
              <w:top w:val="nil"/>
              <w:left w:val="nil"/>
              <w:bottom w:val="nil"/>
              <w:right w:val="nil"/>
            </w:tcBorders>
            <w:tcMar>
              <w:top w:w="20" w:type="dxa"/>
              <w:left w:w="20" w:type="dxa"/>
              <w:bottom w:w="100" w:type="dxa"/>
              <w:right w:w="20" w:type="dxa"/>
            </w:tcMar>
            <w:vAlign w:val="bottom"/>
          </w:tcPr>
          <w:p w14:paraId="73958E0A" w14:textId="77777777" w:rsidR="009A724E" w:rsidRPr="00065484" w:rsidRDefault="00A51670">
            <w:pPr>
              <w:widowControl w:val="0"/>
              <w:pBdr>
                <w:top w:val="nil"/>
                <w:left w:val="nil"/>
                <w:bottom w:val="nil"/>
                <w:right w:val="nil"/>
                <w:between w:val="nil"/>
              </w:pBdr>
            </w:pPr>
            <w:r w:rsidRPr="00065484">
              <w:t>0.004</w:t>
            </w:r>
          </w:p>
        </w:tc>
        <w:tc>
          <w:tcPr>
            <w:tcW w:w="1650" w:type="dxa"/>
            <w:tcBorders>
              <w:top w:val="nil"/>
              <w:left w:val="nil"/>
              <w:bottom w:val="nil"/>
              <w:right w:val="nil"/>
            </w:tcBorders>
            <w:tcMar>
              <w:top w:w="20" w:type="dxa"/>
              <w:left w:w="20" w:type="dxa"/>
              <w:bottom w:w="100" w:type="dxa"/>
              <w:right w:w="20" w:type="dxa"/>
            </w:tcMar>
            <w:vAlign w:val="bottom"/>
          </w:tcPr>
          <w:p w14:paraId="4B771755" w14:textId="77777777" w:rsidR="009A724E" w:rsidRPr="00065484" w:rsidRDefault="00A51670">
            <w:pPr>
              <w:widowControl w:val="0"/>
              <w:pBdr>
                <w:top w:val="nil"/>
                <w:left w:val="nil"/>
                <w:bottom w:val="nil"/>
                <w:right w:val="nil"/>
                <w:between w:val="nil"/>
              </w:pBdr>
            </w:pPr>
            <w:r w:rsidRPr="00065484">
              <w:t>0.85</w:t>
            </w:r>
          </w:p>
        </w:tc>
      </w:tr>
      <w:tr w:rsidR="009A724E" w:rsidRPr="00065484" w14:paraId="04A3F7C1"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1213B0E5" w14:textId="77777777" w:rsidR="009A724E" w:rsidRPr="00065484" w:rsidRDefault="00A51670">
            <w:pPr>
              <w:widowControl w:val="0"/>
              <w:pBdr>
                <w:top w:val="nil"/>
                <w:left w:val="nil"/>
                <w:bottom w:val="nil"/>
                <w:right w:val="nil"/>
                <w:between w:val="nil"/>
              </w:pBdr>
            </w:pPr>
            <w:r w:rsidRPr="00065484">
              <w:t xml:space="preserve">Elision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1875ED7A" w14:textId="77777777" w:rsidR="009A724E" w:rsidRPr="00065484" w:rsidRDefault="00A51670">
            <w:pPr>
              <w:widowControl w:val="0"/>
              <w:pBdr>
                <w:top w:val="nil"/>
                <w:left w:val="nil"/>
                <w:bottom w:val="nil"/>
                <w:right w:val="nil"/>
                <w:between w:val="nil"/>
              </w:pBdr>
            </w:pPr>
            <w:r w:rsidRPr="00065484">
              <w:t xml:space="preserve">  8.22 (2.31)   </w:t>
            </w:r>
          </w:p>
        </w:tc>
        <w:tc>
          <w:tcPr>
            <w:tcW w:w="2115" w:type="dxa"/>
            <w:tcBorders>
              <w:top w:val="nil"/>
              <w:left w:val="nil"/>
              <w:bottom w:val="nil"/>
              <w:right w:val="nil"/>
            </w:tcBorders>
            <w:tcMar>
              <w:top w:w="20" w:type="dxa"/>
              <w:left w:w="20" w:type="dxa"/>
              <w:bottom w:w="100" w:type="dxa"/>
              <w:right w:w="20" w:type="dxa"/>
            </w:tcMar>
            <w:vAlign w:val="bottom"/>
          </w:tcPr>
          <w:p w14:paraId="7F242234" w14:textId="77777777" w:rsidR="009A724E" w:rsidRPr="00065484" w:rsidRDefault="00A51670">
            <w:pPr>
              <w:widowControl w:val="0"/>
              <w:pBdr>
                <w:top w:val="nil"/>
                <w:left w:val="nil"/>
                <w:bottom w:val="nil"/>
                <w:right w:val="nil"/>
                <w:between w:val="nil"/>
              </w:pBdr>
            </w:pPr>
            <w:r w:rsidRPr="00065484">
              <w:t xml:space="preserve">  9.89 (1.91)   </w:t>
            </w:r>
          </w:p>
        </w:tc>
        <w:tc>
          <w:tcPr>
            <w:tcW w:w="1650" w:type="dxa"/>
            <w:tcBorders>
              <w:top w:val="nil"/>
              <w:left w:val="nil"/>
              <w:bottom w:val="nil"/>
              <w:right w:val="nil"/>
            </w:tcBorders>
            <w:tcMar>
              <w:top w:w="20" w:type="dxa"/>
              <w:left w:w="20" w:type="dxa"/>
              <w:bottom w:w="100" w:type="dxa"/>
              <w:right w:w="20" w:type="dxa"/>
            </w:tcMar>
            <w:vAlign w:val="bottom"/>
          </w:tcPr>
          <w:p w14:paraId="284130A2" w14:textId="77777777" w:rsidR="009A724E" w:rsidRPr="00065484" w:rsidRDefault="00A51670">
            <w:pPr>
              <w:widowControl w:val="0"/>
              <w:pBdr>
                <w:top w:val="nil"/>
                <w:left w:val="nil"/>
                <w:bottom w:val="nil"/>
                <w:right w:val="nil"/>
                <w:between w:val="nil"/>
              </w:pBdr>
            </w:pPr>
            <w:r w:rsidRPr="00065484">
              <w:t>0.005</w:t>
            </w:r>
          </w:p>
        </w:tc>
        <w:tc>
          <w:tcPr>
            <w:tcW w:w="1650" w:type="dxa"/>
            <w:tcBorders>
              <w:top w:val="nil"/>
              <w:left w:val="nil"/>
              <w:bottom w:val="nil"/>
              <w:right w:val="nil"/>
            </w:tcBorders>
            <w:tcMar>
              <w:top w:w="20" w:type="dxa"/>
              <w:left w:w="20" w:type="dxa"/>
              <w:bottom w:w="100" w:type="dxa"/>
              <w:right w:w="20" w:type="dxa"/>
            </w:tcMar>
            <w:vAlign w:val="bottom"/>
          </w:tcPr>
          <w:p w14:paraId="67F3878C" w14:textId="77777777" w:rsidR="009A724E" w:rsidRPr="00065484" w:rsidRDefault="00A51670">
            <w:pPr>
              <w:widowControl w:val="0"/>
              <w:pBdr>
                <w:top w:val="nil"/>
                <w:left w:val="nil"/>
                <w:bottom w:val="nil"/>
                <w:right w:val="nil"/>
                <w:between w:val="nil"/>
              </w:pBdr>
            </w:pPr>
            <w:r w:rsidRPr="00065484">
              <w:t>0.8</w:t>
            </w:r>
          </w:p>
        </w:tc>
      </w:tr>
      <w:tr w:rsidR="00597FF0" w:rsidRPr="00065484" w14:paraId="709E5F93" w14:textId="77777777" w:rsidTr="00CA6396">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82AF0B5" w14:textId="657BF84C" w:rsidR="00597FF0" w:rsidRPr="00065484" w:rsidRDefault="00597FF0">
            <w:pPr>
              <w:widowControl w:val="0"/>
              <w:pBdr>
                <w:top w:val="nil"/>
                <w:left w:val="nil"/>
                <w:bottom w:val="nil"/>
                <w:right w:val="nil"/>
                <w:between w:val="nil"/>
              </w:pBdr>
            </w:pPr>
            <w:r w:rsidRPr="00065484">
              <w:t>Blending Words</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32612925" w14:textId="4CE55FC0" w:rsidR="00597FF0" w:rsidRPr="00065484" w:rsidRDefault="00597FF0">
            <w:pPr>
              <w:widowControl w:val="0"/>
              <w:pBdr>
                <w:top w:val="nil"/>
                <w:left w:val="nil"/>
                <w:bottom w:val="nil"/>
                <w:right w:val="nil"/>
                <w:between w:val="nil"/>
              </w:pBdr>
            </w:pPr>
            <w:r w:rsidRPr="00065484">
              <w:t xml:space="preserve">  10.33 (3.16)</w:t>
            </w:r>
          </w:p>
        </w:tc>
        <w:tc>
          <w:tcPr>
            <w:tcW w:w="2115" w:type="dxa"/>
            <w:tcBorders>
              <w:top w:val="nil"/>
              <w:left w:val="nil"/>
              <w:bottom w:val="nil"/>
              <w:right w:val="nil"/>
            </w:tcBorders>
            <w:tcMar>
              <w:top w:w="20" w:type="dxa"/>
              <w:left w:w="20" w:type="dxa"/>
              <w:bottom w:w="100" w:type="dxa"/>
              <w:right w:w="20" w:type="dxa"/>
            </w:tcMar>
            <w:vAlign w:val="bottom"/>
          </w:tcPr>
          <w:p w14:paraId="54743EAA" w14:textId="22E7A45A" w:rsidR="00597FF0" w:rsidRPr="00065484" w:rsidRDefault="00597FF0">
            <w:pPr>
              <w:widowControl w:val="0"/>
              <w:pBdr>
                <w:top w:val="nil"/>
                <w:left w:val="nil"/>
                <w:bottom w:val="nil"/>
                <w:right w:val="nil"/>
                <w:between w:val="nil"/>
              </w:pBdr>
            </w:pPr>
            <w:r w:rsidRPr="00065484">
              <w:t xml:space="preserve"> 12.50 (2.69)</w:t>
            </w:r>
          </w:p>
        </w:tc>
        <w:tc>
          <w:tcPr>
            <w:tcW w:w="1650" w:type="dxa"/>
            <w:tcBorders>
              <w:top w:val="nil"/>
              <w:left w:val="nil"/>
              <w:bottom w:val="nil"/>
              <w:right w:val="nil"/>
            </w:tcBorders>
            <w:tcMar>
              <w:top w:w="20" w:type="dxa"/>
              <w:left w:w="20" w:type="dxa"/>
              <w:bottom w:w="100" w:type="dxa"/>
              <w:right w:w="20" w:type="dxa"/>
            </w:tcMar>
            <w:vAlign w:val="bottom"/>
          </w:tcPr>
          <w:p w14:paraId="0A94F1E1" w14:textId="1EC65B2B" w:rsidR="00597FF0" w:rsidRPr="00065484" w:rsidRDefault="00597FF0">
            <w:pPr>
              <w:widowControl w:val="0"/>
              <w:pBdr>
                <w:top w:val="nil"/>
                <w:left w:val="nil"/>
                <w:bottom w:val="nil"/>
                <w:right w:val="nil"/>
                <w:between w:val="nil"/>
              </w:pBdr>
            </w:pPr>
            <w:r w:rsidRPr="00065484">
              <w:t>0.008</w:t>
            </w:r>
          </w:p>
        </w:tc>
        <w:tc>
          <w:tcPr>
            <w:tcW w:w="1650" w:type="dxa"/>
            <w:tcBorders>
              <w:top w:val="nil"/>
              <w:left w:val="nil"/>
              <w:bottom w:val="nil"/>
              <w:right w:val="nil"/>
            </w:tcBorders>
            <w:tcMar>
              <w:top w:w="20" w:type="dxa"/>
              <w:left w:w="20" w:type="dxa"/>
              <w:bottom w:w="100" w:type="dxa"/>
              <w:right w:w="20" w:type="dxa"/>
            </w:tcMar>
            <w:vAlign w:val="bottom"/>
          </w:tcPr>
          <w:p w14:paraId="0F0FEA5B" w14:textId="23319F5C" w:rsidR="00597FF0" w:rsidRPr="00065484" w:rsidRDefault="00597FF0">
            <w:pPr>
              <w:widowControl w:val="0"/>
              <w:pBdr>
                <w:top w:val="nil"/>
                <w:left w:val="nil"/>
                <w:bottom w:val="nil"/>
                <w:right w:val="nil"/>
                <w:between w:val="nil"/>
              </w:pBdr>
            </w:pPr>
            <w:r w:rsidRPr="00065484">
              <w:t>0.75</w:t>
            </w:r>
          </w:p>
        </w:tc>
      </w:tr>
      <w:tr w:rsidR="009A724E" w:rsidRPr="00065484" w14:paraId="0B17DE01" w14:textId="77777777" w:rsidTr="00CA6396">
        <w:trPr>
          <w:trHeight w:val="415"/>
        </w:trPr>
        <w:tc>
          <w:tcPr>
            <w:tcW w:w="1845" w:type="dxa"/>
            <w:tcBorders>
              <w:top w:val="nil"/>
              <w:left w:val="nil"/>
              <w:bottom w:val="single" w:sz="8" w:space="0" w:color="auto"/>
              <w:right w:val="single" w:sz="4" w:space="0" w:color="000000" w:themeColor="text1"/>
            </w:tcBorders>
            <w:tcMar>
              <w:top w:w="20" w:type="dxa"/>
              <w:left w:w="20" w:type="dxa"/>
              <w:bottom w:w="100" w:type="dxa"/>
              <w:right w:w="20" w:type="dxa"/>
            </w:tcMar>
            <w:vAlign w:val="bottom"/>
          </w:tcPr>
          <w:p w14:paraId="0BB8449F" w14:textId="04663AF2" w:rsidR="009A724E" w:rsidRPr="00065484" w:rsidRDefault="00A51670">
            <w:pPr>
              <w:widowControl w:val="0"/>
              <w:pBdr>
                <w:top w:val="nil"/>
                <w:left w:val="nil"/>
                <w:bottom w:val="nil"/>
                <w:right w:val="nil"/>
                <w:between w:val="nil"/>
              </w:pBdr>
            </w:pPr>
            <w:r w:rsidRPr="00065484">
              <w:t>Digit</w:t>
            </w:r>
            <w:r w:rsidR="00890420" w:rsidRPr="00065484">
              <w:t xml:space="preserve"> </w:t>
            </w:r>
            <w:r w:rsidR="00923890" w:rsidRPr="00065484">
              <w:t>Span</w:t>
            </w:r>
            <w:r w:rsidRPr="00065484">
              <w:t xml:space="preserve">  </w:t>
            </w:r>
          </w:p>
        </w:tc>
        <w:tc>
          <w:tcPr>
            <w:tcW w:w="2025" w:type="dxa"/>
            <w:tcBorders>
              <w:top w:val="nil"/>
              <w:left w:val="single" w:sz="4" w:space="0" w:color="000000" w:themeColor="text1"/>
              <w:bottom w:val="single" w:sz="8" w:space="0" w:color="auto"/>
              <w:right w:val="nil"/>
            </w:tcBorders>
            <w:tcMar>
              <w:top w:w="20" w:type="dxa"/>
              <w:left w:w="20" w:type="dxa"/>
              <w:bottom w:w="100" w:type="dxa"/>
              <w:right w:w="20" w:type="dxa"/>
            </w:tcMar>
            <w:vAlign w:val="bottom"/>
          </w:tcPr>
          <w:p w14:paraId="372D4C66" w14:textId="503AC5E1" w:rsidR="009A724E" w:rsidRPr="00065484" w:rsidRDefault="00A51670">
            <w:pPr>
              <w:widowControl w:val="0"/>
              <w:pBdr>
                <w:top w:val="nil"/>
                <w:left w:val="nil"/>
                <w:bottom w:val="nil"/>
                <w:right w:val="nil"/>
                <w:between w:val="nil"/>
              </w:pBdr>
            </w:pPr>
            <w:r w:rsidRPr="00065484">
              <w:t xml:space="preserve"> 8.</w:t>
            </w:r>
            <w:r w:rsidR="00923890" w:rsidRPr="00065484">
              <w:t>63</w:t>
            </w:r>
            <w:r w:rsidRPr="00065484">
              <w:t xml:space="preserve"> (2.</w:t>
            </w:r>
            <w:r w:rsidR="00923890" w:rsidRPr="00065484">
              <w:t>37</w:t>
            </w:r>
            <w:r w:rsidRPr="00065484">
              <w:t xml:space="preserve">)  </w:t>
            </w:r>
          </w:p>
        </w:tc>
        <w:tc>
          <w:tcPr>
            <w:tcW w:w="2115" w:type="dxa"/>
            <w:tcBorders>
              <w:top w:val="nil"/>
              <w:left w:val="nil"/>
              <w:bottom w:val="single" w:sz="8" w:space="0" w:color="auto"/>
              <w:right w:val="nil"/>
            </w:tcBorders>
            <w:tcMar>
              <w:top w:w="20" w:type="dxa"/>
              <w:left w:w="20" w:type="dxa"/>
              <w:bottom w:w="100" w:type="dxa"/>
              <w:right w:w="20" w:type="dxa"/>
            </w:tcMar>
            <w:vAlign w:val="bottom"/>
          </w:tcPr>
          <w:p w14:paraId="5FD8A737" w14:textId="2B34F2F6" w:rsidR="009A724E" w:rsidRPr="00065484" w:rsidRDefault="00A51670">
            <w:pPr>
              <w:widowControl w:val="0"/>
              <w:pBdr>
                <w:top w:val="nil"/>
                <w:left w:val="nil"/>
                <w:bottom w:val="nil"/>
                <w:right w:val="nil"/>
                <w:between w:val="nil"/>
              </w:pBdr>
            </w:pPr>
            <w:r w:rsidRPr="00065484">
              <w:t xml:space="preserve">  11.</w:t>
            </w:r>
            <w:r w:rsidR="00923890" w:rsidRPr="00065484">
              <w:t>04</w:t>
            </w:r>
            <w:r w:rsidRPr="00065484">
              <w:t xml:space="preserve"> (2.</w:t>
            </w:r>
            <w:r w:rsidR="00923890" w:rsidRPr="00065484">
              <w:t>38</w:t>
            </w:r>
            <w:r w:rsidRPr="00065484">
              <w:t xml:space="preserve">)  </w:t>
            </w:r>
          </w:p>
        </w:tc>
        <w:tc>
          <w:tcPr>
            <w:tcW w:w="1650" w:type="dxa"/>
            <w:tcBorders>
              <w:top w:val="nil"/>
              <w:left w:val="nil"/>
              <w:bottom w:val="single" w:sz="8" w:space="0" w:color="auto"/>
              <w:right w:val="nil"/>
            </w:tcBorders>
            <w:tcMar>
              <w:top w:w="20" w:type="dxa"/>
              <w:left w:w="20" w:type="dxa"/>
              <w:bottom w:w="100" w:type="dxa"/>
              <w:right w:w="20" w:type="dxa"/>
            </w:tcMar>
            <w:vAlign w:val="bottom"/>
          </w:tcPr>
          <w:p w14:paraId="1593D1BC" w14:textId="77777777" w:rsidR="009A724E" w:rsidRPr="00065484" w:rsidRDefault="00A51670">
            <w:pPr>
              <w:widowControl w:val="0"/>
            </w:pPr>
            <w:r w:rsidRPr="00065484">
              <w:t>&lt; 0.001</w:t>
            </w:r>
          </w:p>
        </w:tc>
        <w:tc>
          <w:tcPr>
            <w:tcW w:w="1650" w:type="dxa"/>
            <w:tcBorders>
              <w:top w:val="nil"/>
              <w:left w:val="nil"/>
              <w:bottom w:val="single" w:sz="8" w:space="0" w:color="auto"/>
              <w:right w:val="nil"/>
            </w:tcBorders>
            <w:tcMar>
              <w:top w:w="20" w:type="dxa"/>
              <w:left w:w="20" w:type="dxa"/>
              <w:bottom w:w="100" w:type="dxa"/>
              <w:right w:w="20" w:type="dxa"/>
            </w:tcMar>
            <w:vAlign w:val="bottom"/>
          </w:tcPr>
          <w:p w14:paraId="62E1CA39" w14:textId="5B06E739" w:rsidR="009A724E" w:rsidRPr="00065484" w:rsidRDefault="00A51670">
            <w:pPr>
              <w:widowControl w:val="0"/>
              <w:pBdr>
                <w:top w:val="nil"/>
                <w:left w:val="nil"/>
                <w:bottom w:val="nil"/>
                <w:right w:val="nil"/>
                <w:between w:val="nil"/>
              </w:pBdr>
            </w:pPr>
            <w:r w:rsidRPr="00065484">
              <w:t>1.0</w:t>
            </w:r>
            <w:r w:rsidR="00923890" w:rsidRPr="00065484">
              <w:t>1</w:t>
            </w:r>
          </w:p>
        </w:tc>
      </w:tr>
    </w:tbl>
    <w:p w14:paraId="3BC5B931"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pPr>
    </w:p>
    <w:p w14:paraId="2B5E67D7"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rPr>
      </w:pPr>
      <w:r w:rsidRPr="00065484">
        <w:rPr>
          <w:b/>
        </w:rPr>
        <w:t>Tasks</w:t>
      </w:r>
    </w:p>
    <w:p w14:paraId="44FD9969"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Pr="00065484">
        <w:tab/>
      </w:r>
    </w:p>
    <w:p w14:paraId="4FF330AD"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i/>
        </w:rPr>
      </w:pPr>
      <w:r w:rsidRPr="00065484">
        <w:rPr>
          <w:b/>
          <w:i/>
        </w:rPr>
        <w:t xml:space="preserve">Rotary Pursuit </w:t>
      </w:r>
    </w:p>
    <w:p w14:paraId="3F9F4D64" w14:textId="7CA8E065" w:rsidR="009A724E"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 xml:space="preserve">Participants </w:t>
      </w:r>
      <w:r w:rsidRPr="00065484">
        <w:rPr>
          <w:i/>
        </w:rPr>
        <w:t>(N:</w:t>
      </w:r>
      <w:r w:rsidRPr="00065484">
        <w:t xml:space="preserve"> DD = 26, TYP = 27) used a</w:t>
      </w:r>
      <w:r w:rsidR="00326E7E" w:rsidRPr="00065484">
        <w:t xml:space="preserve"> stylus</w:t>
      </w:r>
      <w:r w:rsidRPr="00065484">
        <w:t xml:space="preserve"> to maintain contact with a photoelectric target </w:t>
      </w:r>
      <w:r w:rsidR="00326E7E" w:rsidRPr="00065484">
        <w:t>driven by a Lafayette photoelectric pursuit rotor (Lafayette Instruments, Model 30014)</w:t>
      </w:r>
      <w:r w:rsidRPr="00065484">
        <w:t xml:space="preserve">. </w:t>
      </w:r>
      <w:r w:rsidR="00503174" w:rsidRPr="00065484">
        <w:t xml:space="preserve">The target rotated around a rectangle with truncated corners. </w:t>
      </w:r>
      <w:r w:rsidRPr="00065484">
        <w:t>Participants first completed a 20-s practice trial to establish baseline speed (15, 30, 45, or 60 rotations per minute). The speed at which a participant’s time-on-target was closest to 5 s was selected as the baseline and used for all subsequent trials. Participants then completed four 20-s trials, took a break for 1 min</w:t>
      </w:r>
      <w:r w:rsidR="00747CE2" w:rsidRPr="00065484">
        <w:t>ute</w:t>
      </w:r>
      <w:r w:rsidRPr="00065484">
        <w:t>, and then completed four more 20-s trials. After 30 min</w:t>
      </w:r>
      <w:r w:rsidR="00747CE2" w:rsidRPr="00065484">
        <w:t>utes</w:t>
      </w:r>
      <w:r w:rsidRPr="00065484">
        <w:t xml:space="preserve"> of performing other tasks, participants completed eight more 20-s trials, taking a 1-min</w:t>
      </w:r>
      <w:r w:rsidR="00747CE2" w:rsidRPr="00065484">
        <w:t>ute</w:t>
      </w:r>
      <w:r w:rsidRPr="00065484">
        <w:t xml:space="preserve"> break after the first four trials as before. The dependent measure was </w:t>
      </w:r>
      <w:r w:rsidR="00747CE2" w:rsidRPr="00065484">
        <w:rPr>
          <w:i/>
          <w:iCs/>
        </w:rPr>
        <w:t>proportion on</w:t>
      </w:r>
      <w:r w:rsidR="00747CE2" w:rsidRPr="00065484">
        <w:t>, computed as time on target</w:t>
      </w:r>
      <w:proofErr w:type="gramStart"/>
      <w:r w:rsidR="00747CE2" w:rsidRPr="00065484">
        <w:t>/(</w:t>
      </w:r>
      <w:proofErr w:type="gramEnd"/>
      <w:r w:rsidR="00747CE2" w:rsidRPr="00065484">
        <w:t>time on target + time off target).</w:t>
      </w:r>
    </w:p>
    <w:p w14:paraId="75B5734E" w14:textId="041FE016" w:rsidR="00FB6994" w:rsidRDefault="00FB699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6310D96A" w14:textId="77777777" w:rsidR="00FB6994" w:rsidRPr="00065484" w:rsidRDefault="00FB6994" w:rsidP="00FB699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i/>
        </w:rPr>
      </w:pPr>
      <w:r w:rsidRPr="00065484">
        <w:rPr>
          <w:b/>
          <w:i/>
        </w:rPr>
        <w:t>Mirror Tracing</w:t>
      </w:r>
    </w:p>
    <w:p w14:paraId="55E46829" w14:textId="4B221309" w:rsidR="00FB6994" w:rsidRPr="00065484" w:rsidRDefault="00FB6994" w:rsidP="00FB699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lastRenderedPageBreak/>
        <w:t xml:space="preserve">Participants </w:t>
      </w:r>
      <w:r w:rsidRPr="00065484">
        <w:rPr>
          <w:i/>
        </w:rPr>
        <w:t>(N:</w:t>
      </w:r>
      <w:r w:rsidRPr="00065484">
        <w:t xml:space="preserve"> DD = 26, TYP = 27) watched their hands in a mirror while tracing the outline of a six-sided star (</w:t>
      </w:r>
      <w:proofErr w:type="spellStart"/>
      <w:r w:rsidRPr="00065484">
        <w:t>Gabrieli</w:t>
      </w:r>
      <w:proofErr w:type="spellEnd"/>
      <w:r w:rsidRPr="00065484">
        <w:t xml:space="preserve"> et al., 1993; Milner, 1962). A Lafayette Instruments Auto-Scoring Mirror Tracer, a device that includes a metal stylus and a metal test plate (except for the star pattern), was used for this task (Model 58024A⁄C). When the stylus goes off the star and touches the metal plate, it completes an electrical </w:t>
      </w:r>
      <w:proofErr w:type="gramStart"/>
      <w:r w:rsidRPr="00065484">
        <w:t>circuit</w:t>
      </w:r>
      <w:proofErr w:type="gramEnd"/>
      <w:r w:rsidRPr="00065484">
        <w:t xml:space="preserve"> and an error is recorded. Participants were instructed to trace as quickly and accurately as possible while staying within the outline of the star. Participants first completed a practice trial and then traced four times. After 30 minutes of performing other tasks, participants traced five more times. Completion time and number of errors per trial were the dependent variables. </w:t>
      </w:r>
    </w:p>
    <w:p w14:paraId="5D68C86C"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0B92366F" w14:textId="40D494F8" w:rsidR="006E32BB"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i/>
        </w:rPr>
      </w:pPr>
      <w:r w:rsidRPr="00065484">
        <w:rPr>
          <w:b/>
          <w:i/>
        </w:rPr>
        <w:t>Statistical Learning (SL)</w:t>
      </w:r>
    </w:p>
    <w:p w14:paraId="0A5CFA64" w14:textId="57F1D13D" w:rsidR="00700FBD" w:rsidRDefault="00A51670" w:rsidP="00700FB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Participants (</w:t>
      </w:r>
      <w:r w:rsidRPr="00065484">
        <w:rPr>
          <w:i/>
        </w:rPr>
        <w:t>N</w:t>
      </w:r>
      <w:r w:rsidRPr="00065484">
        <w:t xml:space="preserve">: DD = 17, TYP = 24) </w:t>
      </w:r>
      <w:r w:rsidR="008147DA">
        <w:t xml:space="preserve">were invited to </w:t>
      </w:r>
      <w:r w:rsidRPr="00065484">
        <w:t>complete one visual SL (VSL) task and one auditory SL (ASL) task</w:t>
      </w:r>
      <w:r w:rsidR="008147DA">
        <w:t xml:space="preserve"> by themselves</w:t>
      </w:r>
      <w:r w:rsidRPr="00065484">
        <w:t>, hosted on a secure website</w:t>
      </w:r>
      <w:r w:rsidR="00275998">
        <w:t xml:space="preserve">. </w:t>
      </w:r>
      <w:r w:rsidR="008147DA">
        <w:t>Age and sex ratio are matched between DD and TYP. But DD group has a relatively lower nonverbal IQ, compared to TYP (DD: 105.5, TYP: 115.8,</w:t>
      </w:r>
      <w:r w:rsidR="008147DA">
        <w:rPr>
          <w:i/>
          <w:iCs/>
        </w:rPr>
        <w:t xml:space="preserve"> p</w:t>
      </w:r>
      <w:r w:rsidR="008147DA">
        <w:t xml:space="preserve"> = 0.02). </w:t>
      </w:r>
      <w:r w:rsidR="006F71A8">
        <w:t xml:space="preserve">Participants were asked to complete the tasks </w:t>
      </w:r>
      <w:r w:rsidR="00275998">
        <w:t>with a set of headphones or earphones at a quiet room with few distractions and have about 20 minutes of uninterrupted time to complete both tasks.</w:t>
      </w:r>
      <w:r w:rsidR="006F71A8">
        <w:t xml:space="preserve"> </w:t>
      </w:r>
      <w:r w:rsidR="00275998">
        <w:t>A</w:t>
      </w:r>
      <w:r w:rsidR="008147DA">
        <w:t xml:space="preserve"> sound volume check was included at the beginning to ensure that participants were able to hear the auditory stimuli</w:t>
      </w:r>
      <w:r w:rsidR="006F71A8">
        <w:t xml:space="preserve">. </w:t>
      </w:r>
    </w:p>
    <w:p w14:paraId="673483C7" w14:textId="57C49D5A" w:rsidR="00700FBD" w:rsidRDefault="00700FBD"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700FBD">
        <w:rPr>
          <w:noProof/>
        </w:rPr>
        <w:drawing>
          <wp:inline distT="0" distB="0" distL="0" distR="0" wp14:anchorId="334D170E" wp14:editId="6FC32F50">
            <wp:extent cx="4734560" cy="2225040"/>
            <wp:effectExtent l="0" t="0" r="0" b="0"/>
            <wp:docPr id="3" name="Picture 3" descr="Graphical user interface,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diagram&#10;&#10;Description automatically generated with medium confidence"/>
                    <pic:cNvPicPr/>
                  </pic:nvPicPr>
                  <pic:blipFill rotWithShape="1">
                    <a:blip r:embed="rId8"/>
                    <a:srcRect t="25527" r="20342" b="7921"/>
                    <a:stretch/>
                  </pic:blipFill>
                  <pic:spPr bwMode="auto">
                    <a:xfrm>
                      <a:off x="0" y="0"/>
                      <a:ext cx="4734560" cy="2225040"/>
                    </a:xfrm>
                    <a:prstGeom prst="rect">
                      <a:avLst/>
                    </a:prstGeom>
                    <a:ln>
                      <a:noFill/>
                    </a:ln>
                    <a:extLst>
                      <a:ext uri="{53640926-AAD7-44D8-BBD7-CCE9431645EC}">
                        <a14:shadowObscured xmlns:a14="http://schemas.microsoft.com/office/drawing/2010/main"/>
                      </a:ext>
                    </a:extLst>
                  </pic:spPr>
                </pic:pic>
              </a:graphicData>
            </a:graphic>
          </wp:inline>
        </w:drawing>
      </w:r>
    </w:p>
    <w:p w14:paraId="58A1187C" w14:textId="425A39B4" w:rsidR="00457A03" w:rsidRPr="00BE6B48" w:rsidRDefault="00457A03" w:rsidP="00457A03">
      <w:pPr>
        <w:rPr>
          <w:color w:val="000000" w:themeColor="text1"/>
        </w:rPr>
      </w:pPr>
      <w:r w:rsidRPr="00BE6B48">
        <w:rPr>
          <w:b/>
          <w:bCs/>
          <w:color w:val="000000" w:themeColor="text1"/>
        </w:rPr>
        <w:t>Figure 1</w:t>
      </w:r>
      <w:r w:rsidRPr="00BE6B48">
        <w:rPr>
          <w:color w:val="000000" w:themeColor="text1"/>
        </w:rPr>
        <w:t>. Visual statistical learning (VSL) and auditory statistical learning (ASL) task procedure. During the familiarization phase (left), participants were exposed to a continuous stream of visual (upper) or auditory (lower) stimuli containing triplet patterns while performing a target detection cover task. During the test phase (right), participants completed a two-alternative forced-choice task. Figure adapted from Qi et al. (2019).</w:t>
      </w:r>
    </w:p>
    <w:p w14:paraId="7FE67A69" w14:textId="77777777" w:rsidR="00700FBD" w:rsidRDefault="00700FBD" w:rsidP="00012408">
      <w:pPr>
        <w:widowControl w:val="0"/>
        <w:tabs>
          <w:tab w:val="left" w:pos="360"/>
          <w:tab w:val="left" w:pos="720"/>
          <w:tab w:val="left" w:pos="1080"/>
          <w:tab w:val="left" w:pos="1440"/>
          <w:tab w:val="left" w:pos="1800"/>
          <w:tab w:val="left" w:pos="2160"/>
          <w:tab w:val="left" w:pos="2880"/>
          <w:tab w:val="left" w:pos="3600"/>
          <w:tab w:val="left" w:pos="4320"/>
        </w:tabs>
        <w:jc w:val="both"/>
      </w:pPr>
    </w:p>
    <w:p w14:paraId="01C11217" w14:textId="342E28EF" w:rsidR="00275998" w:rsidRPr="00012408" w:rsidRDefault="003A0BF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Calibri" w:hAnsi="Calibri" w:cs="Calibri"/>
        </w:rPr>
      </w:pPr>
      <w:r>
        <w:lastRenderedPageBreak/>
        <w:tab/>
      </w:r>
      <w:r w:rsidR="00A51670" w:rsidRPr="00065484">
        <w:t xml:space="preserve">The design and procedure </w:t>
      </w:r>
      <w:r>
        <w:t xml:space="preserve">(Shown in </w:t>
      </w:r>
      <w:r w:rsidRPr="00012408">
        <w:rPr>
          <w:b/>
          <w:bCs/>
        </w:rPr>
        <w:t>Figure 1)</w:t>
      </w:r>
      <w:r>
        <w:t xml:space="preserve"> </w:t>
      </w:r>
      <w:r w:rsidR="00A51670" w:rsidRPr="00065484">
        <w:t xml:space="preserve">of the SL tasks have been previously described </w:t>
      </w:r>
      <w:r w:rsidR="00326E7E" w:rsidRPr="00065484">
        <w:t xml:space="preserve">in detail </w:t>
      </w:r>
      <w:r w:rsidR="00A51670" w:rsidRPr="00065484">
        <w:t xml:space="preserve">in Qi et al. (2019). </w:t>
      </w:r>
      <w:r w:rsidR="00884528">
        <w:t xml:space="preserve">Similar tasks </w:t>
      </w:r>
      <w:r w:rsidR="00275998">
        <w:t xml:space="preserve">with a different set of cartoon images (Qi et al., 2020) </w:t>
      </w:r>
      <w:r w:rsidR="00884528">
        <w:t xml:space="preserve">have been validated </w:t>
      </w:r>
      <w:r w:rsidR="00F21A92">
        <w:t xml:space="preserve">in both adults and children </w:t>
      </w:r>
      <w:r w:rsidR="00275998">
        <w:t>(Schneider et al., 2020)</w:t>
      </w:r>
      <w:r w:rsidR="00F21A92">
        <w:t>.</w:t>
      </w:r>
      <w:r w:rsidR="00884528">
        <w:t xml:space="preserve"> </w:t>
      </w:r>
      <w:r w:rsidR="006F71A8" w:rsidRPr="006F71A8">
        <w:rPr>
          <w:rFonts w:ascii="Calibri" w:hAnsi="Calibri" w:cs="Calibri"/>
        </w:rPr>
        <w:t>﻿</w:t>
      </w:r>
      <w:r w:rsidR="006F71A8">
        <w:t>I</w:t>
      </w:r>
      <w:r w:rsidR="006F71A8" w:rsidRPr="006F71A8">
        <w:t>nstructions were given before each task regarding whether the task required watching or listening</w:t>
      </w:r>
      <w:r w:rsidR="006F71A8">
        <w:t>.</w:t>
      </w:r>
      <w:r w:rsidR="00275998">
        <w:t xml:space="preserve"> The order of the two tasks is randomized across participants.</w:t>
      </w:r>
      <w:r w:rsidR="006F71A8">
        <w:t xml:space="preserve"> </w:t>
      </w:r>
      <w:r w:rsidR="006F71A8" w:rsidRPr="006F71A8">
        <w:t>All instructions were embedded on the webpage and were pre-recorded by a female native English speaker.</w:t>
      </w:r>
      <w:r w:rsidR="00275998">
        <w:t xml:space="preserve"> </w:t>
      </w:r>
      <w:r w:rsidR="00A51670" w:rsidRPr="00065484">
        <w:t xml:space="preserve">For each SL task, a familiarization phase, in which participants performed a target detection task for </w:t>
      </w:r>
      <w:r w:rsidR="00AF2688" w:rsidRPr="00065484">
        <w:t xml:space="preserve">approximately </w:t>
      </w:r>
      <w:r w:rsidR="00A51670" w:rsidRPr="00065484">
        <w:t xml:space="preserve">5 </w:t>
      </w:r>
      <w:r w:rsidR="003C77DD" w:rsidRPr="00065484">
        <w:t>min</w:t>
      </w:r>
      <w:r w:rsidR="00A51670" w:rsidRPr="00065484">
        <w:t xml:space="preserve">, was immediately followed by a test phase, in which a two-alternative forced-choice (2AFC) test was given. </w:t>
      </w:r>
      <w:r w:rsidR="006F71A8" w:rsidRPr="006F71A8">
        <w:rPr>
          <w:rFonts w:ascii="Calibri" w:hAnsi="Calibri" w:cs="Calibri"/>
        </w:rPr>
        <w:t>﻿</w:t>
      </w:r>
    </w:p>
    <w:p w14:paraId="10DC80D9" w14:textId="1A1766F3" w:rsidR="00024CB2" w:rsidRDefault="00275998">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tab/>
      </w:r>
      <w:r>
        <w:tab/>
      </w:r>
      <w:r w:rsidR="00A51670" w:rsidRPr="00065484">
        <w:t xml:space="preserve">In the familiarization phase, </w:t>
      </w:r>
      <w:r w:rsidR="006F71A8">
        <w:t>p</w:t>
      </w:r>
      <w:r w:rsidR="006F71A8" w:rsidRPr="006F71A8">
        <w:t>articipants were shown a target stimulus during the instructions and were told to press the space bar as soon as they saw or heard the same target during the familiarization phase.</w:t>
      </w:r>
      <w:r w:rsidR="006F71A8">
        <w:t xml:space="preserve"> S</w:t>
      </w:r>
      <w:r w:rsidR="00A51670" w:rsidRPr="00065484">
        <w:t xml:space="preserve">timuli were presented in a continuous stream according to an embedded pattern of four unique triplets. In </w:t>
      </w:r>
      <w:r w:rsidR="00326E7E" w:rsidRPr="00065484">
        <w:t xml:space="preserve">the </w:t>
      </w:r>
      <w:r w:rsidR="00A51670" w:rsidRPr="00065484">
        <w:t>VSL</w:t>
      </w:r>
      <w:r w:rsidR="00326E7E" w:rsidRPr="00065484">
        <w:t xml:space="preserve"> task</w:t>
      </w:r>
      <w:r w:rsidR="00A51670" w:rsidRPr="00065484">
        <w:t xml:space="preserve">, 12 unique </w:t>
      </w:r>
      <w:r w:rsidR="00326E7E" w:rsidRPr="00065484">
        <w:t xml:space="preserve">cartoon </w:t>
      </w:r>
      <w:r w:rsidR="00A51670" w:rsidRPr="00065484">
        <w:t xml:space="preserve">alien images formed four target triplets. Each of the target triplets was repeated 24 times for a total of 96 triplets. Each image was presented one at a time at the center of the screen for 800 </w:t>
      </w:r>
      <w:proofErr w:type="spellStart"/>
      <w:r w:rsidR="00A51670" w:rsidRPr="00065484">
        <w:t>ms</w:t>
      </w:r>
      <w:proofErr w:type="spellEnd"/>
      <w:r w:rsidR="00A51670" w:rsidRPr="00065484">
        <w:t xml:space="preserve"> with </w:t>
      </w:r>
      <w:r w:rsidR="00326E7E" w:rsidRPr="00065484">
        <w:t xml:space="preserve">a </w:t>
      </w:r>
      <w:r w:rsidR="00A51670" w:rsidRPr="00065484">
        <w:t>200</w:t>
      </w:r>
      <w:r w:rsidR="00326E7E" w:rsidRPr="00065484">
        <w:t>-</w:t>
      </w:r>
      <w:r w:rsidR="00A51670" w:rsidRPr="00065484">
        <w:t xml:space="preserve">ms inter-stimulus interval (stimulus onset asynchrony (SOA) = 1000 </w:t>
      </w:r>
      <w:proofErr w:type="spellStart"/>
      <w:r w:rsidR="00A51670" w:rsidRPr="00065484">
        <w:t>ms</w:t>
      </w:r>
      <w:proofErr w:type="spellEnd"/>
      <w:r w:rsidR="00A51670" w:rsidRPr="00065484">
        <w:t>), lasting</w:t>
      </w:r>
      <w:r w:rsidR="00AF2688" w:rsidRPr="00065484">
        <w:t xml:space="preserve"> a total of</w:t>
      </w:r>
      <w:r w:rsidR="00A51670" w:rsidRPr="00065484">
        <w:t xml:space="preserve"> 4 min 48 s</w:t>
      </w:r>
      <w:r w:rsidR="003C77DD" w:rsidRPr="00065484">
        <w:t>ec</w:t>
      </w:r>
      <w:r w:rsidR="00A51670" w:rsidRPr="00065484">
        <w:t xml:space="preserve">. Participants were instructed to press the spacebar as quickly as possible whenever the target alien appeared on the screen. The target alien image was always the third alien of one of the four base triplets so that online learning could be measured via response time acceleration over 24 target trials during exposure. </w:t>
      </w:r>
    </w:p>
    <w:p w14:paraId="5E7AFD11" w14:textId="77777777" w:rsidR="00024CB2" w:rsidRDefault="00024CB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tab/>
      </w:r>
      <w:r>
        <w:tab/>
      </w:r>
      <w:r w:rsidR="00A51670" w:rsidRPr="00065484">
        <w:t xml:space="preserve">In </w:t>
      </w:r>
      <w:r w:rsidR="00326E7E" w:rsidRPr="00065484">
        <w:t xml:space="preserve">the </w:t>
      </w:r>
      <w:r w:rsidR="00A51670" w:rsidRPr="00065484">
        <w:t>ASL</w:t>
      </w:r>
      <w:r w:rsidR="00326E7E" w:rsidRPr="00065484">
        <w:t xml:space="preserve"> task</w:t>
      </w:r>
      <w:r w:rsidR="00A51670" w:rsidRPr="00065484">
        <w:t xml:space="preserve">, 12 unique monotones of the same duration (328 </w:t>
      </w:r>
      <w:proofErr w:type="spellStart"/>
      <w:r w:rsidR="00A51670" w:rsidRPr="00065484">
        <w:t>ms</w:t>
      </w:r>
      <w:proofErr w:type="spellEnd"/>
      <w:r w:rsidR="00A51670" w:rsidRPr="00065484">
        <w:t xml:space="preserve">) formed four target triplets. Each triplet was repeated 48 times for a total of 192 triplets. The SOA was 480 </w:t>
      </w:r>
      <w:proofErr w:type="spellStart"/>
      <w:r w:rsidR="00A51670" w:rsidRPr="00065484">
        <w:t>ms</w:t>
      </w:r>
      <w:proofErr w:type="spellEnd"/>
      <w:r w:rsidR="00A51670" w:rsidRPr="00065484">
        <w:t>, with the familiarization phase lasting 4 min and 36 s</w:t>
      </w:r>
      <w:r w:rsidR="003C77DD" w:rsidRPr="00065484">
        <w:t>ec</w:t>
      </w:r>
      <w:r w:rsidR="00A51670" w:rsidRPr="00065484">
        <w:t xml:space="preserve">. Presentation speed was faster in the auditory than visual tasks due to differences in perceptual preference </w:t>
      </w:r>
      <w:r w:rsidR="00226A8E" w:rsidRPr="00065484">
        <w:fldChar w:fldCharType="begin"/>
      </w:r>
      <w:r w:rsidR="00226A8E" w:rsidRPr="00065484">
        <w:instrText xml:space="preserve"> ADDIN ZOTERO_ITEM CSL_CITATION {"citationID":"Yr9ZI2Hl","properties":{"formattedCitation":"(Conway &amp; Christiansen, 2009; Emberson et al., 2011)","plainCitation":"(Conway &amp; Christiansen, 2009; Emberson et al., 2011)","noteIndex":0},"citationItems":[{"id":1999,"uris":["http://zotero.org/users/6820287/items/6DDC6ERF"],"itemData":{"id":1999,"type":"article-journal","container-title":"European Journal of Cognitive Psychology","ISSN":"0954-1446","issue":"4","journalAbbreviation":"European Journal of Cognitive Psychology","note":"publisher: Taylor &amp; Francis","page":"561-580","title":"Seeing and hearing in space and time: Effects of modality and presentation rate on implicit statistical learning","volume":"21","author":[{"family":"Conway","given":"Christopher M"},{"family":"Christiansen","given":"Morten H"}],"issued":{"date-parts":[["2009"]]}}},{"id":2000,"uris":["http://zotero.org/users/6820287/items/EBQP3UAF"],"itemData":{"id":2000,"type":"article-journal","container-title":"Quarterly Journal of Experimental Psychology","ISSN":"1747-0218","issue":"5","journalAbbreviation":"Quarterly Journal of Experimental Psychology","note":"publisher: SAGE Publications Sage UK: London, England","page":"1021-1040","title":"Timing is everything: Changes in presentation rate have opposite effects on auditory and visual implicit statistical learning","volume":"64","author":[{"family":"Emberson","given":"Lauren L"},{"family":"Conway","given":"Christopher M"},{"family":"Christiansen","given":"Morten H"}],"issued":{"date-parts":[["2011"]]}}}],"schema":"https://github.com/citation-style-language/schema/raw/master/csl-citation.json"} </w:instrText>
      </w:r>
      <w:r w:rsidR="00226A8E" w:rsidRPr="00065484">
        <w:fldChar w:fldCharType="separate"/>
      </w:r>
      <w:r w:rsidR="00226A8E" w:rsidRPr="00065484">
        <w:rPr>
          <w:noProof/>
        </w:rPr>
        <w:t>(Conway &amp; Christiansen, 2009; Emberson et al., 2011)</w:t>
      </w:r>
      <w:r w:rsidR="00226A8E" w:rsidRPr="00065484">
        <w:fldChar w:fldCharType="end"/>
      </w:r>
      <w:r w:rsidR="00226A8E" w:rsidRPr="00065484">
        <w:t>.</w:t>
      </w:r>
      <w:r w:rsidR="00A51670" w:rsidRPr="00065484">
        <w:t xml:space="preserve"> The procedure was identical to that of VSL except that the target tones used in the target-detection task during familiarization were constrained to only the lowest and highest notes of the final tones of the four triplets to facilitate identification. Two practice trials before the continuous stream of tones ensured that participants could distinguish the target tone. Response time was measured over 48 target trials. </w:t>
      </w:r>
    </w:p>
    <w:p w14:paraId="26AFAD31" w14:textId="0ED52A1C" w:rsidR="009A724E" w:rsidRPr="00065484" w:rsidRDefault="00024CB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tab/>
      </w:r>
      <w:r>
        <w:tab/>
      </w:r>
      <w:r w:rsidR="00A51670" w:rsidRPr="00065484">
        <w:t>This approach of measuring online learning has been validated in our previous work in adult learners</w:t>
      </w:r>
      <w:r w:rsidR="00AF2688" w:rsidRPr="00065484">
        <w:t>:</w:t>
      </w:r>
      <w:r w:rsidR="00A51670" w:rsidRPr="00065484">
        <w:t xml:space="preserve"> </w:t>
      </w:r>
      <w:r w:rsidR="00AF2688" w:rsidRPr="00065484">
        <w:t>their responses to target stimuli</w:t>
      </w:r>
      <w:r w:rsidR="00A51670" w:rsidRPr="00065484">
        <w:t xml:space="preserve"> accelerated more quickly in structured sequences</w:t>
      </w:r>
      <w:r w:rsidR="00462373" w:rsidRPr="00065484">
        <w:t>,</w:t>
      </w:r>
      <w:r w:rsidR="00A51670" w:rsidRPr="00065484">
        <w:t xml:space="preserve"> similar to the ones used here</w:t>
      </w:r>
      <w:r w:rsidR="00462373" w:rsidRPr="00065484">
        <w:t>,</w:t>
      </w:r>
      <w:r w:rsidR="00A51670" w:rsidRPr="00065484">
        <w:t xml:space="preserve"> than in random sequences where no triplets were formed and the </w:t>
      </w:r>
      <w:r w:rsidR="00A51670" w:rsidRPr="00065484">
        <w:lastRenderedPageBreak/>
        <w:t xml:space="preserve">same stimuli were displayed in a random order </w:t>
      </w:r>
      <w:r w:rsidR="007F3347" w:rsidRPr="00065484">
        <w:fldChar w:fldCharType="begin"/>
      </w:r>
      <w:r w:rsidR="007F3347" w:rsidRPr="00065484">
        <w:instrText xml:space="preserve"> ADDIN ZOTERO_ITEM CSL_CITATION {"citationID":"MsmSyFkV","properties":{"formattedCitation":"(Schneider et al., 2020; Tang et al., 2022)","plainCitation":"(Schneider et al., 2020; Tang et al., 2022)","noteIndex":0},"citationItems":[{"id":2001,"uris":["http://zotero.org/users/6820287/items/ZZXPH4IH"],"itemData":{"id":2001,"type":"article-journal","container-title":"JoVE (Journal of Visualized Experiments)","ISSN":"1940-087X","issue":"160","journalAbbreviation":"JoVE (Journal of Visualized Experiments)","page":"e61474","title":"Measuring statistical learning across modalities and domains in school-aged children via an online platform and neuroimaging techniques","author":[{"family":"Schneider","given":"Julie M"},{"family":"Hu","given":"Anqi"},{"family":"Legault","given":"Jennifer"},{"family":"Qi","given":"Zhenghan"}],"issued":{"date-parts":[["2020"]]}}},{"id":2004,"uris":["http://zotero.org/users/6820287/items/7WZL2AXF"],"itemData":{"id":2004,"type":"article-journal","container-title":"bioRxiv","journalAbbreviation":"bioRxiv","note":"publisher: Cold Spring Harbor Laboratory","title":"Human statistical learning dynamically shapes the hippocampal processing of temporal associations","author":[{"family":"Tang","given":"Wei"},{"family":"Christiansen","given":"Morten H"},{"family":"Qi","given":"Zhenghan"}],"issued":{"date-parts":[["2022"]]}}}],"schema":"https://github.com/citation-style-language/schema/raw/master/csl-citation.json"} </w:instrText>
      </w:r>
      <w:r w:rsidR="007F3347" w:rsidRPr="00065484">
        <w:fldChar w:fldCharType="separate"/>
      </w:r>
      <w:r w:rsidR="007F3347" w:rsidRPr="00065484">
        <w:rPr>
          <w:noProof/>
        </w:rPr>
        <w:t>(Schneider et al., 2020; Tang et al., 2022)</w:t>
      </w:r>
      <w:r w:rsidR="007F3347" w:rsidRPr="00065484">
        <w:fldChar w:fldCharType="end"/>
      </w:r>
      <w:r w:rsidR="007F3347" w:rsidRPr="00065484">
        <w:t>.</w:t>
      </w:r>
      <w:r w:rsidR="00A51670" w:rsidRPr="00065484">
        <w:t xml:space="preserve"> </w:t>
      </w:r>
      <w:r w:rsidR="00665A0F" w:rsidRPr="00065484">
        <w:t xml:space="preserve">Significant </w:t>
      </w:r>
      <w:r w:rsidR="00A51670" w:rsidRPr="00065484">
        <w:t>RT acceleration was also observed in children using a tablet to respond to target</w:t>
      </w:r>
      <w:r w:rsidR="00AF2688" w:rsidRPr="00065484">
        <w:t>s</w:t>
      </w:r>
      <w:r w:rsidR="00A51670" w:rsidRPr="00065484">
        <w:t xml:space="preserve"> </w:t>
      </w:r>
      <w:r w:rsidR="00AF2688" w:rsidRPr="00065484">
        <w:t>in</w:t>
      </w:r>
      <w:r w:rsidR="00A51670" w:rsidRPr="00065484">
        <w:t xml:space="preserve"> the </w:t>
      </w:r>
      <w:r w:rsidR="00AF2688" w:rsidRPr="00065484">
        <w:t xml:space="preserve">third </w:t>
      </w:r>
      <w:r w:rsidR="00A51670" w:rsidRPr="00065484">
        <w:t>position</w:t>
      </w:r>
      <w:r w:rsidR="00AF2688" w:rsidRPr="00065484">
        <w:t>, but not the first position,</w:t>
      </w:r>
      <w:r w:rsidR="00A51670" w:rsidRPr="00065484">
        <w:t xml:space="preserve"> of a triplet</w:t>
      </w:r>
      <w:r w:rsidR="00AF2688" w:rsidRPr="00065484">
        <w:t>, indicating that they had learned the triplet structure and could anticipate the target</w:t>
      </w:r>
      <w:r w:rsidR="00665A0F" w:rsidRPr="00065484">
        <w:t xml:space="preserve"> </w:t>
      </w:r>
      <w:r w:rsidR="00A51670" w:rsidRPr="00065484">
        <w:t>(</w:t>
      </w:r>
      <w:proofErr w:type="spellStart"/>
      <w:r w:rsidR="00A51670" w:rsidRPr="00065484">
        <w:t>Zinszer</w:t>
      </w:r>
      <w:proofErr w:type="spellEnd"/>
      <w:r w:rsidR="00A51670" w:rsidRPr="00065484">
        <w:t xml:space="preserve"> et al., </w:t>
      </w:r>
      <w:r w:rsidR="00F21A92">
        <w:t>in press</w:t>
      </w:r>
      <w:r w:rsidR="00A51670" w:rsidRPr="00065484">
        <w:t xml:space="preserve">). </w:t>
      </w:r>
      <w:r w:rsidR="005964A1" w:rsidRPr="00065484">
        <w:t xml:space="preserve"> </w:t>
      </w:r>
    </w:p>
    <w:p w14:paraId="3C940698" w14:textId="1FE2FA99"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Pr="00065484">
        <w:tab/>
      </w:r>
      <w:r w:rsidR="00AF2688" w:rsidRPr="00065484">
        <w:t>In t</w:t>
      </w:r>
      <w:r w:rsidRPr="00065484">
        <w:t>he 2AFC test phase</w:t>
      </w:r>
      <w:r w:rsidR="00AF2688" w:rsidRPr="00065484">
        <w:t>,</w:t>
      </w:r>
      <w:r w:rsidRPr="00065484">
        <w:t xml:space="preserve"> </w:t>
      </w:r>
      <w:r w:rsidR="00AF2688" w:rsidRPr="00065484">
        <w:t>participants were asked to identify which of two triplets seemed more like what they saw during the familiarization phase. One</w:t>
      </w:r>
      <w:r w:rsidRPr="00065484">
        <w:t xml:space="preserve"> option w</w:t>
      </w:r>
      <w:r w:rsidR="00AF2688" w:rsidRPr="00065484">
        <w:t>as</w:t>
      </w:r>
      <w:r w:rsidRPr="00065484">
        <w:t xml:space="preserve"> a target triplet from the familiarization phase and </w:t>
      </w:r>
      <w:r w:rsidR="00AF2688" w:rsidRPr="00065484">
        <w:t xml:space="preserve">the other was </w:t>
      </w:r>
      <w:r w:rsidRPr="00065484">
        <w:t xml:space="preserve">a foil triplet that was novel to the participant. Foil triplets were constructed so that the relative position of each image was the same as </w:t>
      </w:r>
      <w:r w:rsidR="00AF2688" w:rsidRPr="00065484">
        <w:t xml:space="preserve">in </w:t>
      </w:r>
      <w:r w:rsidRPr="00065484">
        <w:t xml:space="preserve">the target triplet. The test phase consisted of 32 </w:t>
      </w:r>
      <w:r w:rsidR="00AF2688" w:rsidRPr="00065484">
        <w:t xml:space="preserve">trials </w:t>
      </w:r>
      <w:r w:rsidRPr="00065484">
        <w:t xml:space="preserve">(4 target triplets x 4 foil triplets x 2 repetitions) </w:t>
      </w:r>
      <w:r w:rsidR="00AF2688" w:rsidRPr="00065484">
        <w:t xml:space="preserve">presented in </w:t>
      </w:r>
      <w:r w:rsidRPr="00065484">
        <w:t xml:space="preserve">random order. The images and sounds within each triplet were presented one at a time at the same presentation rate as </w:t>
      </w:r>
      <w:r w:rsidR="00AF2688" w:rsidRPr="00065484">
        <w:t xml:space="preserve">in </w:t>
      </w:r>
      <w:r w:rsidRPr="00065484">
        <w:t>the familiarization phase with a 1000</w:t>
      </w:r>
      <w:r w:rsidR="00AF2688" w:rsidRPr="00065484">
        <w:t>-</w:t>
      </w:r>
      <w:r w:rsidRPr="00065484">
        <w:t xml:space="preserve">ms pause between the target and the foil triplets. There were no time constraints for responses and no feedback </w:t>
      </w:r>
      <w:r w:rsidR="00AF2688" w:rsidRPr="00065484">
        <w:t>was given</w:t>
      </w:r>
      <w:r w:rsidRPr="00065484">
        <w:t>.</w:t>
      </w:r>
      <w:r w:rsidR="00AF2688" w:rsidRPr="00065484">
        <w:t xml:space="preserve"> The dependent measure was accuracy.</w:t>
      </w:r>
    </w:p>
    <w:p w14:paraId="15CDCE3D" w14:textId="4C734AD0"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Pr="00065484">
        <w:tab/>
      </w:r>
      <w:r w:rsidR="003C77DD" w:rsidRPr="00065484">
        <w:t>One</w:t>
      </w:r>
      <w:r w:rsidRPr="00065484">
        <w:t xml:space="preserve"> participant in the DD</w:t>
      </w:r>
      <w:r w:rsidRPr="00065484">
        <w:rPr>
          <w:i/>
        </w:rPr>
        <w:t xml:space="preserve"> </w:t>
      </w:r>
      <w:r w:rsidRPr="00065484">
        <w:t xml:space="preserve">group was removed from the ASL analyses and </w:t>
      </w:r>
      <w:r w:rsidR="003C77DD" w:rsidRPr="00065484">
        <w:t>one</w:t>
      </w:r>
      <w:r w:rsidRPr="00065484">
        <w:t xml:space="preserve"> participant in the TYP group was removed from the VSL analyses because their data were not recorded due to technical issues. </w:t>
      </w:r>
    </w:p>
    <w:p w14:paraId="136DA58C"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p>
    <w:p w14:paraId="7074A5DA"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rPr>
          <w:b/>
        </w:rPr>
      </w:pPr>
      <w:r w:rsidRPr="00065484">
        <w:rPr>
          <w:b/>
        </w:rPr>
        <w:t>Statistical Analysis</w:t>
      </w:r>
    </w:p>
    <w:p w14:paraId="460B8CAA" w14:textId="7E09F9E8"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 xml:space="preserve">For all four experiments, outcome variables were analyzed in R v3.5.0 </w:t>
      </w:r>
      <w:r w:rsidR="00226A8E" w:rsidRPr="00065484">
        <w:fldChar w:fldCharType="begin"/>
      </w:r>
      <w:r w:rsidR="00226A8E" w:rsidRPr="00065484">
        <w:instrText xml:space="preserve"> ADDIN ZOTERO_ITEM CSL_CITATION {"citationID":"uAyXHZGB","properties":{"formattedCitation":"(Team, 2013)","plainCitation":"(Team, 2013)","noteIndex":0},"citationItems":[{"id":170,"uris":["http://zotero.org/users/6820287/items/J7IXBI8B"],"itemData":{"id":170,"type":"book","publisher":"Vienna, Austria","title":"R: A language and environment for statistical computing","author":[{"family":"Team","given":"R. Core"}],"issued":{"date-parts":[["2013"]]}}}],"schema":"https://github.com/citation-style-language/schema/raw/master/csl-citation.json"} </w:instrText>
      </w:r>
      <w:r w:rsidR="00226A8E" w:rsidRPr="00065484">
        <w:fldChar w:fldCharType="separate"/>
      </w:r>
      <w:r w:rsidR="007F3347" w:rsidRPr="00065484">
        <w:rPr>
          <w:noProof/>
        </w:rPr>
        <w:t>(Team, 2013)</w:t>
      </w:r>
      <w:r w:rsidR="00226A8E" w:rsidRPr="00065484">
        <w:fldChar w:fldCharType="end"/>
      </w:r>
      <w:r w:rsidR="00226A8E" w:rsidRPr="00065484">
        <w:t>,</w:t>
      </w:r>
      <w:r w:rsidRPr="00065484">
        <w:t xml:space="preserve"> using identical statistical thresholds (</w:t>
      </w:r>
      <w:r w:rsidRPr="00065484">
        <w:rPr>
          <w:i/>
        </w:rPr>
        <w:t xml:space="preserve">p </w:t>
      </w:r>
      <w:r w:rsidRPr="00065484">
        <w:t>&lt; 0.05</w:t>
      </w:r>
      <w:r w:rsidRPr="00065484">
        <w:rPr>
          <w:i/>
        </w:rPr>
        <w:t>)</w:t>
      </w:r>
      <w:r w:rsidRPr="00065484">
        <w:t xml:space="preserve">, and maximal random effect structures </w:t>
      </w:r>
      <w:r w:rsidR="00226A8E" w:rsidRPr="00065484">
        <w:fldChar w:fldCharType="begin"/>
      </w:r>
      <w:r w:rsidR="00226A8E" w:rsidRPr="00065484">
        <w:instrText xml:space="preserve"> ADDIN ZOTERO_ITEM CSL_CITATION {"citationID":"qgFMc4P1","properties":{"formattedCitation":"(Barr, 2013)","plainCitation":"(Barr, 2013)","noteIndex":0},"citationItems":[{"id":2003,"uris":["http://zotero.org/users/6820287/items/NJNDISKY"],"itemData":{"id":2003,"type":"article-journal","container-title":"Frontiers in psychology","ISSN":"1664-1078","journalAbbreviation":"Frontiers in psychology","note":"publisher: Frontiers Media SA","page":"328","title":"Random effects structure for testing interactions in linear mixed-effects models","volume":"4","author":[{"family":"Barr","given":"Dale J"}],"issued":{"date-parts":[["2013"]]}}}],"schema":"https://github.com/citation-style-language/schema/raw/master/csl-citation.json"} </w:instrText>
      </w:r>
      <w:r w:rsidR="00226A8E" w:rsidRPr="00065484">
        <w:fldChar w:fldCharType="separate"/>
      </w:r>
      <w:r w:rsidR="00226A8E" w:rsidRPr="00065484">
        <w:rPr>
          <w:noProof/>
        </w:rPr>
        <w:t>(Barr, 2013)</w:t>
      </w:r>
      <w:r w:rsidR="00226A8E" w:rsidRPr="00065484">
        <w:fldChar w:fldCharType="end"/>
      </w:r>
      <w:r w:rsidRPr="00065484">
        <w:t xml:space="preserve">, using the package </w:t>
      </w:r>
      <w:r w:rsidRPr="00065484">
        <w:rPr>
          <w:i/>
        </w:rPr>
        <w:t>lme4</w:t>
      </w:r>
      <w:r w:rsidRPr="00065484">
        <w:t xml:space="preserve"> </w:t>
      </w:r>
      <w:r w:rsidR="00226A8E" w:rsidRPr="00065484">
        <w:fldChar w:fldCharType="begin"/>
      </w:r>
      <w:r w:rsidR="00226A8E" w:rsidRPr="00065484">
        <w:instrText xml:space="preserve"> ADDIN ZOTERO_ITEM CSL_CITATION {"citationID":"WwKmw5lf","properties":{"formattedCitation":"(Bates et al., 2007)","plainCitation":"(Bates et al., 2007)","noteIndex":0},"citationItems":[{"id":169,"uris":["http://zotero.org/users/6820287/items/3PEXDKQC"],"itemData":{"id":169,"type":"article-journal","container-title":"R package version","issue":"1","page":"74","title":"The lme4 package","volume":"2","author":[{"family":"Bates","given":"Douglas"},{"family":"Sarkar","given":"Deepayan"},{"family":"Bates","given":"Maintainer Douglas"},{"family":"Matrix","given":"L."}],"issued":{"date-parts":[["2007"]]}}}],"schema":"https://github.com/citation-style-language/schema/raw/master/csl-citation.json"} </w:instrText>
      </w:r>
      <w:r w:rsidR="00226A8E" w:rsidRPr="00065484">
        <w:fldChar w:fldCharType="separate"/>
      </w:r>
      <w:r w:rsidR="00226A8E" w:rsidRPr="00065484">
        <w:rPr>
          <w:noProof/>
        </w:rPr>
        <w:t>(Bates et al., 2007)</w:t>
      </w:r>
      <w:r w:rsidR="00226A8E" w:rsidRPr="00065484">
        <w:fldChar w:fldCharType="end"/>
      </w:r>
      <w:r w:rsidR="00226A8E" w:rsidRPr="00065484">
        <w:t>.</w:t>
      </w:r>
      <w:r w:rsidRPr="00065484">
        <w:t xml:space="preserve"> The significance of fixed effects in the linear mixed-level models was tested in an ANOVA (using Satterthwaite approximations) and fit with restricted maximum likelihood (REML) using the package </w:t>
      </w:r>
      <w:proofErr w:type="spellStart"/>
      <w:r w:rsidRPr="00065484">
        <w:rPr>
          <w:i/>
        </w:rPr>
        <w:t>lmerTest</w:t>
      </w:r>
      <w:proofErr w:type="spellEnd"/>
      <w:r w:rsidRPr="00065484">
        <w:t xml:space="preserve"> </w:t>
      </w:r>
      <w:r w:rsidR="007268D5" w:rsidRPr="00065484">
        <w:fldChar w:fldCharType="begin"/>
      </w:r>
      <w:r w:rsidR="007268D5" w:rsidRPr="00065484">
        <w:instrText xml:space="preserve"> ADDIN ZOTERO_ITEM CSL_CITATION {"citationID":"fTLrGYwC","properties":{"formattedCitation":"(Kuznetsova et al., 2016)","plainCitation":"(Kuznetsova et al., 2016)","noteIndex":0},"citationItems":[{"id":168,"uris":["http://zotero.org/users/6820287/items/92TT8KSV"],"itemData":{"id":168,"type":"article-journal","container-title":"R package version","page":"33","title":"Tests in linear mixed effects models","volume":"2","author":[{"family":"Kuznetsova","given":"Alexandra"},{"family":"Brockhoff","given":"Per Bruun"},{"family":"Christensen","given":"Rune Haubo Bojesen"}],"issued":{"date-parts":[["2016"]]}}}],"schema":"https://github.com/citation-style-language/schema/raw/master/csl-citation.json"} </w:instrText>
      </w:r>
      <w:r w:rsidR="007268D5" w:rsidRPr="00065484">
        <w:fldChar w:fldCharType="separate"/>
      </w:r>
      <w:r w:rsidR="007268D5" w:rsidRPr="00065484">
        <w:rPr>
          <w:noProof/>
        </w:rPr>
        <w:t>(Kuznetsova et al., 2016)</w:t>
      </w:r>
      <w:r w:rsidR="007268D5" w:rsidRPr="00065484">
        <w:fldChar w:fldCharType="end"/>
      </w:r>
      <w:r w:rsidR="007268D5" w:rsidRPr="00065484">
        <w:t xml:space="preserve">. </w:t>
      </w:r>
      <w:r w:rsidRPr="00065484">
        <w:t xml:space="preserve">The significance of fixed effects in the generalized linear mixed-level models was estimated using personalized quasi-likelihood using the </w:t>
      </w:r>
      <w:proofErr w:type="spellStart"/>
      <w:r w:rsidRPr="00065484">
        <w:rPr>
          <w:i/>
        </w:rPr>
        <w:t>glmmPQL</w:t>
      </w:r>
      <w:proofErr w:type="spellEnd"/>
      <w:r w:rsidRPr="00065484">
        <w:rPr>
          <w:i/>
        </w:rPr>
        <w:t xml:space="preserve"> </w:t>
      </w:r>
      <w:r w:rsidRPr="00065484">
        <w:t xml:space="preserve">function of the package </w:t>
      </w:r>
      <w:r w:rsidRPr="00065484">
        <w:rPr>
          <w:i/>
        </w:rPr>
        <w:t>MASS</w:t>
      </w:r>
      <w:r w:rsidRPr="00065484">
        <w:t xml:space="preserve"> to improve model convergence. The effect sizes for the fixed effects in these linear mixed models were computed via the coefficient of determination (R squared) using </w:t>
      </w:r>
      <w:r w:rsidRPr="00065484">
        <w:rPr>
          <w:i/>
        </w:rPr>
        <w:t>r2beta</w:t>
      </w:r>
      <w:r w:rsidRPr="00065484">
        <w:t xml:space="preserve"> function of the package </w:t>
      </w:r>
      <w:r w:rsidRPr="00065484">
        <w:rPr>
          <w:i/>
        </w:rPr>
        <w:t>r2glmm</w:t>
      </w:r>
      <w:r w:rsidRPr="00065484">
        <w:t xml:space="preserve"> </w:t>
      </w:r>
      <w:r w:rsidR="007F3347" w:rsidRPr="00065484">
        <w:fldChar w:fldCharType="begin"/>
      </w:r>
      <w:r w:rsidR="007F3347" w:rsidRPr="00065484">
        <w:instrText xml:space="preserve"> ADDIN ZOTERO_ITEM CSL_CITATION {"citationID":"e1Xro7zN","properties":{"formattedCitation":"(Jaeger, 2017; Nakagawa &amp; Schielzeth, 2013)","plainCitation":"(Jaeger, 2017; Nakagawa &amp; Schielzeth, 2013)","noteIndex":0},"citationItems":[{"id":2006,"uris":["http://zotero.org/users/6820287/items/DGNQVJYN"],"itemData":{"id":2006,"type":"article-journal","container-title":"R Found Stat Comput Vienna available CRAN R-project org/package= R2glmm","journalAbbreviation":"R Found Stat Comput Vienna available CRAN R-project org/package= R2glmm","title":"Package ‘r2glmm’","author":[{"family":"Jaeger","given":"Byron"}],"issued":{"date-parts":[["2017"]]}}},{"id":2005,"uris":["http://zotero.org/users/6820287/items/JVEZJP6M"],"itemData":{"id":2005,"type":"article-journal","container-title":"Methods in ecology and evolution","ISSN":"2041-210X","issue":"2","journalAbbreviation":"Methods in ecology and evolution","note":"publisher: Wiley Online Library","page":"133-142","title":"A general and simple method for obtaining R2 from generalized linear mixed‐effects models","volume":"4","author":[{"family":"Nakagawa","given":"Shinichi"},{"family":"Schielzeth","given":"Holger"}],"issued":{"date-parts":[["2013"]]}}}],"schema":"https://github.com/citation-style-language/schema/raw/master/csl-citation.json"} </w:instrText>
      </w:r>
      <w:r w:rsidR="007F3347" w:rsidRPr="00065484">
        <w:fldChar w:fldCharType="separate"/>
      </w:r>
      <w:r w:rsidR="007F3347" w:rsidRPr="00065484">
        <w:rPr>
          <w:noProof/>
        </w:rPr>
        <w:t>(Jaeger, 2017; Nakagawa &amp; Schielzeth, 2013)</w:t>
      </w:r>
      <w:r w:rsidR="007F3347" w:rsidRPr="00065484">
        <w:fldChar w:fldCharType="end"/>
      </w:r>
      <w:r w:rsidR="007F3347" w:rsidRPr="00065484">
        <w:t>.</w:t>
      </w:r>
      <w:r w:rsidRPr="00065484">
        <w:t xml:space="preserve"> In all models, </w:t>
      </w:r>
      <w:r w:rsidR="007204B3" w:rsidRPr="00065484">
        <w:t>age, s</w:t>
      </w:r>
      <w:r w:rsidRPr="00065484">
        <w:t>ex, and nonverbal IQ were included as nuisance covariates.</w:t>
      </w:r>
    </w:p>
    <w:p w14:paraId="442021F6"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FC3A9CB" w14:textId="77777777" w:rsidR="009A724E" w:rsidRPr="00065484" w:rsidRDefault="00A51670" w:rsidP="00462373">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i/>
        </w:rPr>
      </w:pPr>
      <w:r w:rsidRPr="00065484">
        <w:rPr>
          <w:b/>
          <w:i/>
        </w:rPr>
        <w:t>​​Pairwise Correlation Analysis</w:t>
      </w:r>
    </w:p>
    <w:p w14:paraId="5309574F" w14:textId="2464A4B3" w:rsidR="00745F7B" w:rsidRPr="00012408" w:rsidRDefault="00745F7B" w:rsidP="00745F7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eastAsia="SimSun"/>
        </w:rPr>
      </w:pPr>
      <w:r w:rsidRPr="00012408">
        <w:rPr>
          <w:rFonts w:eastAsia="SimSun"/>
        </w:rPr>
        <w:lastRenderedPageBreak/>
        <w:t xml:space="preserve">To determine whether individual task performance is related to underlying cognitive capacities, we performed Pearson pairwise correlations using the </w:t>
      </w:r>
      <w:proofErr w:type="spellStart"/>
      <w:r w:rsidRPr="00012408">
        <w:rPr>
          <w:rFonts w:eastAsia="SimSun"/>
        </w:rPr>
        <w:t>Hmisc</w:t>
      </w:r>
      <w:proofErr w:type="spellEnd"/>
      <w:r w:rsidRPr="00012408">
        <w:rPr>
          <w:rFonts w:eastAsia="SimSun"/>
        </w:rPr>
        <w:t xml:space="preserve"> package in R (Harrell Jr &amp; Harrell Jr, 2019) to examine cross-task associations (</w:t>
      </w:r>
      <w:r w:rsidRPr="00012408">
        <w:rPr>
          <w:rFonts w:eastAsia="SimSun"/>
          <w:b/>
          <w:bCs/>
        </w:rPr>
        <w:t>Table 2</w:t>
      </w:r>
      <w:r w:rsidRPr="00012408">
        <w:rPr>
          <w:rFonts w:eastAsia="SimSun"/>
        </w:rPr>
        <w:t>). We also investigated the relationship between task performance and participants' reading-related abilities, defined as word reading and phonological awareness, across the entire sample and within each group (</w:t>
      </w:r>
      <w:r w:rsidRPr="00012408">
        <w:rPr>
          <w:rFonts w:eastAsia="SimSun"/>
          <w:b/>
          <w:bCs/>
        </w:rPr>
        <w:t>Table 3</w:t>
      </w:r>
      <w:r w:rsidRPr="00012408">
        <w:rPr>
          <w:rFonts w:eastAsia="SimSun"/>
        </w:rPr>
        <w:t xml:space="preserve">). Word reading was </w:t>
      </w:r>
      <w:proofErr w:type="spellStart"/>
      <w:r w:rsidRPr="00012408">
        <w:rPr>
          <w:rFonts w:eastAsia="SimSun"/>
        </w:rPr>
        <w:t>operationaly</w:t>
      </w:r>
      <w:proofErr w:type="spellEnd"/>
      <w:r w:rsidRPr="00012408">
        <w:rPr>
          <w:rFonts w:eastAsia="SimSun"/>
        </w:rPr>
        <w:t xml:space="preserve"> defined by </w:t>
      </w:r>
      <w:proofErr w:type="gramStart"/>
      <w:r w:rsidRPr="00012408">
        <w:rPr>
          <w:rFonts w:eastAsia="SimSun"/>
        </w:rPr>
        <w:t>the  of</w:t>
      </w:r>
      <w:proofErr w:type="gramEnd"/>
      <w:r w:rsidRPr="00012408">
        <w:rPr>
          <w:rFonts w:eastAsia="SimSun"/>
        </w:rPr>
        <w:t xml:space="preserve"> Word ID and Word Attack scores from the WRMT-R/NU, while phonological awareness was operationalized as the average of Elision and Blending scores from the CTOPP-2. </w:t>
      </w:r>
    </w:p>
    <w:p w14:paraId="47F182BB" w14:textId="23D2143C" w:rsidR="00EE0866" w:rsidRDefault="007B40AE" w:rsidP="00FA616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tab/>
      </w:r>
      <w:r w:rsidR="0070034E" w:rsidRPr="0070034E">
        <w:t xml:space="preserve">To assess learning across trials in the RP and MT tasks, we used linear regression to fit each measure of interest (RP proportion on, MT number of errors and completion time) to trial number, resulting in </w:t>
      </w:r>
      <w:r w:rsidR="0070034E">
        <w:t>three</w:t>
      </w:r>
      <w:r w:rsidR="0070034E" w:rsidRPr="0070034E">
        <w:t xml:space="preserve"> slope coefficient</w:t>
      </w:r>
      <w:r w:rsidR="0070034E">
        <w:t>s</w:t>
      </w:r>
      <w:r w:rsidR="0070034E" w:rsidRPr="0070034E">
        <w:t xml:space="preserve"> for each participant. These slope coefficients were then used in pairwise correlations to capture individual differences in learning for each procedural memory task</w:t>
      </w:r>
      <w:r w:rsidR="0070034E">
        <w:t>.</w:t>
      </w:r>
      <w:r w:rsidR="00EE0866">
        <w:t xml:space="preserve"> </w:t>
      </w:r>
      <w:r w:rsidR="00D02B2B" w:rsidRPr="00065484">
        <w:t xml:space="preserve">Each participant’s SL performance was measured by 1) the linear slope of </w:t>
      </w:r>
      <w:r w:rsidR="00747CE2" w:rsidRPr="00065484">
        <w:t>response-time</w:t>
      </w:r>
      <w:r w:rsidR="00D02B2B" w:rsidRPr="00065484">
        <w:t xml:space="preserve"> acceleration over normalized response time, so that we </w:t>
      </w:r>
      <w:proofErr w:type="gramStart"/>
      <w:r w:rsidR="00D02B2B" w:rsidRPr="00065484">
        <w:t>are able to</w:t>
      </w:r>
      <w:proofErr w:type="gramEnd"/>
      <w:r w:rsidR="00D02B2B" w:rsidRPr="00065484">
        <w:t xml:space="preserve"> compare SL performance across individuals with different baseline speed, and 2) the proportion of correct response</w:t>
      </w:r>
      <w:r w:rsidR="00747CE2" w:rsidRPr="00065484">
        <w:t>s</w:t>
      </w:r>
      <w:r w:rsidR="00D02B2B" w:rsidRPr="00065484">
        <w:t xml:space="preserve"> during the 2AFC task. </w:t>
      </w:r>
      <w:r w:rsidR="0070034E">
        <w:t>E</w:t>
      </w:r>
      <w:r w:rsidR="0070034E" w:rsidRPr="0070034E">
        <w:t>nsuring that our analyses were not skewed by outlier values</w:t>
      </w:r>
      <w:r w:rsidR="008C7606" w:rsidRPr="008C7606">
        <w:t xml:space="preserve">, we identified and removed participants with outlier values that were more than 3 standard deviations away from the sample mean. Specifically, one </w:t>
      </w:r>
      <w:r w:rsidR="008C7606">
        <w:t>TYP</w:t>
      </w:r>
      <w:r w:rsidR="008C7606" w:rsidRPr="008C7606">
        <w:t xml:space="preserve"> participant was excluded due to an unusually high deceleration during ASL exposure (RT slope more than 3 SD above the sample mean), and another typically developing participant was excluded due to outlier slope values on mirror tracing errors and time. These individuals were excluded from our pairwise correlation analyses.</w:t>
      </w:r>
    </w:p>
    <w:p w14:paraId="1CE4BF45" w14:textId="4AEB54DD" w:rsidR="00FA6169" w:rsidRDefault="00FA6169" w:rsidP="00FA616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Pr>
          <w:rFonts w:eastAsia="SimSun"/>
        </w:rPr>
        <w:tab/>
      </w:r>
      <w:r w:rsidRPr="0076529B">
        <w:rPr>
          <w:rFonts w:eastAsia="SimSun"/>
        </w:rPr>
        <w:t>We hypothesized that better learning performance (i.e., steeper positive slopes on RP and negative slopes on MT, more negative RT slope during SL, and higher SL test accuracy) would be associated with stronger reading and phonological skills. To avoid potential inflation of correlations due to response time, we used the untimed decoding skills for these analyses.</w:t>
      </w:r>
    </w:p>
    <w:p w14:paraId="13089C74" w14:textId="4D5F1245" w:rsidR="009A724E" w:rsidRPr="00065484" w:rsidRDefault="00EE0866" w:rsidP="00EE086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tab/>
      </w:r>
      <w:r w:rsidR="00A51670" w:rsidRPr="00065484">
        <w:t xml:space="preserve">Bayesian correlations were computed using the </w:t>
      </w:r>
      <w:proofErr w:type="spellStart"/>
      <w:r w:rsidR="00A51670" w:rsidRPr="00065484">
        <w:t>BayesFactor</w:t>
      </w:r>
      <w:proofErr w:type="spellEnd"/>
      <w:r w:rsidR="00A51670" w:rsidRPr="00065484">
        <w:t xml:space="preserve"> package (Morey et al., 2015) with default priors comparing a null model of no correlation with the alternative model of correlation. Bayesian models provide good precision even in smaller data sets (Lee &amp; Song, 2004). Importantly, Bayes factors provide a measure of how likely the data </w:t>
      </w:r>
      <w:r w:rsidR="00747CE2" w:rsidRPr="00065484">
        <w:t>are</w:t>
      </w:r>
      <w:r w:rsidR="00A51670" w:rsidRPr="00065484">
        <w:t xml:space="preserve"> under the null versus alternative hypothesis, allowing us to quantify and compare relative support for the existence of a relationship between each pair of variables. </w:t>
      </w:r>
      <w:r w:rsidR="002542EF" w:rsidRPr="002542EF">
        <w:t xml:space="preserve">Additionally, Bayesian Factors are less prone to type </w:t>
      </w:r>
      <w:r w:rsidR="002542EF" w:rsidRPr="002542EF">
        <w:lastRenderedPageBreak/>
        <w:t>I errors than traditional hypothesis testing methods, as they provide a continuous measure of evidence for both the null and alternative hypotheses.</w:t>
      </w:r>
      <w:r w:rsidR="002542EF">
        <w:t xml:space="preserve"> </w:t>
      </w:r>
      <w:r w:rsidR="00A51670" w:rsidRPr="00065484">
        <w:t xml:space="preserve">Based on previous work, Bayes factors larger than 1 were considered to provide positive evidence (albeit weak if under 3) in favor of the alternative hypothesis that two variables are correlated </w:t>
      </w:r>
      <w:r w:rsidR="00226A8E" w:rsidRPr="00065484">
        <w:fldChar w:fldCharType="begin"/>
      </w:r>
      <w:r w:rsidR="005B5530" w:rsidRPr="00065484">
        <w:instrText xml:space="preserve"> ADDIN ZOTERO_ITEM CSL_CITATION {"citationID":"8pBWLcku","properties":{"formattedCitation":"(Jeffreys, 1998; Wetzels et al., 2011)","plainCitation":"(Jeffreys, 1998; Wetzels et al., 2011)","noteIndex":0},"citationItems":[{"id":1470,"uris":["http://zotero.org/users/6820287/items/F86BTG79"],"itemData":{"id":1470,"type":"book","ISBN":"0-19-158967-5","publisher":"OUP Oxford","title":"The theory of probability","author":[{"family":"Jeffreys","given":"Harold"}],"issued":{"date-parts":[["1998"]]}}},{"id":1469,"uris":["http://zotero.org/users/6820287/items/96GWUY5E"],"itemData":{"id":1469,"type":"article-journal","container-title":"Perspectives on Psychological Science","ISSN":"1745-6916","issue":"3","journalAbbreviation":"Perspectives on Psychological Science","note":"publisher: Sage Publications Sage CA: Los Angeles, CA","page":"291-298","title":"Statistical evidence in experimental psychology: An empirical comparison using 855 t tests","volume":"6","author":[{"family":"Wetzels","given":"Ruud"},{"family":"Matzke","given":"Dora"},{"family":"Lee","given":"Michael D"},{"family":"Rouder","given":"Jeffrey N"},{"family":"Iverson","given":"Geoffrey J"},{"family":"Wagenmakers","given":"Eric-Jan"}],"issued":{"date-parts":[["2011"]]}}}],"schema":"https://github.com/citation-style-language/schema/raw/master/csl-citation.json"} </w:instrText>
      </w:r>
      <w:r w:rsidR="00226A8E" w:rsidRPr="00065484">
        <w:fldChar w:fldCharType="separate"/>
      </w:r>
      <w:r w:rsidR="005B5530" w:rsidRPr="00065484">
        <w:rPr>
          <w:noProof/>
        </w:rPr>
        <w:t>(Jeffreys, 1998; Wetzels et al., 2011)</w:t>
      </w:r>
      <w:r w:rsidR="00226A8E" w:rsidRPr="00065484">
        <w:fldChar w:fldCharType="end"/>
      </w:r>
      <w:r w:rsidR="005B5530" w:rsidRPr="00065484">
        <w:t>.</w:t>
      </w:r>
    </w:p>
    <w:p w14:paraId="2B7435C2" w14:textId="77777777" w:rsidR="005B77D0" w:rsidRPr="00065484" w:rsidRDefault="005B77D0" w:rsidP="005B738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F606214" w14:textId="60155AD6" w:rsidR="009A724E" w:rsidRPr="00065484" w:rsidRDefault="00A51670" w:rsidP="00920C0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r w:rsidRPr="00065484">
        <w:rPr>
          <w:b/>
        </w:rPr>
        <w:t>Results</w:t>
      </w:r>
    </w:p>
    <w:p w14:paraId="2E4AAE5E" w14:textId="77777777" w:rsidR="00041FE8" w:rsidRPr="00065484" w:rsidRDefault="00041FE8" w:rsidP="00920C0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p>
    <w:p w14:paraId="1AFC3CF1" w14:textId="662CF3BE" w:rsidR="00041FE8" w:rsidRPr="00065484" w:rsidRDefault="00041FE8" w:rsidP="00041FE8">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r w:rsidRPr="00065484">
        <w:rPr>
          <w:bCs/>
        </w:rPr>
        <w:t>There were no significant group differences in age or IQ, but participants with dyslexia performed significantly worse than typical readers on</w:t>
      </w:r>
      <w:r w:rsidR="000C59FA" w:rsidRPr="00065484">
        <w:rPr>
          <w:bCs/>
        </w:rPr>
        <w:t xml:space="preserve"> the two measures of </w:t>
      </w:r>
      <w:r w:rsidRPr="00065484">
        <w:rPr>
          <w:bCs/>
        </w:rPr>
        <w:t>phonological awareness,</w:t>
      </w:r>
      <w:r w:rsidR="000C59FA" w:rsidRPr="00065484">
        <w:rPr>
          <w:bCs/>
        </w:rPr>
        <w:t xml:space="preserve"> short-term verbal memory</w:t>
      </w:r>
      <w:r w:rsidRPr="00065484">
        <w:rPr>
          <w:bCs/>
        </w:rPr>
        <w:t>, and vocabulary</w:t>
      </w:r>
      <w:r w:rsidR="000C59FA" w:rsidRPr="00065484">
        <w:rPr>
          <w:bCs/>
        </w:rPr>
        <w:t xml:space="preserve"> (Table 1).</w:t>
      </w:r>
      <w:r w:rsidRPr="00065484">
        <w:rPr>
          <w:bCs/>
        </w:rPr>
        <w:t xml:space="preserve"> </w:t>
      </w:r>
      <w:r w:rsidR="00A276DE">
        <w:rPr>
          <w:bCs/>
        </w:rPr>
        <w:t xml:space="preserve">These findings are consistent </w:t>
      </w:r>
      <w:r w:rsidR="00A276DE" w:rsidRPr="00A276DE">
        <w:rPr>
          <w:bCs/>
        </w:rPr>
        <w:t>with previous literature and the theoretical conceptualization of dyslexia as a deficit in phonological and decoding skills (</w:t>
      </w:r>
      <w:r w:rsidR="00A74BDE" w:rsidRPr="00A74BDE">
        <w:rPr>
          <w:bCs/>
        </w:rPr>
        <w:t xml:space="preserve">Brady et al., 1983; </w:t>
      </w:r>
      <w:proofErr w:type="spellStart"/>
      <w:r w:rsidR="00A74BDE" w:rsidRPr="00A74BDE">
        <w:rPr>
          <w:bCs/>
        </w:rPr>
        <w:t>Shankweiler</w:t>
      </w:r>
      <w:proofErr w:type="spellEnd"/>
      <w:r w:rsidR="00A74BDE" w:rsidRPr="00A74BDE">
        <w:rPr>
          <w:bCs/>
        </w:rPr>
        <w:t xml:space="preserve"> et al., 1979; </w:t>
      </w:r>
      <w:proofErr w:type="spellStart"/>
      <w:r w:rsidR="00A74BDE" w:rsidRPr="00A74BDE">
        <w:rPr>
          <w:bCs/>
        </w:rPr>
        <w:t>Snowling</w:t>
      </w:r>
      <w:proofErr w:type="spellEnd"/>
      <w:r w:rsidR="00A74BDE" w:rsidRPr="00A74BDE">
        <w:rPr>
          <w:bCs/>
        </w:rPr>
        <w:t xml:space="preserve">, 2000; Stanovich &amp; Siegel, 1994; </w:t>
      </w:r>
      <w:proofErr w:type="spellStart"/>
      <w:r w:rsidR="00A74BDE" w:rsidRPr="00A74BDE">
        <w:rPr>
          <w:bCs/>
        </w:rPr>
        <w:t>Vellutino</w:t>
      </w:r>
      <w:proofErr w:type="spellEnd"/>
      <w:r w:rsidR="00A74BDE" w:rsidRPr="00A74BDE">
        <w:rPr>
          <w:bCs/>
        </w:rPr>
        <w:t xml:space="preserve"> et al., 1994</w:t>
      </w:r>
      <w:r w:rsidR="00A276DE" w:rsidRPr="00A276DE">
        <w:rPr>
          <w:bCs/>
        </w:rPr>
        <w:t>). Moreover, the lower vocabulary scores observed in individuals with DD may reflect reduced reading experience, which is often associated with the disorder</w:t>
      </w:r>
      <w:r w:rsidR="00A276DE">
        <w:rPr>
          <w:bCs/>
        </w:rPr>
        <w:t xml:space="preserve"> (</w:t>
      </w:r>
      <w:r w:rsidR="00445B01">
        <w:rPr>
          <w:bCs/>
        </w:rPr>
        <w:t xml:space="preserve">Stanovich, 1986; </w:t>
      </w:r>
      <w:r w:rsidR="00A74BDE">
        <w:rPr>
          <w:bCs/>
        </w:rPr>
        <w:t xml:space="preserve">Van Der </w:t>
      </w:r>
      <w:proofErr w:type="spellStart"/>
      <w:r w:rsidR="00A74BDE">
        <w:rPr>
          <w:bCs/>
        </w:rPr>
        <w:t>Kleiij</w:t>
      </w:r>
      <w:proofErr w:type="spellEnd"/>
      <w:r w:rsidR="00A74BDE">
        <w:rPr>
          <w:bCs/>
        </w:rPr>
        <w:t xml:space="preserve"> et al., 2022</w:t>
      </w:r>
      <w:r w:rsidR="00A276DE">
        <w:rPr>
          <w:bCs/>
        </w:rPr>
        <w:t>)</w:t>
      </w:r>
      <w:r w:rsidR="00A276DE" w:rsidRPr="00A276DE">
        <w:rPr>
          <w:bCs/>
        </w:rPr>
        <w:t>.</w:t>
      </w:r>
    </w:p>
    <w:p w14:paraId="72EE9309" w14:textId="77777777" w:rsidR="008A5B92" w:rsidRPr="00065484" w:rsidRDefault="008A5B92" w:rsidP="0092389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p>
    <w:p w14:paraId="4F9F5BF4"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rPr>
          <w:b/>
        </w:rPr>
      </w:pPr>
      <w:r w:rsidRPr="00065484">
        <w:rPr>
          <w:b/>
        </w:rPr>
        <w:t>Rotary Pursuit</w:t>
      </w:r>
      <w:r w:rsidRPr="00065484">
        <w:rPr>
          <w:b/>
        </w:rPr>
        <w:tab/>
      </w:r>
    </w:p>
    <w:p w14:paraId="5F280BDB" w14:textId="534CBE0D" w:rsidR="009A724E" w:rsidRPr="00065484" w:rsidRDefault="00A51670" w:rsidP="00BB13E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 xml:space="preserve">The group performance by trial is shown in </w:t>
      </w:r>
      <w:r w:rsidRPr="00065484">
        <w:rPr>
          <w:b/>
        </w:rPr>
        <w:t xml:space="preserve">Figure </w:t>
      </w:r>
      <w:r w:rsidR="00854008">
        <w:rPr>
          <w:b/>
        </w:rPr>
        <w:t>2</w:t>
      </w:r>
      <w:r w:rsidRPr="00065484">
        <w:rPr>
          <w:b/>
        </w:rPr>
        <w:t>A</w:t>
      </w:r>
      <w:r w:rsidRPr="00065484">
        <w:t>. There were no significant group differences in the baseline speed (</w:t>
      </w:r>
      <w:proofErr w:type="gramStart"/>
      <w:r w:rsidRPr="00065484">
        <w:rPr>
          <w:i/>
        </w:rPr>
        <w:t>t</w:t>
      </w:r>
      <w:r w:rsidRPr="00065484">
        <w:t>(</w:t>
      </w:r>
      <w:proofErr w:type="gramEnd"/>
      <w:r w:rsidRPr="00065484">
        <w:t xml:space="preserve">45.39) = 0.06, </w:t>
      </w:r>
      <w:r w:rsidRPr="00065484">
        <w:rPr>
          <w:i/>
        </w:rPr>
        <w:t>p</w:t>
      </w:r>
      <w:r w:rsidRPr="00065484">
        <w:t xml:space="preserve"> = 0.95, d = 0.02). Both groups showed substantial improvement across trials. To test for group differences in time </w:t>
      </w:r>
      <w:r w:rsidR="00717AE6" w:rsidRPr="00065484">
        <w:t>on</w:t>
      </w:r>
      <w:r w:rsidRPr="00065484">
        <w:t xml:space="preserve"> target, a linear mixed-effects model was conducted with </w:t>
      </w:r>
      <w:r w:rsidRPr="00065484">
        <w:rPr>
          <w:i/>
        </w:rPr>
        <w:t>proportion on</w:t>
      </w:r>
      <w:r w:rsidRPr="00065484">
        <w:t xml:space="preserve"> as the dependent variable. Fixed factors in the model included </w:t>
      </w:r>
      <w:r w:rsidRPr="00065484">
        <w:rPr>
          <w:i/>
        </w:rPr>
        <w:t>trial number</w:t>
      </w:r>
      <w:r w:rsidRPr="00065484">
        <w:t xml:space="preserve"> and </w:t>
      </w:r>
      <w:r w:rsidRPr="00065484">
        <w:rPr>
          <w:i/>
        </w:rPr>
        <w:t>group</w:t>
      </w:r>
      <w:r w:rsidRPr="00065484">
        <w:t xml:space="preserve"> (DD vs. TYP); the model’s random effects structure included random intercepts by participants and by-participant random slopes </w:t>
      </w:r>
      <w:r w:rsidR="00747CE2" w:rsidRPr="00065484">
        <w:t>for</w:t>
      </w:r>
      <w:r w:rsidRPr="00065484">
        <w:t xml:space="preserve"> </w:t>
      </w:r>
      <w:r w:rsidRPr="00065484">
        <w:rPr>
          <w:i/>
          <w:iCs/>
        </w:rPr>
        <w:t>trial</w:t>
      </w:r>
      <w:r w:rsidR="00747CE2" w:rsidRPr="00065484">
        <w:rPr>
          <w:i/>
          <w:iCs/>
        </w:rPr>
        <w:t xml:space="preserve"> number</w:t>
      </w:r>
      <w:r w:rsidRPr="00065484">
        <w:t xml:space="preserve"> (Jaeger, 2008). The main effect of </w:t>
      </w:r>
      <w:r w:rsidRPr="00065484">
        <w:rPr>
          <w:i/>
        </w:rPr>
        <w:t>trial</w:t>
      </w:r>
      <w:r w:rsidR="00747CE2" w:rsidRPr="00065484">
        <w:rPr>
          <w:i/>
        </w:rPr>
        <w:t xml:space="preserve"> number</w:t>
      </w:r>
      <w:r w:rsidRPr="00065484">
        <w:t xml:space="preserve"> was significant (</w:t>
      </w:r>
      <w:r w:rsidRPr="00065484">
        <w:rPr>
          <w:i/>
        </w:rPr>
        <w:t xml:space="preserve">b </w:t>
      </w:r>
      <w:r w:rsidRPr="00065484">
        <w:t xml:space="preserve">= 0.01, SE = 0.002, </w:t>
      </w:r>
      <w:r w:rsidRPr="00065484">
        <w:rPr>
          <w:i/>
        </w:rPr>
        <w:t>t</w:t>
      </w:r>
      <w:r w:rsidRPr="00065484">
        <w:t xml:space="preserve"> = 7.13, </w:t>
      </w:r>
      <w:r w:rsidRPr="00065484">
        <w:rPr>
          <w:i/>
        </w:rPr>
        <w:t xml:space="preserve">p </w:t>
      </w:r>
      <w:r w:rsidRPr="00065484">
        <w:t xml:space="preserve">&lt; 0.001,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72), with an increase in the proportion of time on target across trials for both groups. The main effect of </w:t>
      </w:r>
      <w:r w:rsidRPr="00065484">
        <w:rPr>
          <w:i/>
        </w:rPr>
        <w:t>group</w:t>
      </w:r>
      <w:r w:rsidRPr="00065484">
        <w:t xml:space="preserve"> was not significant (</w:t>
      </w:r>
      <w:r w:rsidRPr="00065484">
        <w:rPr>
          <w:i/>
        </w:rPr>
        <w:t xml:space="preserve">b </w:t>
      </w:r>
      <w:r w:rsidRPr="00065484">
        <w:t xml:space="preserve">= 0.01, SE = 0.04, </w:t>
      </w:r>
      <w:r w:rsidRPr="00065484">
        <w:rPr>
          <w:i/>
        </w:rPr>
        <w:t>t</w:t>
      </w:r>
      <w:r w:rsidRPr="00065484">
        <w:t xml:space="preserve"> = 0.30, </w:t>
      </w:r>
      <w:r w:rsidRPr="00065484">
        <w:rPr>
          <w:i/>
        </w:rPr>
        <w:t xml:space="preserve">p </w:t>
      </w:r>
      <w:r w:rsidRPr="00065484">
        <w:t xml:space="preserve">= 0.77,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The interaction between </w:t>
      </w:r>
      <w:r w:rsidRPr="00065484">
        <w:rPr>
          <w:i/>
        </w:rPr>
        <w:t xml:space="preserve">trial number </w:t>
      </w:r>
      <w:r w:rsidRPr="00065484">
        <w:t>and</w:t>
      </w:r>
      <w:r w:rsidRPr="00065484">
        <w:rPr>
          <w:i/>
        </w:rPr>
        <w:t xml:space="preserve"> group</w:t>
      </w:r>
      <w:r w:rsidRPr="00065484">
        <w:t xml:space="preserve"> was marginal (</w:t>
      </w:r>
      <w:r w:rsidRPr="00065484">
        <w:rPr>
          <w:i/>
        </w:rPr>
        <w:t xml:space="preserve">b </w:t>
      </w:r>
      <w:r w:rsidRPr="00065484">
        <w:t xml:space="preserve">= -0.005, SE = 0.002, </w:t>
      </w:r>
      <w:r w:rsidRPr="00065484">
        <w:rPr>
          <w:i/>
        </w:rPr>
        <w:t>t</w:t>
      </w:r>
      <w:r w:rsidRPr="00065484">
        <w:t xml:space="preserve"> = -1.86, </w:t>
      </w:r>
      <w:r w:rsidRPr="00065484">
        <w:rPr>
          <w:i/>
        </w:rPr>
        <w:t xml:space="preserve">p </w:t>
      </w:r>
      <w:r w:rsidRPr="00065484">
        <w:t xml:space="preserve">= 0.069,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5), suggesting a marginally steeper slope in the </w:t>
      </w:r>
      <w:r w:rsidR="003C77DD" w:rsidRPr="00065484">
        <w:t>DD</w:t>
      </w:r>
      <w:r w:rsidRPr="00065484">
        <w:t xml:space="preserve"> group (</w:t>
      </w:r>
      <w:r w:rsidRPr="00065484">
        <w:rPr>
          <w:i/>
        </w:rPr>
        <w:t xml:space="preserve">b </w:t>
      </w:r>
      <w:r w:rsidRPr="00065484">
        <w:t xml:space="preserve">= 0.01, SE = 0.001, </w:t>
      </w:r>
      <w:r w:rsidRPr="00065484">
        <w:rPr>
          <w:i/>
        </w:rPr>
        <w:t>t</w:t>
      </w:r>
      <w:r w:rsidRPr="00065484">
        <w:t xml:space="preserve"> = 8.37, </w:t>
      </w:r>
      <w:r w:rsidRPr="00065484">
        <w:rPr>
          <w:i/>
        </w:rPr>
        <w:t xml:space="preserve">p </w:t>
      </w:r>
      <w:r w:rsidRPr="00065484">
        <w:t xml:space="preserve">&lt; 0.001) than </w:t>
      </w:r>
      <w:r w:rsidR="00BC2A51" w:rsidRPr="00065484">
        <w:t xml:space="preserve">in </w:t>
      </w:r>
      <w:r w:rsidRPr="00065484">
        <w:t xml:space="preserve">the </w:t>
      </w:r>
      <w:r w:rsidR="003C77DD" w:rsidRPr="00065484">
        <w:t>TYP</w:t>
      </w:r>
      <w:r w:rsidRPr="00065484">
        <w:t xml:space="preserve"> group (</w:t>
      </w:r>
      <w:r w:rsidRPr="00065484">
        <w:rPr>
          <w:i/>
        </w:rPr>
        <w:t xml:space="preserve">b </w:t>
      </w:r>
      <w:r w:rsidRPr="00065484">
        <w:t xml:space="preserve">= 0.008, SE = 0.002, </w:t>
      </w:r>
      <w:r w:rsidRPr="00065484">
        <w:rPr>
          <w:i/>
        </w:rPr>
        <w:t>t</w:t>
      </w:r>
      <w:r w:rsidRPr="00065484">
        <w:t xml:space="preserve"> = 4.15, </w:t>
      </w:r>
      <w:r w:rsidRPr="00065484">
        <w:rPr>
          <w:i/>
        </w:rPr>
        <w:t xml:space="preserve">p </w:t>
      </w:r>
      <w:r w:rsidRPr="00065484">
        <w:t>&lt; 0.001).</w:t>
      </w:r>
    </w:p>
    <w:p w14:paraId="418D2FB9"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jc w:val="both"/>
      </w:pPr>
    </w:p>
    <w:p w14:paraId="606C96E9"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rPr>
      </w:pPr>
      <w:r w:rsidRPr="00065484">
        <w:rPr>
          <w:b/>
        </w:rPr>
        <w:t>Mirror Tracing</w:t>
      </w:r>
    </w:p>
    <w:p w14:paraId="40E64628" w14:textId="75B5F46F"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lastRenderedPageBreak/>
        <w:t xml:space="preserve">The completion time by trial and the number of errors by trial are shown in </w:t>
      </w:r>
      <w:r w:rsidRPr="00065484">
        <w:rPr>
          <w:b/>
        </w:rPr>
        <w:t xml:space="preserve">Figure </w:t>
      </w:r>
      <w:r w:rsidR="00854008">
        <w:rPr>
          <w:b/>
        </w:rPr>
        <w:t>2</w:t>
      </w:r>
      <w:r w:rsidRPr="00065484">
        <w:rPr>
          <w:b/>
        </w:rPr>
        <w:t xml:space="preserve">B </w:t>
      </w:r>
      <w:r w:rsidRPr="00065484">
        <w:t>and</w:t>
      </w:r>
      <w:r w:rsidRPr="00065484">
        <w:rPr>
          <w:b/>
        </w:rPr>
        <w:t xml:space="preserve"> Figure </w:t>
      </w:r>
      <w:r w:rsidR="00854008">
        <w:rPr>
          <w:b/>
        </w:rPr>
        <w:t>2</w:t>
      </w:r>
      <w:r w:rsidRPr="00065484">
        <w:rPr>
          <w:b/>
        </w:rPr>
        <w:t>C</w:t>
      </w:r>
      <w:r w:rsidR="00AF2688" w:rsidRPr="00065484">
        <w:rPr>
          <w:bCs/>
        </w:rPr>
        <w:t>,</w:t>
      </w:r>
      <w:r w:rsidRPr="00065484">
        <w:rPr>
          <w:b/>
        </w:rPr>
        <w:t xml:space="preserve"> </w:t>
      </w:r>
      <w:r w:rsidRPr="00065484">
        <w:t>respectively. There were no significant group differences in the baseline time (</w:t>
      </w:r>
      <w:proofErr w:type="gramStart"/>
      <w:r w:rsidRPr="00065484">
        <w:rPr>
          <w:i/>
        </w:rPr>
        <w:t>t</w:t>
      </w:r>
      <w:r w:rsidRPr="00065484">
        <w:t>(</w:t>
      </w:r>
      <w:proofErr w:type="gramEnd"/>
      <w:r w:rsidRPr="00065484">
        <w:t xml:space="preserve">24.60) = 0.46, </w:t>
      </w:r>
      <w:r w:rsidRPr="00065484">
        <w:rPr>
          <w:i/>
        </w:rPr>
        <w:t>p</w:t>
      </w:r>
      <w:r w:rsidRPr="00065484">
        <w:t xml:space="preserve"> = 0.65, d = 0.14) or error (</w:t>
      </w:r>
      <w:r w:rsidRPr="00065484">
        <w:rPr>
          <w:i/>
        </w:rPr>
        <w:t>t</w:t>
      </w:r>
      <w:r w:rsidRPr="00065484">
        <w:t xml:space="preserve">(38.23) = 0.05, </w:t>
      </w:r>
      <w:r w:rsidRPr="00065484">
        <w:rPr>
          <w:i/>
        </w:rPr>
        <w:t>p</w:t>
      </w:r>
      <w:r w:rsidRPr="00065484">
        <w:t xml:space="preserve"> = 0.96, d = 0.01) during the first practice trial. Both groups showed substantial reduction in completion time and number of errors across trials. To test for group differences, two linear mixed-effects models were conducted with completion </w:t>
      </w:r>
      <w:r w:rsidRPr="00065484">
        <w:rPr>
          <w:i/>
        </w:rPr>
        <w:t>time</w:t>
      </w:r>
      <w:r w:rsidRPr="00065484">
        <w:t xml:space="preserve"> and total number of </w:t>
      </w:r>
      <w:r w:rsidRPr="00065484">
        <w:rPr>
          <w:i/>
        </w:rPr>
        <w:t>errors</w:t>
      </w:r>
      <w:r w:rsidRPr="00065484">
        <w:t xml:space="preserve"> as the dependent variables. Fixed effects in the models included </w:t>
      </w:r>
      <w:r w:rsidRPr="00065484">
        <w:rPr>
          <w:i/>
        </w:rPr>
        <w:t>trial number</w:t>
      </w:r>
      <w:r w:rsidRPr="00065484">
        <w:t xml:space="preserve"> (Trials 2–10 because the first trial was practice) and </w:t>
      </w:r>
      <w:r w:rsidRPr="00065484">
        <w:rPr>
          <w:i/>
        </w:rPr>
        <w:t>group</w:t>
      </w:r>
      <w:r w:rsidRPr="00065484">
        <w:t xml:space="preserve"> (DD vs. TYP); the model’s random effects structure included random intercepts by participants and by-participant random slopes </w:t>
      </w:r>
      <w:r w:rsidR="00747CE2" w:rsidRPr="00065484">
        <w:t>for</w:t>
      </w:r>
      <w:r w:rsidRPr="00065484">
        <w:t xml:space="preserve"> </w:t>
      </w:r>
      <w:r w:rsidRPr="00065484">
        <w:rPr>
          <w:i/>
          <w:iCs/>
        </w:rPr>
        <w:t>trial</w:t>
      </w:r>
      <w:r w:rsidR="00747CE2" w:rsidRPr="00065484">
        <w:rPr>
          <w:i/>
          <w:iCs/>
        </w:rPr>
        <w:t xml:space="preserve"> number</w:t>
      </w:r>
      <w:r w:rsidRPr="00065484">
        <w:t xml:space="preserve">. Age, </w:t>
      </w:r>
      <w:r w:rsidR="007204B3" w:rsidRPr="00065484">
        <w:t xml:space="preserve">sex, and nonverbal </w:t>
      </w:r>
      <w:r w:rsidRPr="00065484">
        <w:t>IQ were include</w:t>
      </w:r>
      <w:r w:rsidR="00912C19" w:rsidRPr="00065484">
        <w:t>d</w:t>
      </w:r>
      <w:r w:rsidRPr="00065484">
        <w:t xml:space="preserve"> as </w:t>
      </w:r>
      <w:r w:rsidR="00F07E3F" w:rsidRPr="00065484">
        <w:t>nuisance</w:t>
      </w:r>
      <w:r w:rsidRPr="00065484">
        <w:t xml:space="preserve"> covariates. </w:t>
      </w:r>
    </w:p>
    <w:p w14:paraId="5D1E3A61" w14:textId="45C42BF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t xml:space="preserve">For the </w:t>
      </w:r>
      <w:r w:rsidRPr="00065484">
        <w:rPr>
          <w:i/>
        </w:rPr>
        <w:t xml:space="preserve">time </w:t>
      </w:r>
      <w:r w:rsidRPr="00065484">
        <w:t xml:space="preserve">model, the main effect of </w:t>
      </w:r>
      <w:r w:rsidRPr="00065484">
        <w:rPr>
          <w:i/>
        </w:rPr>
        <w:t>trial</w:t>
      </w:r>
      <w:r w:rsidR="00BC2A51" w:rsidRPr="00065484">
        <w:rPr>
          <w:i/>
        </w:rPr>
        <w:t xml:space="preserve"> number</w:t>
      </w:r>
      <w:r w:rsidRPr="00065484">
        <w:t xml:space="preserve"> was significant (</w:t>
      </w:r>
      <w:r w:rsidRPr="00065484">
        <w:rPr>
          <w:i/>
        </w:rPr>
        <w:t xml:space="preserve">b </w:t>
      </w:r>
      <w:r w:rsidRPr="00065484">
        <w:t xml:space="preserve">= -2.43, SE = 0.68, </w:t>
      </w:r>
      <w:r w:rsidRPr="00065484">
        <w:rPr>
          <w:i/>
        </w:rPr>
        <w:t>t</w:t>
      </w:r>
      <w:r w:rsidRPr="00065484">
        <w:t xml:space="preserve"> = 3.59, </w:t>
      </w:r>
      <w:r w:rsidRPr="00065484">
        <w:rPr>
          <w:i/>
        </w:rPr>
        <w:t xml:space="preserve">p </w:t>
      </w:r>
      <w:r w:rsidRPr="00065484">
        <w:t xml:space="preserve">= 0.001,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43), with a reduced time on task across trials. Neither the main effect of </w:t>
      </w:r>
      <w:r w:rsidRPr="00065484">
        <w:rPr>
          <w:i/>
        </w:rPr>
        <w:t>group</w:t>
      </w:r>
      <w:r w:rsidRPr="00065484">
        <w:t xml:space="preserve"> (</w:t>
      </w:r>
      <w:r w:rsidRPr="00065484">
        <w:rPr>
          <w:i/>
        </w:rPr>
        <w:t xml:space="preserve">b </w:t>
      </w:r>
      <w:r w:rsidRPr="00065484">
        <w:t xml:space="preserve">= 3.21, SE = 10.20, </w:t>
      </w:r>
      <w:r w:rsidRPr="00065484">
        <w:rPr>
          <w:i/>
        </w:rPr>
        <w:t>t</w:t>
      </w:r>
      <w:r w:rsidRPr="00065484">
        <w:t xml:space="preserve"> = 0.32, </w:t>
      </w:r>
      <w:r w:rsidRPr="00065484">
        <w:rPr>
          <w:i/>
        </w:rPr>
        <w:t xml:space="preserve">p </w:t>
      </w:r>
      <w:r w:rsidRPr="00065484">
        <w:t xml:space="preserve">= 0.75,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1) nor the interaction between </w:t>
      </w:r>
      <w:r w:rsidRPr="00065484">
        <w:rPr>
          <w:i/>
        </w:rPr>
        <w:t>trial</w:t>
      </w:r>
      <w:r w:rsidR="00BC2A51" w:rsidRPr="00065484">
        <w:rPr>
          <w:i/>
        </w:rPr>
        <w:t xml:space="preserve"> number</w:t>
      </w:r>
      <w:r w:rsidRPr="00065484">
        <w:rPr>
          <w:i/>
        </w:rPr>
        <w:t xml:space="preserve"> </w:t>
      </w:r>
      <w:r w:rsidRPr="00065484">
        <w:t>and</w:t>
      </w:r>
      <w:r w:rsidRPr="00065484">
        <w:rPr>
          <w:i/>
        </w:rPr>
        <w:t xml:space="preserve"> group</w:t>
      </w:r>
      <w:r w:rsidRPr="00065484">
        <w:t xml:space="preserve"> (</w:t>
      </w:r>
      <w:r w:rsidRPr="00065484">
        <w:rPr>
          <w:i/>
        </w:rPr>
        <w:t xml:space="preserve">b </w:t>
      </w:r>
      <w:r w:rsidRPr="00065484">
        <w:t xml:space="preserve">= 0.14, SE = 0.94, </w:t>
      </w:r>
      <w:r w:rsidRPr="00065484">
        <w:rPr>
          <w:i/>
        </w:rPr>
        <w:t>t</w:t>
      </w:r>
      <w:r w:rsidRPr="00065484">
        <w:t xml:space="preserve"> = 0.15, </w:t>
      </w:r>
      <w:r w:rsidRPr="00065484">
        <w:rPr>
          <w:i/>
        </w:rPr>
        <w:t xml:space="preserve">p </w:t>
      </w:r>
      <w:r w:rsidRPr="00065484">
        <w:t xml:space="preserve">= 0.88,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were</w:t>
      </w:r>
      <w:r w:rsidRPr="00065484">
        <w:rPr>
          <w:i/>
        </w:rPr>
        <w:t xml:space="preserve"> </w:t>
      </w:r>
      <w:r w:rsidRPr="00065484">
        <w:t xml:space="preserve">significant. Similar results were revealed for the </w:t>
      </w:r>
      <w:r w:rsidRPr="00065484">
        <w:rPr>
          <w:i/>
        </w:rPr>
        <w:t>error</w:t>
      </w:r>
      <w:r w:rsidRPr="00065484">
        <w:t xml:space="preserve"> model. The main effect of </w:t>
      </w:r>
      <w:r w:rsidRPr="00065484">
        <w:rPr>
          <w:i/>
        </w:rPr>
        <w:t>trial</w:t>
      </w:r>
      <w:r w:rsidRPr="00065484">
        <w:t xml:space="preserve"> was significant (</w:t>
      </w:r>
      <w:r w:rsidRPr="00065484">
        <w:rPr>
          <w:i/>
        </w:rPr>
        <w:t xml:space="preserve">b </w:t>
      </w:r>
      <w:r w:rsidRPr="00065484">
        <w:t xml:space="preserve">= 1.88, SE = 0.43, </w:t>
      </w:r>
      <w:r w:rsidRPr="00065484">
        <w:rPr>
          <w:i/>
        </w:rPr>
        <w:t>t</w:t>
      </w:r>
      <w:r w:rsidRPr="00065484">
        <w:t xml:space="preserve"> = 4.32, </w:t>
      </w:r>
      <w:r w:rsidRPr="00065484">
        <w:rPr>
          <w:i/>
        </w:rPr>
        <w:t xml:space="preserve">p </w:t>
      </w:r>
      <w:r w:rsidRPr="00065484">
        <w:t xml:space="preserve">&lt; 0.001,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58), with a reduced number of errors across trials. Neither the main effect of </w:t>
      </w:r>
      <w:r w:rsidRPr="00065484">
        <w:rPr>
          <w:i/>
        </w:rPr>
        <w:t>group</w:t>
      </w:r>
      <w:r w:rsidRPr="00065484">
        <w:t xml:space="preserve"> (</w:t>
      </w:r>
      <w:r w:rsidRPr="00065484">
        <w:rPr>
          <w:i/>
        </w:rPr>
        <w:t xml:space="preserve">b </w:t>
      </w:r>
      <w:r w:rsidRPr="00065484">
        <w:t xml:space="preserve">= 6.98, SE = 5.84, </w:t>
      </w:r>
      <w:r w:rsidRPr="00065484">
        <w:rPr>
          <w:i/>
        </w:rPr>
        <w:t>t</w:t>
      </w:r>
      <w:r w:rsidRPr="00065484">
        <w:t xml:space="preserve"> = 1.20, </w:t>
      </w:r>
      <w:r w:rsidRPr="00065484">
        <w:rPr>
          <w:i/>
        </w:rPr>
        <w:t xml:space="preserve">p </w:t>
      </w:r>
      <w:r w:rsidRPr="00065484">
        <w:t xml:space="preserve">= 0.24,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1) nor the interaction between </w:t>
      </w:r>
      <w:r w:rsidRPr="00065484">
        <w:rPr>
          <w:i/>
        </w:rPr>
        <w:t>trial</w:t>
      </w:r>
      <w:r w:rsidR="00BC2A51" w:rsidRPr="00065484">
        <w:rPr>
          <w:i/>
        </w:rPr>
        <w:t xml:space="preserve"> number</w:t>
      </w:r>
      <w:r w:rsidRPr="00065484">
        <w:rPr>
          <w:i/>
        </w:rPr>
        <w:t xml:space="preserve"> </w:t>
      </w:r>
      <w:r w:rsidRPr="00065484">
        <w:t>and</w:t>
      </w:r>
      <w:r w:rsidRPr="00065484">
        <w:rPr>
          <w:i/>
        </w:rPr>
        <w:t xml:space="preserve"> group</w:t>
      </w:r>
      <w:r w:rsidRPr="00065484">
        <w:t xml:space="preserve"> (</w:t>
      </w:r>
      <w:r w:rsidRPr="00065484">
        <w:rPr>
          <w:i/>
        </w:rPr>
        <w:t xml:space="preserve">b </w:t>
      </w:r>
      <w:r w:rsidRPr="00065484">
        <w:t xml:space="preserve">= 0.71, SE = 0.61, </w:t>
      </w:r>
      <w:r w:rsidRPr="00065484">
        <w:rPr>
          <w:i/>
        </w:rPr>
        <w:t>t</w:t>
      </w:r>
      <w:r w:rsidRPr="00065484">
        <w:t xml:space="preserve"> = 1.17, </w:t>
      </w:r>
      <w:r w:rsidRPr="00065484">
        <w:rPr>
          <w:i/>
        </w:rPr>
        <w:t xml:space="preserve">p </w:t>
      </w:r>
      <w:r w:rsidRPr="00065484">
        <w:t xml:space="preserve">= 0.25,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4) were</w:t>
      </w:r>
      <w:r w:rsidRPr="00065484">
        <w:rPr>
          <w:i/>
        </w:rPr>
        <w:t xml:space="preserve"> </w:t>
      </w:r>
      <w:r w:rsidRPr="00065484">
        <w:t xml:space="preserve">significant. </w:t>
      </w:r>
    </w:p>
    <w:p w14:paraId="6BB290E0"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3C6CC1F5"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
        </w:rPr>
      </w:pPr>
      <w:r w:rsidRPr="00065484">
        <w:rPr>
          <w:b/>
        </w:rPr>
        <w:t>Auditory Statistical Learning</w:t>
      </w:r>
    </w:p>
    <w:p w14:paraId="295A9495" w14:textId="613B82C4" w:rsidR="009C6F0E" w:rsidRPr="00065484" w:rsidRDefault="00A51670" w:rsidP="009C6F0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Familiarization Phase:</w:t>
      </w:r>
      <w:r w:rsidRPr="00065484">
        <w:t xml:space="preserve"> </w:t>
      </w:r>
      <w:r w:rsidR="00BC2A51" w:rsidRPr="00065484">
        <w:t>The time window for v</w:t>
      </w:r>
      <w:r w:rsidRPr="00065484">
        <w:t>alid button presses for the target tones w</w:t>
      </w:r>
      <w:r w:rsidR="00BC2A51" w:rsidRPr="00065484">
        <w:t>as</w:t>
      </w:r>
      <w:r w:rsidRPr="00065484">
        <w:t xml:space="preserve"> defined from the onset of the previous stimulus to the onset of the next two stimuli (</w:t>
      </w:r>
      <w:r w:rsidR="00BC2A51" w:rsidRPr="00065484">
        <w:t xml:space="preserve">from </w:t>
      </w:r>
      <w:r w:rsidRPr="00065484">
        <w:t xml:space="preserve">-480 </w:t>
      </w:r>
      <w:proofErr w:type="spellStart"/>
      <w:r w:rsidRPr="00065484">
        <w:t>ms</w:t>
      </w:r>
      <w:proofErr w:type="spellEnd"/>
      <w:r w:rsidRPr="00065484">
        <w:t xml:space="preserve"> </w:t>
      </w:r>
      <w:r w:rsidR="00BC2A51" w:rsidRPr="00065484">
        <w:t>to</w:t>
      </w:r>
      <w:r w:rsidRPr="00065484">
        <w:t xml:space="preserve"> 960 </w:t>
      </w:r>
      <w:proofErr w:type="spellStart"/>
      <w:r w:rsidRPr="00065484">
        <w:t>ms</w:t>
      </w:r>
      <w:proofErr w:type="spellEnd"/>
      <w:r w:rsidRPr="00065484">
        <w:t xml:space="preserve">) </w:t>
      </w:r>
      <w:r w:rsidR="00912C19" w:rsidRPr="00065484">
        <w:t>to</w:t>
      </w:r>
      <w:r w:rsidRPr="00065484">
        <w:t xml:space="preserve"> allow for anticipatory as well as delayed button presses for the target tones. The two groups were not significantly different in their baseline response time (</w:t>
      </w:r>
      <w:proofErr w:type="gramStart"/>
      <w:r w:rsidRPr="00065484">
        <w:rPr>
          <w:i/>
        </w:rPr>
        <w:t>t</w:t>
      </w:r>
      <w:r w:rsidRPr="00065484">
        <w:t>(</w:t>
      </w:r>
      <w:proofErr w:type="gramEnd"/>
      <w:r w:rsidRPr="00065484">
        <w:t>2</w:t>
      </w:r>
      <w:r w:rsidR="009B6FFD">
        <w:t>7</w:t>
      </w:r>
      <w:r w:rsidRPr="00065484">
        <w:t>.</w:t>
      </w:r>
      <w:r w:rsidR="009B6FFD">
        <w:t>2</w:t>
      </w:r>
      <w:r w:rsidRPr="00065484">
        <w:t xml:space="preserve">) = </w:t>
      </w:r>
      <w:r w:rsidR="009B6FFD">
        <w:t>0.84</w:t>
      </w:r>
      <w:r w:rsidRPr="00065484">
        <w:t xml:space="preserve">, </w:t>
      </w:r>
      <w:r w:rsidRPr="00065484">
        <w:rPr>
          <w:i/>
        </w:rPr>
        <w:t>p</w:t>
      </w:r>
      <w:r w:rsidRPr="00065484">
        <w:t xml:space="preserve"> = </w:t>
      </w:r>
      <w:r w:rsidR="009C6F0E" w:rsidRPr="00065484">
        <w:t>0.</w:t>
      </w:r>
      <w:r w:rsidR="009B6FFD">
        <w:t>41</w:t>
      </w:r>
      <w:r w:rsidR="009C6F0E" w:rsidRPr="00065484">
        <w:t xml:space="preserve">, </w:t>
      </w:r>
      <w:r w:rsidR="009C6F0E" w:rsidRPr="00065484">
        <w:rPr>
          <w:i/>
        </w:rPr>
        <w:t xml:space="preserve">d </w:t>
      </w:r>
      <w:r w:rsidR="009C6F0E" w:rsidRPr="00065484">
        <w:t>= 0.</w:t>
      </w:r>
      <w:r w:rsidR="009B6FFD">
        <w:t>29</w:t>
      </w:r>
      <w:r w:rsidR="009C6F0E" w:rsidRPr="00065484">
        <w:t>) or hit rate (</w:t>
      </w:r>
      <w:r w:rsidR="009C6F0E" w:rsidRPr="00065484">
        <w:rPr>
          <w:i/>
        </w:rPr>
        <w:t>t</w:t>
      </w:r>
      <w:r w:rsidR="009C6F0E" w:rsidRPr="00065484">
        <w:t>(3</w:t>
      </w:r>
      <w:r w:rsidR="009B6FFD">
        <w:t>7</w:t>
      </w:r>
      <w:r w:rsidR="009C6F0E" w:rsidRPr="00065484">
        <w:t>.</w:t>
      </w:r>
      <w:r w:rsidR="009B6FFD">
        <w:t>8</w:t>
      </w:r>
      <w:r w:rsidR="009C6F0E" w:rsidRPr="00065484">
        <w:t>) = -</w:t>
      </w:r>
      <w:r w:rsidR="009B6FFD">
        <w:t>0.31</w:t>
      </w:r>
      <w:r w:rsidR="009C6F0E" w:rsidRPr="00065484">
        <w:t xml:space="preserve">, </w:t>
      </w:r>
      <w:r w:rsidR="009C6F0E" w:rsidRPr="00065484">
        <w:rPr>
          <w:i/>
        </w:rPr>
        <w:t>p</w:t>
      </w:r>
      <w:r w:rsidR="009C6F0E" w:rsidRPr="00065484">
        <w:t xml:space="preserve"> = 0.</w:t>
      </w:r>
      <w:r w:rsidR="009B6FFD">
        <w:t>76</w:t>
      </w:r>
      <w:r w:rsidR="009C6F0E" w:rsidRPr="00065484">
        <w:t xml:space="preserve">, </w:t>
      </w:r>
      <w:r w:rsidR="009C6F0E" w:rsidRPr="00065484">
        <w:rPr>
          <w:i/>
        </w:rPr>
        <w:t xml:space="preserve">d </w:t>
      </w:r>
      <w:r w:rsidR="009C6F0E" w:rsidRPr="00065484">
        <w:t>= 0.</w:t>
      </w:r>
      <w:r w:rsidR="009B6FFD">
        <w:t>1</w:t>
      </w:r>
      <w:r w:rsidR="009C6F0E" w:rsidRPr="00065484">
        <w:t xml:space="preserve">; </w:t>
      </w:r>
      <w:r w:rsidR="009C6F0E" w:rsidRPr="00065484">
        <w:rPr>
          <w:b/>
          <w:bCs/>
        </w:rPr>
        <w:t>Supplementary Table 1</w:t>
      </w:r>
      <w:r w:rsidR="009C6F0E" w:rsidRPr="00065484">
        <w:t xml:space="preserve">). </w:t>
      </w:r>
    </w:p>
    <w:p w14:paraId="1B9A679B" w14:textId="689CFA02" w:rsidR="009C6F0E" w:rsidRPr="00065484" w:rsidRDefault="00D77A81" w:rsidP="00D77A8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noProof/>
        </w:rPr>
        <w:lastRenderedPageBreak/>
        <w:drawing>
          <wp:inline distT="0" distB="0" distL="0" distR="0" wp14:anchorId="693017BC" wp14:editId="4118FDB0">
            <wp:extent cx="5943600" cy="3603625"/>
            <wp:effectExtent l="0" t="0" r="0" b="3175"/>
            <wp:docPr id="9" name="Picture 9"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histogram&#10;&#10;Description automatically generated"/>
                    <pic:cNvPicPr/>
                  </pic:nvPicPr>
                  <pic:blipFill>
                    <a:blip r:embed="rId9"/>
                    <a:stretch>
                      <a:fillRect/>
                    </a:stretch>
                  </pic:blipFill>
                  <pic:spPr>
                    <a:xfrm>
                      <a:off x="0" y="0"/>
                      <a:ext cx="5943600" cy="3603625"/>
                    </a:xfrm>
                    <a:prstGeom prst="rect">
                      <a:avLst/>
                    </a:prstGeom>
                  </pic:spPr>
                </pic:pic>
              </a:graphicData>
            </a:graphic>
          </wp:inline>
        </w:drawing>
      </w:r>
    </w:p>
    <w:p w14:paraId="40C66608" w14:textId="0B08D662" w:rsidR="009C6F0E" w:rsidRPr="00065484" w:rsidRDefault="009C6F0E" w:rsidP="009C6F0E">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rPr>
        <w:t xml:space="preserve">Figure </w:t>
      </w:r>
      <w:r w:rsidR="00700FBD">
        <w:rPr>
          <w:b/>
        </w:rPr>
        <w:t>2</w:t>
      </w:r>
      <w:r w:rsidRPr="00065484">
        <w:t xml:space="preserve">. </w:t>
      </w:r>
      <w:r w:rsidR="00AF5793">
        <w:t>Performance across trials on</w:t>
      </w:r>
      <w:r w:rsidRPr="00065484">
        <w:t xml:space="preserve"> procedural learning and implicit </w:t>
      </w:r>
      <w:r w:rsidR="007204B3" w:rsidRPr="00065484">
        <w:t>statistical learning</w:t>
      </w:r>
      <w:r w:rsidR="00AF5793">
        <w:t xml:space="preserve"> tasks for </w:t>
      </w:r>
      <w:r w:rsidR="007204B3" w:rsidRPr="00065484">
        <w:t xml:space="preserve">adults with dyslexia (DD, solid lines) and </w:t>
      </w:r>
      <w:r w:rsidRPr="00065484">
        <w:t>typical readers (TYP, dashed lines)</w:t>
      </w:r>
      <w:r w:rsidR="00AF5793">
        <w:t>. (A) R</w:t>
      </w:r>
      <w:r w:rsidRPr="00065484">
        <w:t xml:space="preserve">otary </w:t>
      </w:r>
      <w:r w:rsidR="00AF5793">
        <w:t>P</w:t>
      </w:r>
      <w:r w:rsidRPr="00065484">
        <w:t xml:space="preserve">ursuit </w:t>
      </w:r>
      <w:r w:rsidR="00AF5793">
        <w:t xml:space="preserve">proportion on target; </w:t>
      </w:r>
      <w:r w:rsidRPr="00065484">
        <w:t>(</w:t>
      </w:r>
      <w:r w:rsidR="00AF5793">
        <w:t>B, C</w:t>
      </w:r>
      <w:r w:rsidRPr="00065484">
        <w:t>)</w:t>
      </w:r>
      <w:r w:rsidR="00AF5793">
        <w:t xml:space="preserve"> M</w:t>
      </w:r>
      <w:r w:rsidRPr="00065484">
        <w:t xml:space="preserve">irror </w:t>
      </w:r>
      <w:r w:rsidR="00430CD9">
        <w:t>t</w:t>
      </w:r>
      <w:r w:rsidRPr="00065484">
        <w:t xml:space="preserve">racing </w:t>
      </w:r>
      <w:r w:rsidR="00AF5793">
        <w:t xml:space="preserve">completion time and number of errors; </w:t>
      </w:r>
      <w:r w:rsidR="00AF5793" w:rsidRPr="00065484">
        <w:t>(D)</w:t>
      </w:r>
      <w:r w:rsidR="00AF5793" w:rsidRPr="00065484" w:rsidDel="00AF5793">
        <w:t xml:space="preserve"> </w:t>
      </w:r>
      <w:r w:rsidR="00AF5793">
        <w:t>A</w:t>
      </w:r>
      <w:r w:rsidR="00AF5793" w:rsidRPr="00065484">
        <w:t xml:space="preserve">uditory </w:t>
      </w:r>
      <w:r w:rsidR="00AF5793">
        <w:t>S</w:t>
      </w:r>
      <w:r w:rsidR="00AF5793" w:rsidRPr="00065484">
        <w:t xml:space="preserve">tatistical </w:t>
      </w:r>
      <w:r w:rsidR="00AF5793">
        <w:t>L</w:t>
      </w:r>
      <w:r w:rsidR="00AF5793" w:rsidRPr="00065484">
        <w:t>earning</w:t>
      </w:r>
      <w:r w:rsidR="00AF5793" w:rsidRPr="00065484" w:rsidDel="00AF5793">
        <w:t xml:space="preserve"> </w:t>
      </w:r>
      <w:r w:rsidRPr="00065484">
        <w:t>familiarization phase</w:t>
      </w:r>
      <w:r w:rsidR="00AF5793">
        <w:t xml:space="preserve"> response time; and (E) V</w:t>
      </w:r>
      <w:r w:rsidR="00AF5793" w:rsidRPr="00065484">
        <w:t xml:space="preserve">isual </w:t>
      </w:r>
      <w:r w:rsidR="00AF5793">
        <w:t>S</w:t>
      </w:r>
      <w:r w:rsidR="00AF5793" w:rsidRPr="00065484">
        <w:t xml:space="preserve">tatistical </w:t>
      </w:r>
      <w:r w:rsidR="00AF5793">
        <w:t>L</w:t>
      </w:r>
      <w:r w:rsidR="00AF5793" w:rsidRPr="00065484">
        <w:t>earning</w:t>
      </w:r>
      <w:r w:rsidR="00AF5793">
        <w:t xml:space="preserve"> </w:t>
      </w:r>
      <w:r w:rsidRPr="00065484">
        <w:t xml:space="preserve">familiarization phase </w:t>
      </w:r>
      <w:r w:rsidR="00AF5793">
        <w:t>response time.</w:t>
      </w:r>
      <w:r w:rsidRPr="00065484">
        <w:t xml:space="preserve"> The vertical dash-dotted lines in 1A-1C indicate task breaks.</w:t>
      </w:r>
    </w:p>
    <w:p w14:paraId="2464D146" w14:textId="77777777" w:rsidR="009C6F0E" w:rsidRPr="00065484" w:rsidRDefault="009C6F0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3384017" w14:textId="39D6A65D"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t xml:space="preserve">    The group performance by trial is shown in </w:t>
      </w:r>
      <w:r w:rsidRPr="00065484">
        <w:rPr>
          <w:b/>
        </w:rPr>
        <w:t xml:space="preserve">Figure </w:t>
      </w:r>
      <w:r w:rsidR="00700FBD">
        <w:rPr>
          <w:b/>
        </w:rPr>
        <w:t>2</w:t>
      </w:r>
      <w:r w:rsidR="00700FBD" w:rsidRPr="00065484">
        <w:rPr>
          <w:b/>
        </w:rPr>
        <w:t>D</w:t>
      </w:r>
      <w:r w:rsidRPr="00065484">
        <w:t xml:space="preserve">. Neither group showed a trend of acceleration over the course of familiarization. To test for group differences, a linear mixed-effect model was conducted with </w:t>
      </w:r>
      <w:r w:rsidR="00915C83" w:rsidRPr="00065484">
        <w:t xml:space="preserve">response </w:t>
      </w:r>
      <w:r w:rsidRPr="00065484">
        <w:rPr>
          <w:i/>
        </w:rPr>
        <w:t>time</w:t>
      </w:r>
      <w:r w:rsidRPr="00065484">
        <w:t xml:space="preserve"> as the dependent variables. Fixed effects in the models included </w:t>
      </w:r>
      <w:r w:rsidRPr="00065484">
        <w:rPr>
          <w:i/>
        </w:rPr>
        <w:t>trial number</w:t>
      </w:r>
      <w:r w:rsidRPr="00065484">
        <w:t xml:space="preserve"> (Trials 1–48), </w:t>
      </w:r>
      <w:r w:rsidRPr="00065484">
        <w:rPr>
          <w:i/>
        </w:rPr>
        <w:t>group</w:t>
      </w:r>
      <w:r w:rsidRPr="00065484">
        <w:t xml:space="preserve"> (DD vs. TYP), and their interaction. Age, </w:t>
      </w:r>
      <w:r w:rsidR="00AF2688" w:rsidRPr="00065484">
        <w:t>sex</w:t>
      </w:r>
      <w:r w:rsidRPr="00065484">
        <w:t xml:space="preserve">, and non-verbal IQ were included as covariates. The model’s random </w:t>
      </w:r>
      <w:proofErr w:type="gramStart"/>
      <w:r w:rsidRPr="00065484">
        <w:t>effects</w:t>
      </w:r>
      <w:proofErr w:type="gramEnd"/>
      <w:r w:rsidRPr="00065484">
        <w:t xml:space="preserve"> structure included random intercepts by participants and by-participant random slopes </w:t>
      </w:r>
      <w:r w:rsidR="00747CE2" w:rsidRPr="00065484">
        <w:t>for</w:t>
      </w:r>
      <w:r w:rsidRPr="00065484">
        <w:t xml:space="preserve"> </w:t>
      </w:r>
      <w:r w:rsidRPr="00065484">
        <w:rPr>
          <w:i/>
        </w:rPr>
        <w:t>trial number</w:t>
      </w:r>
      <w:r w:rsidRPr="00065484">
        <w:t xml:space="preserve">. There was no significant effect of </w:t>
      </w:r>
      <w:r w:rsidRPr="00065484">
        <w:rPr>
          <w:i/>
        </w:rPr>
        <w:t xml:space="preserve">trial number </w:t>
      </w:r>
      <w:r w:rsidRPr="00065484">
        <w:t>(</w:t>
      </w:r>
      <w:r w:rsidRPr="00065484">
        <w:rPr>
          <w:i/>
        </w:rPr>
        <w:t xml:space="preserve">b </w:t>
      </w:r>
      <w:r w:rsidRPr="00065484">
        <w:t xml:space="preserve">= </w:t>
      </w:r>
      <w:r w:rsidR="009B6FFD">
        <w:t>-</w:t>
      </w:r>
      <w:r w:rsidRPr="00065484">
        <w:t>0.</w:t>
      </w:r>
      <w:r w:rsidR="009B6FFD">
        <w:t>39</w:t>
      </w:r>
      <w:r w:rsidRPr="00065484">
        <w:t>0, SE = 1.4</w:t>
      </w:r>
      <w:r w:rsidR="009B6FFD">
        <w:t>1</w:t>
      </w:r>
      <w:r w:rsidRPr="00065484">
        <w:t xml:space="preserve">, </w:t>
      </w:r>
      <w:r w:rsidRPr="00065484">
        <w:rPr>
          <w:i/>
        </w:rPr>
        <w:t>t</w:t>
      </w:r>
      <w:r w:rsidRPr="00065484">
        <w:t xml:space="preserve"> = </w:t>
      </w:r>
      <w:r w:rsidR="009B6FFD">
        <w:t>-</w:t>
      </w:r>
      <w:r w:rsidRPr="00065484">
        <w:t>0.</w:t>
      </w:r>
      <w:r w:rsidR="009B6FFD">
        <w:t>28</w:t>
      </w:r>
      <w:r w:rsidRPr="00065484">
        <w:t xml:space="preserve">, </w:t>
      </w:r>
      <w:r w:rsidRPr="00065484">
        <w:rPr>
          <w:i/>
        </w:rPr>
        <w:t xml:space="preserve">p </w:t>
      </w:r>
      <w:r w:rsidRPr="00065484">
        <w:t>= 0.</w:t>
      </w:r>
      <w:r w:rsidR="009B6FFD">
        <w:t>78</w:t>
      </w:r>
      <w:r w:rsidRPr="00065484">
        <w:t xml:space="preserve">,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w:t>
      </w:r>
      <w:r w:rsidRPr="00065484">
        <w:rPr>
          <w:i/>
        </w:rPr>
        <w:t xml:space="preserve">group </w:t>
      </w:r>
      <w:r w:rsidRPr="00065484">
        <w:t>(</w:t>
      </w:r>
      <w:r w:rsidRPr="00065484">
        <w:rPr>
          <w:i/>
        </w:rPr>
        <w:t xml:space="preserve">b </w:t>
      </w:r>
      <w:r w:rsidRPr="00065484">
        <w:t xml:space="preserve">= </w:t>
      </w:r>
      <w:r w:rsidR="009B6FFD">
        <w:t>-51</w:t>
      </w:r>
      <w:r w:rsidRPr="00065484">
        <w:t>.</w:t>
      </w:r>
      <w:r w:rsidR="009B6FFD">
        <w:t>94</w:t>
      </w:r>
      <w:r w:rsidRPr="00065484">
        <w:t xml:space="preserve">, SE = </w:t>
      </w:r>
      <w:r w:rsidR="009B6FFD">
        <w:t>55</w:t>
      </w:r>
      <w:r w:rsidRPr="00065484">
        <w:t>.</w:t>
      </w:r>
      <w:r w:rsidR="009B6FFD">
        <w:t>20</w:t>
      </w:r>
      <w:r w:rsidRPr="00065484">
        <w:t xml:space="preserve">, </w:t>
      </w:r>
      <w:r w:rsidRPr="00065484">
        <w:rPr>
          <w:i/>
        </w:rPr>
        <w:t>t</w:t>
      </w:r>
      <w:r w:rsidRPr="00065484">
        <w:t xml:space="preserve"> = </w:t>
      </w:r>
      <w:r w:rsidR="009B6FFD">
        <w:t>-0</w:t>
      </w:r>
      <w:r w:rsidRPr="00065484">
        <w:t>.</w:t>
      </w:r>
      <w:r w:rsidR="009B6FFD">
        <w:t>94</w:t>
      </w:r>
      <w:r w:rsidRPr="00065484">
        <w:t xml:space="preserve">, </w:t>
      </w:r>
      <w:r w:rsidRPr="00065484">
        <w:rPr>
          <w:i/>
        </w:rPr>
        <w:t xml:space="preserve">p </w:t>
      </w:r>
      <w:r w:rsidRPr="00065484">
        <w:t>= 0.</w:t>
      </w:r>
      <w:r w:rsidR="009B6FFD">
        <w:t>35</w:t>
      </w:r>
      <w:r w:rsidRPr="00065484">
        <w:t xml:space="preserve">,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w:t>
      </w:r>
      <w:r w:rsidR="009B6FFD">
        <w:t>2</w:t>
      </w:r>
      <w:r w:rsidRPr="00065484">
        <w:t>), or their interaction (</w:t>
      </w:r>
      <w:r w:rsidRPr="00065484">
        <w:rPr>
          <w:i/>
        </w:rPr>
        <w:t xml:space="preserve">b </w:t>
      </w:r>
      <w:r w:rsidRPr="00065484">
        <w:t>= 0.</w:t>
      </w:r>
      <w:r w:rsidR="009B6FFD">
        <w:t>48</w:t>
      </w:r>
      <w:r w:rsidRPr="00065484">
        <w:t>, SE = 1.</w:t>
      </w:r>
      <w:r w:rsidR="009B6FFD">
        <w:t>82</w:t>
      </w:r>
      <w:r w:rsidRPr="00065484">
        <w:t xml:space="preserve">, </w:t>
      </w:r>
      <w:r w:rsidRPr="00065484">
        <w:rPr>
          <w:i/>
        </w:rPr>
        <w:t>t</w:t>
      </w:r>
      <w:r w:rsidRPr="00065484">
        <w:t xml:space="preserve"> = 0.</w:t>
      </w:r>
      <w:r w:rsidR="009B6FFD">
        <w:t>26</w:t>
      </w:r>
      <w:r w:rsidRPr="00065484">
        <w:t xml:space="preserve">, </w:t>
      </w:r>
      <w:r w:rsidRPr="00065484">
        <w:rPr>
          <w:i/>
        </w:rPr>
        <w:t xml:space="preserve">p </w:t>
      </w:r>
      <w:r w:rsidRPr="00065484">
        <w:t>= 0.</w:t>
      </w:r>
      <w:r w:rsidR="009B6FFD">
        <w:t>80</w:t>
      </w:r>
      <w:r w:rsidRPr="00065484">
        <w:t xml:space="preserve">,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on </w:t>
      </w:r>
      <w:r w:rsidR="00915C83" w:rsidRPr="00065484">
        <w:t xml:space="preserve">response </w:t>
      </w:r>
      <w:r w:rsidRPr="00065484">
        <w:t xml:space="preserve">time. </w:t>
      </w:r>
    </w:p>
    <w:p w14:paraId="6FFF77D0"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36A44F03" w14:textId="37DFF4AF"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Test Phase:</w:t>
      </w:r>
      <w:r w:rsidRPr="00065484">
        <w:t xml:space="preserve"> Participants’ overall accuracy in the 32-trial 2AFC test </w:t>
      </w:r>
      <w:r w:rsidR="007204B3" w:rsidRPr="00065484">
        <w:t>i</w:t>
      </w:r>
      <w:r w:rsidRPr="00065484">
        <w:t xml:space="preserve">s depicted in </w:t>
      </w:r>
      <w:r w:rsidRPr="00065484">
        <w:rPr>
          <w:b/>
        </w:rPr>
        <w:t xml:space="preserve">Figure </w:t>
      </w:r>
      <w:r w:rsidR="00700FBD">
        <w:rPr>
          <w:b/>
        </w:rPr>
        <w:t>3</w:t>
      </w:r>
      <w:r w:rsidRPr="00065484">
        <w:t>. Both groups performed significantly above</w:t>
      </w:r>
      <w:r w:rsidR="007204B3" w:rsidRPr="00065484">
        <w:t xml:space="preserve"> the</w:t>
      </w:r>
      <w:r w:rsidRPr="00065484">
        <w:t xml:space="preserve"> 50% chance level (</w:t>
      </w:r>
      <w:r w:rsidR="003C77DD" w:rsidRPr="00065484">
        <w:t xml:space="preserve">DD: </w:t>
      </w:r>
      <w:r w:rsidRPr="00065484">
        <w:t>Mean = 0.55, SD</w:t>
      </w:r>
      <w:r w:rsidR="007204B3" w:rsidRPr="00065484">
        <w:t xml:space="preserve"> </w:t>
      </w:r>
      <w:r w:rsidRPr="00065484">
        <w:t xml:space="preserve">= 0.09, </w:t>
      </w:r>
      <w:proofErr w:type="gramStart"/>
      <w:r w:rsidRPr="00065484">
        <w:rPr>
          <w:i/>
        </w:rPr>
        <w:t>t</w:t>
      </w:r>
      <w:r w:rsidRPr="00065484">
        <w:t>(</w:t>
      </w:r>
      <w:proofErr w:type="gramEnd"/>
      <w:r w:rsidRPr="00065484">
        <w:t xml:space="preserve">15) </w:t>
      </w:r>
      <w:r w:rsidRPr="00065484">
        <w:lastRenderedPageBreak/>
        <w:t xml:space="preserve">= 2.19, </w:t>
      </w:r>
      <w:r w:rsidRPr="00065484">
        <w:rPr>
          <w:i/>
        </w:rPr>
        <w:t xml:space="preserve">p </w:t>
      </w:r>
      <w:r w:rsidRPr="00065484">
        <w:t xml:space="preserve">= 0.02; </w:t>
      </w:r>
      <w:r w:rsidR="003C77DD" w:rsidRPr="00065484">
        <w:t xml:space="preserve">TYP: </w:t>
      </w:r>
      <w:r w:rsidRPr="00065484">
        <w:t>Mean = 0.66, SD</w:t>
      </w:r>
      <w:r w:rsidR="007204B3" w:rsidRPr="00065484">
        <w:t xml:space="preserve"> </w:t>
      </w:r>
      <w:r w:rsidRPr="00065484">
        <w:t xml:space="preserve">= 0.13, </w:t>
      </w:r>
      <w:r w:rsidRPr="00065484">
        <w:rPr>
          <w:i/>
        </w:rPr>
        <w:t>t</w:t>
      </w:r>
      <w:r w:rsidRPr="00065484">
        <w:t xml:space="preserve">(23) = 6.22, </w:t>
      </w:r>
      <w:r w:rsidRPr="00065484">
        <w:rPr>
          <w:i/>
        </w:rPr>
        <w:t xml:space="preserve">p </w:t>
      </w:r>
      <w:r w:rsidRPr="00065484">
        <w:t>&lt; 0.001). We compared the two groups using a generalized linear mixed model fit by maximum likelihood (Laplace Approximation). The dependent variable</w:t>
      </w:r>
      <w:r w:rsidR="007204B3" w:rsidRPr="00065484">
        <w:t xml:space="preserve"> wa</w:t>
      </w:r>
      <w:r w:rsidRPr="00065484">
        <w:t>s each participant</w:t>
      </w:r>
      <w:r w:rsidR="007204B3" w:rsidRPr="00065484">
        <w:t>’</w:t>
      </w:r>
      <w:r w:rsidRPr="00065484">
        <w:t xml:space="preserve">s trial-by-trial binomial accuracy. The fixed effect </w:t>
      </w:r>
      <w:r w:rsidR="007204B3" w:rsidRPr="00065484">
        <w:t xml:space="preserve">was </w:t>
      </w:r>
      <w:r w:rsidRPr="00065484">
        <w:rPr>
          <w:i/>
        </w:rPr>
        <w:t xml:space="preserve">group </w:t>
      </w:r>
      <w:r w:rsidRPr="00065484">
        <w:t xml:space="preserve">(DD vs. TYP). Age, </w:t>
      </w:r>
      <w:r w:rsidR="007204B3" w:rsidRPr="00065484">
        <w:t>sex</w:t>
      </w:r>
      <w:r w:rsidRPr="00065484">
        <w:t xml:space="preserve">, and nonverbal IQ were included as covariates. The model’s random </w:t>
      </w:r>
      <w:proofErr w:type="gramStart"/>
      <w:r w:rsidRPr="00065484">
        <w:t>effects</w:t>
      </w:r>
      <w:proofErr w:type="gramEnd"/>
      <w:r w:rsidRPr="00065484">
        <w:t xml:space="preserve"> structure included random intercepts by participants and by trial. There was a significant main effect of </w:t>
      </w:r>
      <w:r w:rsidRPr="00065484">
        <w:rPr>
          <w:i/>
          <w:iCs/>
        </w:rPr>
        <w:t>group</w:t>
      </w:r>
      <w:r w:rsidRPr="00065484">
        <w:t xml:space="preserve">. The </w:t>
      </w:r>
      <w:r w:rsidR="003C77DD" w:rsidRPr="00065484">
        <w:t>DD</w:t>
      </w:r>
      <w:r w:rsidRPr="00065484">
        <w:t xml:space="preserve"> group </w:t>
      </w:r>
      <w:r w:rsidR="00AE7688" w:rsidRPr="00065484">
        <w:t xml:space="preserve">had </w:t>
      </w:r>
      <w:r w:rsidRPr="00065484">
        <w:t xml:space="preserve">significantly </w:t>
      </w:r>
      <w:r w:rsidR="00AE7688" w:rsidRPr="00065484">
        <w:t>lower accuracy in identifying the target tone</w:t>
      </w:r>
      <w:r w:rsidR="00185E7F" w:rsidRPr="00065484">
        <w:t xml:space="preserve"> triplets </w:t>
      </w:r>
      <w:r w:rsidR="007204B3" w:rsidRPr="00065484">
        <w:t>as</w:t>
      </w:r>
      <w:r w:rsidR="00AE7688" w:rsidRPr="00065484">
        <w:t xml:space="preserve"> </w:t>
      </w:r>
      <w:r w:rsidRPr="00065484">
        <w:t xml:space="preserve">compared to the </w:t>
      </w:r>
      <w:r w:rsidR="003C77DD" w:rsidRPr="00065484">
        <w:t>TYP</w:t>
      </w:r>
      <w:r w:rsidRPr="00065484">
        <w:t xml:space="preserve"> group (</w:t>
      </w:r>
      <w:r w:rsidRPr="00065484">
        <w:rPr>
          <w:i/>
        </w:rPr>
        <w:t xml:space="preserve">b </w:t>
      </w:r>
      <w:r w:rsidRPr="00065484">
        <w:t xml:space="preserve">= </w:t>
      </w:r>
      <w:r w:rsidR="0004023D">
        <w:t>-1</w:t>
      </w:r>
      <w:r w:rsidRPr="00065484">
        <w:t>.</w:t>
      </w:r>
      <w:r w:rsidR="0004023D">
        <w:t>21</w:t>
      </w:r>
      <w:r w:rsidRPr="00065484">
        <w:t>, SE = 0.</w:t>
      </w:r>
      <w:r w:rsidR="0004023D">
        <w:t>33</w:t>
      </w:r>
      <w:r w:rsidRPr="00065484">
        <w:t xml:space="preserve">, </w:t>
      </w:r>
      <w:r w:rsidR="0004023D">
        <w:rPr>
          <w:i/>
        </w:rPr>
        <w:t>t</w:t>
      </w:r>
      <w:r w:rsidRPr="00065484">
        <w:t xml:space="preserve"> = 3.71, </w:t>
      </w:r>
      <w:r w:rsidRPr="00065484">
        <w:rPr>
          <w:i/>
        </w:rPr>
        <w:t xml:space="preserve">p </w:t>
      </w:r>
      <w:r w:rsidRPr="00065484">
        <w:t xml:space="preserve">&lt; 0.001,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2). </w:t>
      </w:r>
    </w:p>
    <w:p w14:paraId="58780805"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0FD8912B"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
        </w:rPr>
      </w:pPr>
      <w:r w:rsidRPr="00065484">
        <w:rPr>
          <w:b/>
        </w:rPr>
        <w:t>Visual Statistical Learning</w:t>
      </w:r>
    </w:p>
    <w:p w14:paraId="0245E0F0" w14:textId="1B8A876D"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Familiarization Phase:</w:t>
      </w:r>
      <w:r w:rsidRPr="00065484">
        <w:t xml:space="preserve"> </w:t>
      </w:r>
      <w:r w:rsidR="00BC2A51" w:rsidRPr="00065484">
        <w:t>The time window for v</w:t>
      </w:r>
      <w:r w:rsidRPr="00065484">
        <w:t>alid button presses for the target tones w</w:t>
      </w:r>
      <w:r w:rsidR="00BC2A51" w:rsidRPr="00065484">
        <w:t>as</w:t>
      </w:r>
      <w:r w:rsidRPr="00065484">
        <w:t xml:space="preserve"> defined from the onset of the previous stimulus to the onset of the next two stimuli (</w:t>
      </w:r>
      <w:r w:rsidR="00BC2A51" w:rsidRPr="00065484">
        <w:t xml:space="preserve">from </w:t>
      </w:r>
      <w:r w:rsidRPr="00065484">
        <w:t xml:space="preserve">-1000 </w:t>
      </w:r>
      <w:proofErr w:type="spellStart"/>
      <w:r w:rsidRPr="00065484">
        <w:t>ms</w:t>
      </w:r>
      <w:proofErr w:type="spellEnd"/>
      <w:r w:rsidRPr="00065484">
        <w:t xml:space="preserve"> </w:t>
      </w:r>
      <w:r w:rsidR="00BC2A51" w:rsidRPr="00065484">
        <w:t>to</w:t>
      </w:r>
      <w:r w:rsidRPr="00065484">
        <w:t xml:space="preserve"> 2000 </w:t>
      </w:r>
      <w:proofErr w:type="spellStart"/>
      <w:r w:rsidRPr="00065484">
        <w:t>ms</w:t>
      </w:r>
      <w:proofErr w:type="spellEnd"/>
      <w:r w:rsidRPr="00065484">
        <w:t xml:space="preserve">) </w:t>
      </w:r>
      <w:proofErr w:type="gramStart"/>
      <w:r w:rsidRPr="00065484">
        <w:t>in order to</w:t>
      </w:r>
      <w:proofErr w:type="gramEnd"/>
      <w:r w:rsidRPr="00065484">
        <w:t xml:space="preserve"> allow for anticipatory as well as delayed button presses for the target tones. Participants performed the target detection task with high hit rates. As a result, all participants were kept in this analysis. The two groups </w:t>
      </w:r>
      <w:r w:rsidR="00BC2A51" w:rsidRPr="00065484">
        <w:t>we</w:t>
      </w:r>
      <w:r w:rsidRPr="00065484">
        <w:t>re not significantly different in their baseline response time (</w:t>
      </w:r>
      <w:proofErr w:type="gramStart"/>
      <w:r w:rsidRPr="00065484">
        <w:rPr>
          <w:i/>
        </w:rPr>
        <w:t>t</w:t>
      </w:r>
      <w:r w:rsidRPr="00065484">
        <w:t>(</w:t>
      </w:r>
      <w:proofErr w:type="gramEnd"/>
      <w:r w:rsidRPr="00065484">
        <w:t xml:space="preserve">34.5) = 0.70, </w:t>
      </w:r>
      <w:r w:rsidRPr="00065484">
        <w:rPr>
          <w:i/>
        </w:rPr>
        <w:t>p</w:t>
      </w:r>
      <w:r w:rsidRPr="00065484">
        <w:t xml:space="preserve"> = 0.49, </w:t>
      </w:r>
      <w:r w:rsidRPr="00065484">
        <w:rPr>
          <w:i/>
        </w:rPr>
        <w:t xml:space="preserve">d </w:t>
      </w:r>
      <w:r w:rsidRPr="00065484">
        <w:t>= 0.23) or hit rate (</w:t>
      </w:r>
      <w:r w:rsidRPr="00065484">
        <w:rPr>
          <w:i/>
        </w:rPr>
        <w:t>t</w:t>
      </w:r>
      <w:r w:rsidRPr="00065484">
        <w:t xml:space="preserve">(21.7) = -0.70, </w:t>
      </w:r>
      <w:r w:rsidRPr="00065484">
        <w:rPr>
          <w:i/>
        </w:rPr>
        <w:t>p</w:t>
      </w:r>
      <w:r w:rsidRPr="00065484">
        <w:t xml:space="preserve"> = 0.13, </w:t>
      </w:r>
      <w:r w:rsidRPr="00065484">
        <w:rPr>
          <w:i/>
        </w:rPr>
        <w:t xml:space="preserve">d </w:t>
      </w:r>
      <w:r w:rsidRPr="00065484">
        <w:t xml:space="preserve">= 0.57; </w:t>
      </w:r>
      <w:r w:rsidRPr="00065484">
        <w:rPr>
          <w:b/>
          <w:bCs/>
        </w:rPr>
        <w:t>Supplementary Table 1</w:t>
      </w:r>
      <w:r w:rsidRPr="00065484">
        <w:t xml:space="preserve">). </w:t>
      </w:r>
    </w:p>
    <w:p w14:paraId="32DFDDDC" w14:textId="5DCA28E3" w:rsidR="009A724E" w:rsidRPr="00065484" w:rsidRDefault="00A51670" w:rsidP="008960DF">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t xml:space="preserve">    The group performance by trial is shown in </w:t>
      </w:r>
      <w:r w:rsidRPr="00065484">
        <w:rPr>
          <w:b/>
        </w:rPr>
        <w:t xml:space="preserve">Figure </w:t>
      </w:r>
      <w:r w:rsidR="00700FBD">
        <w:rPr>
          <w:b/>
        </w:rPr>
        <w:t>2</w:t>
      </w:r>
      <w:r w:rsidR="00700FBD" w:rsidRPr="00065484">
        <w:rPr>
          <w:b/>
        </w:rPr>
        <w:t>E</w:t>
      </w:r>
      <w:r w:rsidRPr="00065484">
        <w:t xml:space="preserve">. To test for group differences in response time changes over the course of familiarization, a linear mixed-effect model was conducted with </w:t>
      </w:r>
      <w:r w:rsidR="00915C83" w:rsidRPr="00065484">
        <w:t xml:space="preserve">response </w:t>
      </w:r>
      <w:r w:rsidRPr="00065484">
        <w:rPr>
          <w:i/>
        </w:rPr>
        <w:t>time</w:t>
      </w:r>
      <w:r w:rsidRPr="00065484">
        <w:t xml:space="preserve"> as the dependent variable. Fixed effects in the models included </w:t>
      </w:r>
      <w:r w:rsidRPr="00065484">
        <w:rPr>
          <w:i/>
        </w:rPr>
        <w:t>trial number</w:t>
      </w:r>
      <w:r w:rsidRPr="00065484">
        <w:t xml:space="preserve"> (Trials 1–24), </w:t>
      </w:r>
      <w:r w:rsidRPr="00065484">
        <w:rPr>
          <w:i/>
        </w:rPr>
        <w:t>group</w:t>
      </w:r>
      <w:r w:rsidRPr="00065484">
        <w:t xml:space="preserve"> (DD vs. TYP), and their interaction. The model’s random </w:t>
      </w:r>
      <w:proofErr w:type="gramStart"/>
      <w:r w:rsidRPr="00065484">
        <w:t>effects</w:t>
      </w:r>
      <w:proofErr w:type="gramEnd"/>
      <w:r w:rsidRPr="00065484">
        <w:t xml:space="preserve"> structure included random intercepts by participants and by-participant random slopes on </w:t>
      </w:r>
      <w:r w:rsidRPr="00065484">
        <w:rPr>
          <w:i/>
        </w:rPr>
        <w:t>trial number</w:t>
      </w:r>
      <w:r w:rsidRPr="00065484">
        <w:t xml:space="preserve">. There was a significant effect of </w:t>
      </w:r>
      <w:r w:rsidRPr="00065484">
        <w:rPr>
          <w:i/>
        </w:rPr>
        <w:t xml:space="preserve">trial number </w:t>
      </w:r>
      <w:r w:rsidRPr="00065484">
        <w:t>(</w:t>
      </w:r>
      <w:r w:rsidRPr="00065484">
        <w:rPr>
          <w:i/>
        </w:rPr>
        <w:t xml:space="preserve">b </w:t>
      </w:r>
      <w:r w:rsidRPr="00065484">
        <w:t xml:space="preserve">= 2.56, SE = 0.91, </w:t>
      </w:r>
      <w:r w:rsidRPr="00065484">
        <w:rPr>
          <w:i/>
        </w:rPr>
        <w:t>t</w:t>
      </w:r>
      <w:r w:rsidRPr="00065484">
        <w:t xml:space="preserve"> = 2.81, </w:t>
      </w:r>
      <w:r w:rsidRPr="00065484">
        <w:rPr>
          <w:i/>
        </w:rPr>
        <w:t xml:space="preserve">p </w:t>
      </w:r>
      <w:r w:rsidRPr="00065484">
        <w:t xml:space="preserve">= 0.008,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1) and a marginal interaction between </w:t>
      </w:r>
      <w:r w:rsidRPr="00065484">
        <w:rPr>
          <w:i/>
        </w:rPr>
        <w:t xml:space="preserve">group </w:t>
      </w:r>
      <w:r w:rsidRPr="00065484">
        <w:t xml:space="preserve">and </w:t>
      </w:r>
      <w:r w:rsidRPr="00065484">
        <w:rPr>
          <w:i/>
        </w:rPr>
        <w:t xml:space="preserve">trial number </w:t>
      </w:r>
      <w:r w:rsidRPr="00065484">
        <w:t>(</w:t>
      </w:r>
      <w:r w:rsidRPr="00065484">
        <w:rPr>
          <w:i/>
        </w:rPr>
        <w:t xml:space="preserve">b </w:t>
      </w:r>
      <w:r w:rsidRPr="00065484">
        <w:t xml:space="preserve">= 2.10, SE = 1.19, </w:t>
      </w:r>
      <w:r w:rsidRPr="00065484">
        <w:rPr>
          <w:i/>
        </w:rPr>
        <w:t>t</w:t>
      </w:r>
      <w:r w:rsidRPr="00065484">
        <w:t xml:space="preserve"> = 1.76, </w:t>
      </w:r>
      <w:r w:rsidRPr="00065484">
        <w:rPr>
          <w:i/>
        </w:rPr>
        <w:t xml:space="preserve">p </w:t>
      </w:r>
      <w:r w:rsidRPr="00065484">
        <w:t xml:space="preserve">= 0.087,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4) on reaction time. </w:t>
      </w:r>
      <w:r w:rsidR="005B7386" w:rsidRPr="00065484">
        <w:t>The</w:t>
      </w:r>
      <w:r w:rsidRPr="00065484">
        <w:t xml:space="preserve"> </w:t>
      </w:r>
      <w:r w:rsidRPr="00065484">
        <w:rPr>
          <w:i/>
        </w:rPr>
        <w:t xml:space="preserve">group </w:t>
      </w:r>
      <w:r w:rsidRPr="00065484">
        <w:t xml:space="preserve">difference </w:t>
      </w:r>
      <w:r w:rsidR="000D3D80" w:rsidRPr="00065484">
        <w:t>i</w:t>
      </w:r>
      <w:r w:rsidRPr="00065484">
        <w:t xml:space="preserve">n </w:t>
      </w:r>
      <w:r w:rsidR="00915C83" w:rsidRPr="00065484">
        <w:t xml:space="preserve">response </w:t>
      </w:r>
      <w:r w:rsidRPr="00065484">
        <w:t>time was not significant</w:t>
      </w:r>
      <w:r w:rsidRPr="00065484">
        <w:rPr>
          <w:i/>
        </w:rPr>
        <w:t xml:space="preserve"> </w:t>
      </w:r>
      <w:r w:rsidRPr="00065484">
        <w:t>(</w:t>
      </w:r>
      <w:r w:rsidRPr="00065484">
        <w:rPr>
          <w:i/>
        </w:rPr>
        <w:t xml:space="preserve">b </w:t>
      </w:r>
      <w:r w:rsidRPr="00065484">
        <w:t xml:space="preserve">= -8.14, SE = 24.39, </w:t>
      </w:r>
      <w:r w:rsidRPr="00065484">
        <w:rPr>
          <w:i/>
        </w:rPr>
        <w:t>t</w:t>
      </w:r>
      <w:r w:rsidRPr="00065484">
        <w:t xml:space="preserve"> = -0.33, </w:t>
      </w:r>
      <w:r w:rsidRPr="00065484">
        <w:rPr>
          <w:i/>
        </w:rPr>
        <w:t xml:space="preserve">p </w:t>
      </w:r>
      <w:r w:rsidRPr="00065484">
        <w:t xml:space="preserve">= 0.74,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w:t>
      </w:r>
    </w:p>
    <w:p w14:paraId="50F933BC" w14:textId="77777777" w:rsidR="008857DC" w:rsidRPr="00065484" w:rsidRDefault="008857DC" w:rsidP="008960DF">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
        </w:rPr>
      </w:pPr>
    </w:p>
    <w:p w14:paraId="3112DA40" w14:textId="59C1B142" w:rsidR="00C47B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Test Phase:</w:t>
      </w:r>
      <w:r w:rsidRPr="00065484">
        <w:t xml:space="preserve"> Participants’ overall accuracy in the 2AFC test</w:t>
      </w:r>
      <w:r w:rsidR="000D3D80" w:rsidRPr="00065484">
        <w:t xml:space="preserve"> following familiarization</w:t>
      </w:r>
      <w:r w:rsidRPr="00065484">
        <w:t xml:space="preserve"> </w:t>
      </w:r>
      <w:r w:rsidR="00BC2A51" w:rsidRPr="00065484">
        <w:t>i</w:t>
      </w:r>
      <w:r w:rsidRPr="00065484">
        <w:t xml:space="preserve">s depicted in </w:t>
      </w:r>
      <w:r w:rsidRPr="00065484">
        <w:rPr>
          <w:b/>
        </w:rPr>
        <w:t xml:space="preserve">Figure </w:t>
      </w:r>
      <w:r w:rsidR="00700FBD">
        <w:rPr>
          <w:b/>
        </w:rPr>
        <w:t>3</w:t>
      </w:r>
      <w:r w:rsidRPr="00065484">
        <w:t xml:space="preserve">. Both groups performed significantly above </w:t>
      </w:r>
      <w:r w:rsidR="00BC2A51" w:rsidRPr="00065484">
        <w:t xml:space="preserve">the </w:t>
      </w:r>
      <w:r w:rsidRPr="00065484">
        <w:t>50% chance level (</w:t>
      </w:r>
      <w:r w:rsidR="00F57360" w:rsidRPr="00065484">
        <w:t xml:space="preserve">DD: </w:t>
      </w:r>
      <w:r w:rsidRPr="00065484">
        <w:t xml:space="preserve">Mean = 0.72, </w:t>
      </w:r>
      <w:proofErr w:type="gramStart"/>
      <w:r w:rsidRPr="00065484">
        <w:t>SD</w:t>
      </w:r>
      <w:r w:rsidR="00F57360" w:rsidRPr="00065484">
        <w:rPr>
          <w:vertAlign w:val="subscript"/>
        </w:rPr>
        <w:t xml:space="preserve"> </w:t>
      </w:r>
      <w:r w:rsidR="00BC2A51" w:rsidRPr="00065484">
        <w:rPr>
          <w:vertAlign w:val="subscript"/>
        </w:rPr>
        <w:t xml:space="preserve"> </w:t>
      </w:r>
      <w:r w:rsidRPr="00065484">
        <w:t>=</w:t>
      </w:r>
      <w:proofErr w:type="gramEnd"/>
      <w:r w:rsidRPr="00065484">
        <w:t xml:space="preserve"> 0.21, </w:t>
      </w:r>
      <w:r w:rsidRPr="00065484">
        <w:rPr>
          <w:i/>
        </w:rPr>
        <w:t>t</w:t>
      </w:r>
      <w:r w:rsidRPr="00065484">
        <w:t xml:space="preserve">(16) = 4.39, </w:t>
      </w:r>
      <w:r w:rsidRPr="00065484">
        <w:rPr>
          <w:i/>
        </w:rPr>
        <w:t xml:space="preserve">p </w:t>
      </w:r>
      <w:r w:rsidRPr="00065484">
        <w:t xml:space="preserve">&lt; 0.001; </w:t>
      </w:r>
      <w:r w:rsidR="00F57360" w:rsidRPr="00065484">
        <w:t xml:space="preserve">TYP: </w:t>
      </w:r>
      <w:r w:rsidRPr="00065484">
        <w:t>Mean = 0.67, SD</w:t>
      </w:r>
      <w:r w:rsidR="00BC2A51" w:rsidRPr="00065484">
        <w:t xml:space="preserve"> </w:t>
      </w:r>
      <w:r w:rsidRPr="00065484">
        <w:t xml:space="preserve">= 0.23, </w:t>
      </w:r>
      <w:r w:rsidRPr="00065484">
        <w:rPr>
          <w:i/>
        </w:rPr>
        <w:t>t</w:t>
      </w:r>
      <w:r w:rsidRPr="00065484">
        <w:t xml:space="preserve">(22) = 3.55, </w:t>
      </w:r>
      <w:r w:rsidRPr="00065484">
        <w:rPr>
          <w:i/>
        </w:rPr>
        <w:t xml:space="preserve">p </w:t>
      </w:r>
      <w:r w:rsidRPr="00065484">
        <w:t>&lt; 0.001). We compared the two groups using a generalized linear mixed model. The dependent variable</w:t>
      </w:r>
      <w:r w:rsidR="00BC2A51" w:rsidRPr="00065484">
        <w:t xml:space="preserve"> </w:t>
      </w:r>
      <w:r w:rsidR="00915C83" w:rsidRPr="00065484">
        <w:t>wa</w:t>
      </w:r>
      <w:r w:rsidRPr="00065484">
        <w:t xml:space="preserve">s </w:t>
      </w:r>
      <w:r w:rsidRPr="00065484">
        <w:lastRenderedPageBreak/>
        <w:t>each participant</w:t>
      </w:r>
      <w:r w:rsidR="00BC2A51" w:rsidRPr="00065484">
        <w:t>’</w:t>
      </w:r>
      <w:r w:rsidRPr="00065484">
        <w:t xml:space="preserve">s trial-by-trial binomial accuracy. The fixed effect </w:t>
      </w:r>
      <w:r w:rsidR="00BC2A51" w:rsidRPr="00065484">
        <w:t xml:space="preserve">was </w:t>
      </w:r>
      <w:r w:rsidRPr="00065484">
        <w:rPr>
          <w:i/>
        </w:rPr>
        <w:t xml:space="preserve">group </w:t>
      </w:r>
      <w:r w:rsidRPr="00065484">
        <w:t xml:space="preserve">(DD vs. TYP). </w:t>
      </w:r>
      <w:r w:rsidR="00BC2A51" w:rsidRPr="00065484">
        <w:t>A</w:t>
      </w:r>
      <w:r w:rsidRPr="00065484">
        <w:t>ge</w:t>
      </w:r>
      <w:r w:rsidRPr="00065484">
        <w:rPr>
          <w:i/>
          <w:iCs/>
        </w:rPr>
        <w:t xml:space="preserve">, </w:t>
      </w:r>
      <w:r w:rsidR="00BC2A51" w:rsidRPr="00065484">
        <w:t>sex</w:t>
      </w:r>
      <w:r w:rsidRPr="00065484">
        <w:rPr>
          <w:i/>
          <w:iCs/>
        </w:rPr>
        <w:t>,</w:t>
      </w:r>
      <w:r w:rsidRPr="00065484">
        <w:t xml:space="preserve"> and nonverbal IQ were included as covariates. The model’s random </w:t>
      </w:r>
      <w:proofErr w:type="gramStart"/>
      <w:r w:rsidRPr="00065484">
        <w:t>effects</w:t>
      </w:r>
      <w:proofErr w:type="gramEnd"/>
      <w:r w:rsidRPr="00065484">
        <w:t xml:space="preserve"> structure included random intercepts by participants and by trial. The two groups </w:t>
      </w:r>
      <w:r w:rsidR="000D3D80" w:rsidRPr="00065484">
        <w:t xml:space="preserve">did </w:t>
      </w:r>
      <w:r w:rsidRPr="00065484">
        <w:t xml:space="preserve">not significantly differ </w:t>
      </w:r>
      <w:r w:rsidR="00BC2A51" w:rsidRPr="00065484">
        <w:t>i</w:t>
      </w:r>
      <w:r w:rsidRPr="00065484">
        <w:t xml:space="preserve">n </w:t>
      </w:r>
      <w:r w:rsidR="00BC2A51" w:rsidRPr="00065484">
        <w:t>accuracy</w:t>
      </w:r>
      <w:r w:rsidRPr="00065484">
        <w:t xml:space="preserve"> (</w:t>
      </w:r>
      <w:r w:rsidRPr="00065484">
        <w:rPr>
          <w:i/>
        </w:rPr>
        <w:t xml:space="preserve">b </w:t>
      </w:r>
      <w:r w:rsidRPr="00065484">
        <w:t>= 0</w:t>
      </w:r>
      <w:r w:rsidR="0004023D">
        <w:t>.38</w:t>
      </w:r>
      <w:r w:rsidRPr="00065484">
        <w:t xml:space="preserve">, SE = </w:t>
      </w:r>
      <w:r w:rsidR="0004023D">
        <w:t>0</w:t>
      </w:r>
      <w:r w:rsidRPr="00065484">
        <w:t>.</w:t>
      </w:r>
      <w:r w:rsidR="0004023D">
        <w:t>83</w:t>
      </w:r>
      <w:r w:rsidRPr="00065484">
        <w:t xml:space="preserve">, </w:t>
      </w:r>
      <w:r w:rsidRPr="00065484">
        <w:rPr>
          <w:i/>
        </w:rPr>
        <w:t>t</w:t>
      </w:r>
      <w:r w:rsidRPr="00065484">
        <w:t xml:space="preserve"> = 0.45, </w:t>
      </w:r>
      <w:r w:rsidRPr="00065484">
        <w:rPr>
          <w:i/>
        </w:rPr>
        <w:t xml:space="preserve">p </w:t>
      </w:r>
      <w:r w:rsidRPr="00065484">
        <w:t xml:space="preserve">= 0.65,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1). </w:t>
      </w:r>
    </w:p>
    <w:p w14:paraId="07628C9B" w14:textId="2A2A1FB5" w:rsidR="00C47B4E" w:rsidRPr="00065484" w:rsidRDefault="00C47B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2D0F2059" w14:textId="69F10530" w:rsidR="00C47B4E" w:rsidRPr="00065484" w:rsidRDefault="0040152A">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bCs/>
        </w:rPr>
      </w:pPr>
      <w:r w:rsidRPr="00065484">
        <w:rPr>
          <w:b/>
          <w:bCs/>
        </w:rPr>
        <w:t xml:space="preserve">Comparison of </w:t>
      </w:r>
      <w:r w:rsidR="00C47B4E" w:rsidRPr="00065484">
        <w:rPr>
          <w:b/>
          <w:bCs/>
        </w:rPr>
        <w:t xml:space="preserve">Auditory Statistical Learning </w:t>
      </w:r>
      <w:r w:rsidRPr="00065484">
        <w:rPr>
          <w:b/>
          <w:bCs/>
        </w:rPr>
        <w:t>and</w:t>
      </w:r>
      <w:r w:rsidR="00C47B4E" w:rsidRPr="00065484">
        <w:rPr>
          <w:b/>
          <w:bCs/>
        </w:rPr>
        <w:t xml:space="preserve"> Visual Statistical Learning</w:t>
      </w:r>
    </w:p>
    <w:p w14:paraId="3B1406FB" w14:textId="4176DB23" w:rsidR="00C47B4E" w:rsidRPr="00065484" w:rsidRDefault="00C47B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Familiarization Phase:</w:t>
      </w:r>
      <w:r w:rsidRPr="00065484">
        <w:t xml:space="preserve"> </w:t>
      </w:r>
      <w:r w:rsidR="00255CC3">
        <w:t xml:space="preserve">To compare the task demands during familiarization phase across the two SL tasks, we tested the interaction between </w:t>
      </w:r>
      <w:r w:rsidR="00255CC3">
        <w:rPr>
          <w:i/>
          <w:iCs/>
        </w:rPr>
        <w:t xml:space="preserve">task </w:t>
      </w:r>
      <w:r w:rsidR="00255CC3">
        <w:t xml:space="preserve">and </w:t>
      </w:r>
      <w:r w:rsidR="00255CC3">
        <w:rPr>
          <w:i/>
          <w:iCs/>
        </w:rPr>
        <w:t xml:space="preserve">trial number </w:t>
      </w:r>
      <w:r w:rsidR="00255CC3">
        <w:t xml:space="preserve">within the TYP group. The RT changes during the familiarization phase were similar between ASL and VSL tasks </w:t>
      </w:r>
      <w:r w:rsidR="00255CC3" w:rsidRPr="00065484">
        <w:t>(</w:t>
      </w:r>
      <w:r w:rsidR="00255CC3" w:rsidRPr="00065484">
        <w:rPr>
          <w:i/>
        </w:rPr>
        <w:t xml:space="preserve">b </w:t>
      </w:r>
      <w:r w:rsidR="00255CC3" w:rsidRPr="00065484">
        <w:t>= 0.0</w:t>
      </w:r>
      <w:r w:rsidR="00043FD0">
        <w:t>006</w:t>
      </w:r>
      <w:r w:rsidR="00255CC3" w:rsidRPr="00065484">
        <w:t>, SE = 0.0</w:t>
      </w:r>
      <w:r w:rsidR="00255CC3">
        <w:t>04</w:t>
      </w:r>
      <w:r w:rsidR="00255CC3" w:rsidRPr="00065484">
        <w:t xml:space="preserve">, </w:t>
      </w:r>
      <w:r w:rsidR="00255CC3" w:rsidRPr="00065484">
        <w:rPr>
          <w:i/>
        </w:rPr>
        <w:t>t</w:t>
      </w:r>
      <w:r w:rsidR="00255CC3" w:rsidRPr="00065484">
        <w:t xml:space="preserve"> = </w:t>
      </w:r>
      <w:r w:rsidR="00255CC3">
        <w:t>0.164</w:t>
      </w:r>
      <w:r w:rsidR="00255CC3" w:rsidRPr="00065484">
        <w:t xml:space="preserve">, </w:t>
      </w:r>
      <w:r w:rsidR="00255CC3" w:rsidRPr="00065484">
        <w:rPr>
          <w:i/>
          <w:iCs/>
        </w:rPr>
        <w:t>p</w:t>
      </w:r>
      <w:r w:rsidR="00255CC3" w:rsidRPr="00065484">
        <w:t xml:space="preserve"> = 0.</w:t>
      </w:r>
      <w:r w:rsidR="00255CC3">
        <w:t>87</w:t>
      </w:r>
      <w:r w:rsidR="00255CC3" w:rsidRPr="00065484">
        <w:t xml:space="preserve">, </w:t>
      </w:r>
      <w:r w:rsidR="00255CC3" w:rsidRPr="00065484">
        <w:rPr>
          <w:rFonts w:ascii="Cambria Math" w:hAnsi="Cambria Math" w:cs="Cambria Math"/>
        </w:rPr>
        <w:t>𝑅</w:t>
      </w:r>
      <w:r w:rsidR="00255CC3" w:rsidRPr="00065484">
        <w:rPr>
          <w:vertAlign w:val="superscript"/>
        </w:rPr>
        <w:t>2</w:t>
      </w:r>
      <w:r w:rsidR="00255CC3" w:rsidRPr="00065484">
        <w:rPr>
          <w:rFonts w:ascii="Cambria Math" w:hAnsi="Cambria Math" w:cs="Cambria Math"/>
        </w:rPr>
        <w:t>𝑚</w:t>
      </w:r>
      <w:r w:rsidR="00255CC3" w:rsidRPr="00065484">
        <w:t xml:space="preserve"> = 0)</w:t>
      </w:r>
      <w:r w:rsidR="00043FD0">
        <w:t>.</w:t>
      </w:r>
      <w:r w:rsidR="00255CC3">
        <w:t xml:space="preserve"> </w:t>
      </w:r>
      <w:r w:rsidR="00F8577D">
        <w:t xml:space="preserve">To compare the degree of </w:t>
      </w:r>
      <w:r w:rsidR="000C6DEE" w:rsidRPr="00065484">
        <w:t xml:space="preserve">group differences in </w:t>
      </w:r>
      <w:r w:rsidR="00915C83" w:rsidRPr="00065484">
        <w:t xml:space="preserve">response-time </w:t>
      </w:r>
      <w:r w:rsidR="000C6DEE" w:rsidRPr="00065484">
        <w:t>changes across the two SL tasks</w:t>
      </w:r>
      <w:r w:rsidR="00F8577D">
        <w:t xml:space="preserve">, we tested the interaction between </w:t>
      </w:r>
      <w:r w:rsidR="00F8577D">
        <w:rPr>
          <w:i/>
          <w:iCs/>
        </w:rPr>
        <w:t xml:space="preserve">trial number, task, </w:t>
      </w:r>
      <w:r w:rsidR="00F8577D">
        <w:t xml:space="preserve">and </w:t>
      </w:r>
      <w:r w:rsidR="00F8577D">
        <w:rPr>
          <w:i/>
          <w:iCs/>
        </w:rPr>
        <w:t xml:space="preserve">group </w:t>
      </w:r>
      <w:r w:rsidR="00F8577D">
        <w:t xml:space="preserve">in a linear mixed model. Our analysis revealed a marginal three-way interaction </w:t>
      </w:r>
      <w:r w:rsidR="00F8577D" w:rsidRPr="00065484">
        <w:t>(</w:t>
      </w:r>
      <w:r w:rsidR="00F8577D" w:rsidRPr="00065484">
        <w:rPr>
          <w:i/>
        </w:rPr>
        <w:t xml:space="preserve">b </w:t>
      </w:r>
      <w:r w:rsidR="00F8577D" w:rsidRPr="00065484">
        <w:t>= 0.0</w:t>
      </w:r>
      <w:r w:rsidR="00DA5B0C">
        <w:t>05</w:t>
      </w:r>
      <w:r w:rsidR="00F8577D" w:rsidRPr="00065484">
        <w:t>, SE = 0.0</w:t>
      </w:r>
      <w:r w:rsidR="00F8577D">
        <w:t>0</w:t>
      </w:r>
      <w:r w:rsidR="00DA5B0C">
        <w:t>2</w:t>
      </w:r>
      <w:r w:rsidR="00F8577D" w:rsidRPr="00065484">
        <w:t xml:space="preserve">, </w:t>
      </w:r>
      <w:r w:rsidR="00F8577D" w:rsidRPr="00065484">
        <w:rPr>
          <w:i/>
        </w:rPr>
        <w:t>t</w:t>
      </w:r>
      <w:r w:rsidR="00F8577D" w:rsidRPr="00065484">
        <w:t xml:space="preserve"> = 1.8</w:t>
      </w:r>
      <w:r w:rsidR="00F8577D">
        <w:t>4</w:t>
      </w:r>
      <w:r w:rsidR="00F8577D" w:rsidRPr="00065484">
        <w:t xml:space="preserve">, </w:t>
      </w:r>
      <w:r w:rsidR="00F8577D" w:rsidRPr="00065484">
        <w:rPr>
          <w:i/>
          <w:iCs/>
        </w:rPr>
        <w:t>p</w:t>
      </w:r>
      <w:r w:rsidR="00F8577D" w:rsidRPr="00065484">
        <w:t xml:space="preserve"> = 0.06</w:t>
      </w:r>
      <w:r w:rsidR="00F8577D">
        <w:t>6</w:t>
      </w:r>
      <w:r w:rsidR="00F8577D" w:rsidRPr="00065484">
        <w:t xml:space="preserve">, </w:t>
      </w:r>
      <w:r w:rsidR="00F8577D" w:rsidRPr="00065484">
        <w:rPr>
          <w:rFonts w:ascii="Cambria Math" w:hAnsi="Cambria Math" w:cs="Cambria Math"/>
        </w:rPr>
        <w:t>𝑅</w:t>
      </w:r>
      <w:r w:rsidR="00F8577D" w:rsidRPr="00065484">
        <w:rPr>
          <w:vertAlign w:val="superscript"/>
        </w:rPr>
        <w:t>2</w:t>
      </w:r>
      <w:r w:rsidR="00F8577D" w:rsidRPr="00065484">
        <w:rPr>
          <w:rFonts w:ascii="Cambria Math" w:hAnsi="Cambria Math" w:cs="Cambria Math"/>
        </w:rPr>
        <w:t>𝑚</w:t>
      </w:r>
      <w:r w:rsidR="00F8577D" w:rsidRPr="00065484">
        <w:t xml:space="preserve"> = 0.002),</w:t>
      </w:r>
      <w:r w:rsidR="00F8577D">
        <w:t xml:space="preserve"> that is,</w:t>
      </w:r>
      <w:r w:rsidR="00285EDC">
        <w:t xml:space="preserve"> </w:t>
      </w:r>
      <w:r w:rsidR="00F8577D">
        <w:t xml:space="preserve">the </w:t>
      </w:r>
      <w:r w:rsidR="00285EDC">
        <w:t>group difference (DD quicker than TYP) in</w:t>
      </w:r>
      <w:r w:rsidR="00F8577D">
        <w:t xml:space="preserve"> real-time VSL is marginally larger than </w:t>
      </w:r>
      <w:r w:rsidR="00012DCE">
        <w:t xml:space="preserve">the group difference </w:t>
      </w:r>
      <w:r w:rsidR="00F8577D">
        <w:t>in real-time ASL.</w:t>
      </w:r>
      <w:r w:rsidR="000C6DEE" w:rsidRPr="00065484">
        <w:t xml:space="preserve"> </w:t>
      </w:r>
    </w:p>
    <w:p w14:paraId="2260D84E" w14:textId="77777777" w:rsidR="00BC2A51" w:rsidRPr="00065484" w:rsidRDefault="00BC2A5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u w:val="single"/>
        </w:rPr>
      </w:pPr>
    </w:p>
    <w:p w14:paraId="514EFD3D" w14:textId="0AB66DD5" w:rsidR="009A724E" w:rsidRPr="00065484" w:rsidRDefault="000C6DE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Test Phase:</w:t>
      </w:r>
      <w:r w:rsidRPr="00065484">
        <w:t xml:space="preserve"> </w:t>
      </w:r>
      <w:r w:rsidR="00043FD0">
        <w:t>To compare the task demands during the test phase across the two SL tasks, we tested the main effect of tasks</w:t>
      </w:r>
      <w:r w:rsidR="00043FD0">
        <w:rPr>
          <w:i/>
          <w:iCs/>
        </w:rPr>
        <w:t xml:space="preserve"> </w:t>
      </w:r>
      <w:r w:rsidR="00043FD0">
        <w:t xml:space="preserve">within the TYP group. The TYP group performed similarly across ASL and VSL tasks </w:t>
      </w:r>
      <w:r w:rsidR="00043FD0" w:rsidRPr="00065484">
        <w:t>(</w:t>
      </w:r>
      <w:r w:rsidR="00043FD0" w:rsidRPr="00065484">
        <w:rPr>
          <w:i/>
        </w:rPr>
        <w:t xml:space="preserve">b </w:t>
      </w:r>
      <w:r w:rsidR="00043FD0" w:rsidRPr="00065484">
        <w:t xml:space="preserve">= </w:t>
      </w:r>
      <w:r w:rsidR="00DA5B0C">
        <w:t>-0.18</w:t>
      </w:r>
      <w:r w:rsidR="00043FD0" w:rsidRPr="00065484">
        <w:t>, SE = 0.</w:t>
      </w:r>
      <w:r w:rsidR="00DA5B0C">
        <w:t>26</w:t>
      </w:r>
      <w:r w:rsidR="00043FD0" w:rsidRPr="00065484">
        <w:t xml:space="preserve">, </w:t>
      </w:r>
      <w:r w:rsidR="00043FD0" w:rsidRPr="00065484">
        <w:rPr>
          <w:i/>
        </w:rPr>
        <w:t>t</w:t>
      </w:r>
      <w:r w:rsidR="00043FD0" w:rsidRPr="00065484">
        <w:t xml:space="preserve"> = </w:t>
      </w:r>
      <w:r w:rsidR="00DA5B0C">
        <w:t>-0.69</w:t>
      </w:r>
      <w:r w:rsidR="00043FD0" w:rsidRPr="00065484">
        <w:t xml:space="preserve">, </w:t>
      </w:r>
      <w:r w:rsidR="00043FD0" w:rsidRPr="00065484">
        <w:rPr>
          <w:i/>
          <w:iCs/>
        </w:rPr>
        <w:t>p</w:t>
      </w:r>
      <w:r w:rsidR="00043FD0" w:rsidRPr="00065484">
        <w:t xml:space="preserve"> = 0.</w:t>
      </w:r>
      <w:r w:rsidR="00DA5B0C">
        <w:t>49</w:t>
      </w:r>
      <w:r w:rsidR="00043FD0" w:rsidRPr="00065484">
        <w:t xml:space="preserve">, </w:t>
      </w:r>
      <w:r w:rsidR="00043FD0" w:rsidRPr="00065484">
        <w:rPr>
          <w:rFonts w:ascii="Cambria Math" w:hAnsi="Cambria Math" w:cs="Cambria Math"/>
        </w:rPr>
        <w:t>𝑅</w:t>
      </w:r>
      <w:r w:rsidR="00043FD0" w:rsidRPr="00065484">
        <w:rPr>
          <w:vertAlign w:val="superscript"/>
        </w:rPr>
        <w:t>2</w:t>
      </w:r>
      <w:r w:rsidR="00043FD0" w:rsidRPr="00065484">
        <w:rPr>
          <w:rFonts w:ascii="Cambria Math" w:hAnsi="Cambria Math" w:cs="Cambria Math"/>
        </w:rPr>
        <w:t>𝑚</w:t>
      </w:r>
      <w:r w:rsidR="00043FD0" w:rsidRPr="00065484">
        <w:t xml:space="preserve"> = 0)</w:t>
      </w:r>
      <w:r w:rsidR="00043FD0">
        <w:t xml:space="preserve">. </w:t>
      </w:r>
      <w:r w:rsidR="00285EDC">
        <w:t xml:space="preserve">To compare the degree of </w:t>
      </w:r>
      <w:r w:rsidR="00285EDC" w:rsidRPr="00065484">
        <w:t xml:space="preserve">group differences in </w:t>
      </w:r>
      <w:r w:rsidR="00285EDC">
        <w:t>test accuracy</w:t>
      </w:r>
      <w:r w:rsidR="00285EDC" w:rsidRPr="00065484">
        <w:t xml:space="preserve"> across the two SL tasks</w:t>
      </w:r>
      <w:r w:rsidR="00285EDC">
        <w:t xml:space="preserve">, we tested the interaction between </w:t>
      </w:r>
      <w:r w:rsidR="00285EDC">
        <w:rPr>
          <w:i/>
          <w:iCs/>
        </w:rPr>
        <w:t xml:space="preserve">task </w:t>
      </w:r>
      <w:r w:rsidR="00285EDC">
        <w:t xml:space="preserve">and </w:t>
      </w:r>
      <w:r w:rsidR="00285EDC">
        <w:rPr>
          <w:i/>
          <w:iCs/>
        </w:rPr>
        <w:t xml:space="preserve">group </w:t>
      </w:r>
      <w:r w:rsidR="00285EDC">
        <w:t xml:space="preserve">in a generalized linear mixed model. </w:t>
      </w:r>
      <w:r w:rsidR="00C47B4E" w:rsidRPr="00065484">
        <w:t xml:space="preserve">We found </w:t>
      </w:r>
      <w:r w:rsidR="00FB245A" w:rsidRPr="00065484">
        <w:t xml:space="preserve">a </w:t>
      </w:r>
      <w:r w:rsidR="00C47B4E" w:rsidRPr="00065484">
        <w:t>significant difference in</w:t>
      </w:r>
      <w:r w:rsidR="00C6210D" w:rsidRPr="00065484">
        <w:t xml:space="preserve"> </w:t>
      </w:r>
      <w:r w:rsidR="00C47B4E" w:rsidRPr="00065484">
        <w:t>learning between the groups on the two SL tasks</w:t>
      </w:r>
      <w:r w:rsidRPr="00065484">
        <w:t xml:space="preserve">: </w:t>
      </w:r>
      <w:r w:rsidR="00CB3010" w:rsidRPr="00065484">
        <w:t xml:space="preserve">the group difference </w:t>
      </w:r>
      <w:r w:rsidR="00FB245A" w:rsidRPr="00065484">
        <w:t>(DD</w:t>
      </w:r>
      <w:r w:rsidR="00DA5B0C">
        <w:t xml:space="preserve"> &lt; TYP</w:t>
      </w:r>
      <w:r w:rsidR="00FB245A" w:rsidRPr="00065484">
        <w:t xml:space="preserve">) </w:t>
      </w:r>
      <w:r w:rsidR="00CB3010" w:rsidRPr="00065484">
        <w:t>was</w:t>
      </w:r>
      <w:r w:rsidR="0040152A" w:rsidRPr="00065484">
        <w:t xml:space="preserve"> significantly </w:t>
      </w:r>
      <w:r w:rsidR="00FB245A" w:rsidRPr="00065484">
        <w:t xml:space="preserve">greater </w:t>
      </w:r>
      <w:r w:rsidR="00CB3010" w:rsidRPr="00065484">
        <w:t xml:space="preserve">in </w:t>
      </w:r>
      <w:r w:rsidRPr="00065484">
        <w:t xml:space="preserve">the </w:t>
      </w:r>
      <w:r w:rsidR="00CB3010" w:rsidRPr="00065484">
        <w:t xml:space="preserve">ASL task than the VSL task </w:t>
      </w:r>
      <w:r w:rsidR="00A51670" w:rsidRPr="00065484">
        <w:t>(</w:t>
      </w:r>
      <w:r w:rsidR="00A51670" w:rsidRPr="00065484">
        <w:rPr>
          <w:i/>
        </w:rPr>
        <w:t xml:space="preserve">b </w:t>
      </w:r>
      <w:r w:rsidR="00A51670" w:rsidRPr="00065484">
        <w:t xml:space="preserve">= </w:t>
      </w:r>
      <w:r w:rsidR="00DA5B0C">
        <w:t>-0.77</w:t>
      </w:r>
      <w:r w:rsidR="00A51670" w:rsidRPr="00065484">
        <w:t>, SE = 0.</w:t>
      </w:r>
      <w:r w:rsidR="00DA5B0C">
        <w:t>21</w:t>
      </w:r>
      <w:r w:rsidR="00A51670" w:rsidRPr="00065484">
        <w:t xml:space="preserve">, </w:t>
      </w:r>
      <w:r w:rsidR="00A51670" w:rsidRPr="00065484">
        <w:rPr>
          <w:i/>
        </w:rPr>
        <w:t>t</w:t>
      </w:r>
      <w:r w:rsidR="00A51670" w:rsidRPr="00065484">
        <w:t xml:space="preserve"> = </w:t>
      </w:r>
      <w:r w:rsidR="00DA5B0C">
        <w:t>-</w:t>
      </w:r>
      <w:r w:rsidR="00A51670" w:rsidRPr="00065484">
        <w:t xml:space="preserve">3.59, </w:t>
      </w:r>
      <w:r w:rsidR="00A51670" w:rsidRPr="00065484">
        <w:rPr>
          <w:i/>
        </w:rPr>
        <w:t xml:space="preserve">p </w:t>
      </w:r>
      <w:r w:rsidR="00A51670" w:rsidRPr="00065484">
        <w:t xml:space="preserve">&lt; 0.001, </w:t>
      </w:r>
      <w:r w:rsidR="00A51670" w:rsidRPr="00065484">
        <w:rPr>
          <w:rFonts w:ascii="Cambria Math" w:hAnsi="Cambria Math" w:cs="Cambria Math"/>
        </w:rPr>
        <w:t>𝑅</w:t>
      </w:r>
      <w:r w:rsidR="00A51670" w:rsidRPr="00065484">
        <w:rPr>
          <w:vertAlign w:val="superscript"/>
        </w:rPr>
        <w:t>2</w:t>
      </w:r>
      <w:r w:rsidR="00A51670" w:rsidRPr="00065484">
        <w:rPr>
          <w:rFonts w:ascii="Cambria Math" w:hAnsi="Cambria Math" w:cs="Cambria Math"/>
        </w:rPr>
        <w:t>𝑚</w:t>
      </w:r>
      <w:r w:rsidR="00A51670" w:rsidRPr="00065484">
        <w:t xml:space="preserve"> = 0.005).</w:t>
      </w:r>
      <w:r w:rsidR="00C47B4E" w:rsidRPr="00065484">
        <w:t xml:space="preserve"> This </w:t>
      </w:r>
      <w:r w:rsidR="00915C83" w:rsidRPr="00065484">
        <w:t>suggests</w:t>
      </w:r>
      <w:r w:rsidR="00C47B4E" w:rsidRPr="00065484">
        <w:t xml:space="preserve"> a dissociation in DD between ASL </w:t>
      </w:r>
      <w:r w:rsidR="00BC2A51" w:rsidRPr="00065484">
        <w:t xml:space="preserve">(reduced) </w:t>
      </w:r>
      <w:r w:rsidR="00C47B4E" w:rsidRPr="00065484">
        <w:t xml:space="preserve">and VSL </w:t>
      </w:r>
      <w:r w:rsidR="00BC2A51" w:rsidRPr="00065484">
        <w:t>(preserved)</w:t>
      </w:r>
      <w:r w:rsidR="00C47B4E" w:rsidRPr="00065484">
        <w:t>.</w:t>
      </w:r>
    </w:p>
    <w:p w14:paraId="5E55EF77" w14:textId="2505CC22" w:rsidR="009A724E" w:rsidRPr="00065484" w:rsidRDefault="00CD260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noProof/>
        </w:rPr>
        <w:lastRenderedPageBreak/>
        <mc:AlternateContent>
          <mc:Choice Requires="wpg">
            <w:drawing>
              <wp:anchor distT="0" distB="0" distL="114300" distR="114300" simplePos="0" relativeHeight="251668480" behindDoc="0" locked="0" layoutInCell="1" allowOverlap="1" wp14:anchorId="6A74FBF1" wp14:editId="6B0309C0">
                <wp:simplePos x="0" y="0"/>
                <wp:positionH relativeFrom="column">
                  <wp:posOffset>1229710</wp:posOffset>
                </wp:positionH>
                <wp:positionV relativeFrom="paragraph">
                  <wp:posOffset>231228</wp:posOffset>
                </wp:positionV>
                <wp:extent cx="3258187" cy="1253818"/>
                <wp:effectExtent l="0" t="0" r="0" b="0"/>
                <wp:wrapNone/>
                <wp:docPr id="18" name="Group 18"/>
                <wp:cNvGraphicFramePr/>
                <a:graphic xmlns:a="http://schemas.openxmlformats.org/drawingml/2006/main">
                  <a:graphicData uri="http://schemas.microsoft.com/office/word/2010/wordprocessingGroup">
                    <wpg:wgp>
                      <wpg:cNvGrpSpPr/>
                      <wpg:grpSpPr>
                        <a:xfrm>
                          <a:off x="0" y="0"/>
                          <a:ext cx="3258187" cy="1253818"/>
                          <a:chOff x="0" y="0"/>
                          <a:chExt cx="3258187" cy="1253818"/>
                        </a:xfrm>
                      </wpg:grpSpPr>
                      <wpg:grpSp>
                        <wpg:cNvPr id="2" name="Group 2"/>
                        <wpg:cNvGrpSpPr/>
                        <wpg:grpSpPr>
                          <a:xfrm>
                            <a:off x="0" y="867103"/>
                            <a:ext cx="1114094" cy="386715"/>
                            <a:chOff x="558750" y="553976"/>
                            <a:chExt cx="549371" cy="335608"/>
                          </a:xfrm>
                        </wpg:grpSpPr>
                        <wps:wsp>
                          <wps:cNvPr id="1" name="Straight Arrow Connector 1"/>
                          <wps:cNvCnPr/>
                          <wps:spPr>
                            <a:xfrm>
                              <a:off x="558750" y="745000"/>
                              <a:ext cx="450900" cy="0"/>
                            </a:xfrm>
                            <a:prstGeom prst="straightConnector1">
                              <a:avLst/>
                            </a:prstGeom>
                            <a:noFill/>
                            <a:ln w="9525" cap="flat" cmpd="sng">
                              <a:solidFill>
                                <a:srgbClr val="000000"/>
                              </a:solidFill>
                              <a:prstDash val="solid"/>
                              <a:round/>
                              <a:headEnd type="none" w="med" len="med"/>
                              <a:tailEnd type="none" w="med" len="med"/>
                            </a:ln>
                          </wps:spPr>
                          <wps:bodyPr/>
                        </wps:wsp>
                        <wps:wsp>
                          <wps:cNvPr id="5" name="Text Box 5"/>
                          <wps:cNvSpPr txBox="1"/>
                          <wps:spPr>
                            <a:xfrm>
                              <a:off x="686194" y="553976"/>
                              <a:ext cx="421927" cy="335608"/>
                            </a:xfrm>
                            <a:prstGeom prst="rect">
                              <a:avLst/>
                            </a:prstGeom>
                            <a:noFill/>
                            <a:ln>
                              <a:noFill/>
                            </a:ln>
                          </wps:spPr>
                          <wps:txbx>
                            <w:txbxContent>
                              <w:p w14:paraId="720880F0" w14:textId="77777777" w:rsidR="009A724E" w:rsidRDefault="00A51670">
                                <w:pPr>
                                  <w:textDirection w:val="btLr"/>
                                </w:pPr>
                                <w:r>
                                  <w:rPr>
                                    <w:b/>
                                    <w:color w:val="000000"/>
                                    <w:sz w:val="28"/>
                                  </w:rPr>
                                  <w:t>***</w:t>
                                </w:r>
                              </w:p>
                            </w:txbxContent>
                          </wps:txbx>
                          <wps:bodyPr spcFirstLastPara="1" wrap="square" lIns="91425" tIns="91425" rIns="91425" bIns="91425" anchor="t" anchorCtr="0">
                            <a:noAutofit/>
                          </wps:bodyPr>
                        </wps:wsp>
                      </wpg:grpSp>
                      <wpg:grpSp>
                        <wpg:cNvPr id="6" name="Group 6"/>
                        <wpg:cNvGrpSpPr/>
                        <wpg:grpSpPr>
                          <a:xfrm>
                            <a:off x="415159" y="0"/>
                            <a:ext cx="2158474" cy="401320"/>
                            <a:chOff x="588175" y="1236348"/>
                            <a:chExt cx="1607700" cy="381723"/>
                          </a:xfrm>
                        </wpg:grpSpPr>
                        <wps:wsp>
                          <wps:cNvPr id="7" name="Straight Arrow Connector 7"/>
                          <wps:cNvCnPr/>
                          <wps:spPr>
                            <a:xfrm>
                              <a:off x="588175" y="1443225"/>
                              <a:ext cx="1607700" cy="0"/>
                            </a:xfrm>
                            <a:prstGeom prst="straightConnector1">
                              <a:avLst/>
                            </a:prstGeom>
                            <a:noFill/>
                            <a:ln w="9525" cap="flat" cmpd="sng">
                              <a:solidFill>
                                <a:srgbClr val="000000"/>
                              </a:solidFill>
                              <a:prstDash val="solid"/>
                              <a:round/>
                              <a:headEnd type="none" w="med" len="med"/>
                              <a:tailEnd type="none" w="med" len="med"/>
                            </a:ln>
                          </wps:spPr>
                          <wps:bodyPr/>
                        </wps:wsp>
                        <wps:wsp>
                          <wps:cNvPr id="8" name="Text Box 8"/>
                          <wps:cNvSpPr txBox="1"/>
                          <wps:spPr>
                            <a:xfrm>
                              <a:off x="1236212" y="1236348"/>
                              <a:ext cx="450628" cy="381723"/>
                            </a:xfrm>
                            <a:prstGeom prst="rect">
                              <a:avLst/>
                            </a:prstGeom>
                            <a:noFill/>
                            <a:ln>
                              <a:noFill/>
                            </a:ln>
                          </wps:spPr>
                          <wps:txbx>
                            <w:txbxContent>
                              <w:p w14:paraId="10826014" w14:textId="77777777" w:rsidR="009A724E" w:rsidRDefault="00A51670">
                                <w:pPr>
                                  <w:textDirection w:val="btLr"/>
                                </w:pPr>
                                <w:r>
                                  <w:rPr>
                                    <w:b/>
                                    <w:color w:val="000000"/>
                                    <w:sz w:val="30"/>
                                  </w:rPr>
                                  <w:t>***</w:t>
                                </w:r>
                              </w:p>
                            </w:txbxContent>
                          </wps:txbx>
                          <wps:bodyPr spcFirstLastPara="1" wrap="square" lIns="91425" tIns="91425" rIns="91425" bIns="91425" anchor="t" anchorCtr="0">
                            <a:noAutofit/>
                          </wps:bodyPr>
                        </wps:wsp>
                      </wpg:grpSp>
                      <wpg:grpSp>
                        <wpg:cNvPr id="11" name="Group 11"/>
                        <wpg:cNvGrpSpPr/>
                        <wpg:grpSpPr>
                          <a:xfrm>
                            <a:off x="2112580" y="551793"/>
                            <a:ext cx="1145607" cy="386715"/>
                            <a:chOff x="558750" y="540292"/>
                            <a:chExt cx="561696" cy="335608"/>
                          </a:xfrm>
                        </wpg:grpSpPr>
                        <wps:wsp>
                          <wps:cNvPr id="13" name="Straight Arrow Connector 13"/>
                          <wps:cNvCnPr/>
                          <wps:spPr>
                            <a:xfrm>
                              <a:off x="558750" y="745000"/>
                              <a:ext cx="450900" cy="0"/>
                            </a:xfrm>
                            <a:prstGeom prst="straightConnector1">
                              <a:avLst/>
                            </a:prstGeom>
                            <a:noFill/>
                            <a:ln w="9525" cap="flat" cmpd="sng">
                              <a:solidFill>
                                <a:srgbClr val="000000"/>
                              </a:solidFill>
                              <a:prstDash val="solid"/>
                              <a:round/>
                              <a:headEnd type="none" w="med" len="med"/>
                              <a:tailEnd type="none" w="med" len="med"/>
                            </a:ln>
                          </wps:spPr>
                          <wps:bodyPr/>
                        </wps:wsp>
                        <wps:wsp>
                          <wps:cNvPr id="14" name="Text Box 14"/>
                          <wps:cNvSpPr txBox="1"/>
                          <wps:spPr>
                            <a:xfrm>
                              <a:off x="698519" y="540292"/>
                              <a:ext cx="421927" cy="335608"/>
                            </a:xfrm>
                            <a:prstGeom prst="rect">
                              <a:avLst/>
                            </a:prstGeom>
                            <a:noFill/>
                            <a:ln>
                              <a:noFill/>
                            </a:ln>
                          </wps:spPr>
                          <wps:txbx>
                            <w:txbxContent>
                              <w:p w14:paraId="1C09A2C4" w14:textId="48990539" w:rsidR="00CD260B" w:rsidRPr="00921BCC" w:rsidRDefault="00CD260B" w:rsidP="00CD260B">
                                <w:pPr>
                                  <w:textDirection w:val="btLr"/>
                                  <w:rPr>
                                    <w:i/>
                                    <w:iCs/>
                                    <w:sz w:val="16"/>
                                    <w:szCs w:val="16"/>
                                  </w:rPr>
                                </w:pPr>
                                <w:r w:rsidRPr="00921BCC">
                                  <w:rPr>
                                    <w:b/>
                                    <w:i/>
                                    <w:iCs/>
                                    <w:color w:val="000000"/>
                                    <w:sz w:val="20"/>
                                    <w:szCs w:val="16"/>
                                  </w:rPr>
                                  <w:t>ns</w:t>
                                </w:r>
                              </w:p>
                            </w:txbxContent>
                          </wps:txbx>
                          <wps:bodyPr spcFirstLastPara="1" wrap="square" lIns="91425" tIns="91425" rIns="91425" bIns="91425" anchor="t" anchorCtr="0">
                            <a:noAutofit/>
                          </wps:bodyPr>
                        </wps:wsp>
                      </wpg:grpSp>
                      <wps:wsp>
                        <wps:cNvPr id="16" name="Straight Arrow Connector 16"/>
                        <wps:cNvCnPr/>
                        <wps:spPr>
                          <a:xfrm flipH="1">
                            <a:off x="420414" y="215462"/>
                            <a:ext cx="0" cy="185858"/>
                          </a:xfrm>
                          <a:prstGeom prst="straightConnector1">
                            <a:avLst/>
                          </a:prstGeom>
                          <a:noFill/>
                          <a:ln w="9525" cap="flat" cmpd="sng">
                            <a:solidFill>
                              <a:srgbClr val="000000"/>
                            </a:solidFill>
                            <a:prstDash val="solid"/>
                            <a:round/>
                            <a:headEnd type="none" w="med" len="med"/>
                            <a:tailEnd type="none" w="med" len="med"/>
                          </a:ln>
                        </wps:spPr>
                        <wps:bodyPr/>
                      </wps:wsp>
                      <wps:wsp>
                        <wps:cNvPr id="17" name="Straight Arrow Connector 17"/>
                        <wps:cNvCnPr/>
                        <wps:spPr>
                          <a:xfrm flipH="1">
                            <a:off x="2575035" y="215462"/>
                            <a:ext cx="0" cy="185858"/>
                          </a:xfrm>
                          <a:prstGeom prst="straightConnector1">
                            <a:avLst/>
                          </a:prstGeom>
                          <a:noFill/>
                          <a:ln w="9525" cap="flat" cmpd="sng">
                            <a:solidFill>
                              <a:srgbClr val="000000"/>
                            </a:solidFill>
                            <a:prstDash val="solid"/>
                            <a:round/>
                            <a:headEnd type="none" w="med" len="med"/>
                            <a:tailEnd type="none" w="med" len="med"/>
                          </a:ln>
                        </wps:spPr>
                        <wps:bodyPr/>
                      </wps:wsp>
                    </wpg:wgp>
                  </a:graphicData>
                </a:graphic>
              </wp:anchor>
            </w:drawing>
          </mc:Choice>
          <mc:Fallback xmlns:w16du="http://schemas.microsoft.com/office/word/2023/wordml/word16du">
            <w:pict>
              <v:group w14:anchorId="6A74FBF1" id="Group 18" o:spid="_x0000_s1026" style="position:absolute;left:0;text-align:left;margin-left:96.85pt;margin-top:18.2pt;width:256.55pt;height:98.75pt;z-index:251668480" coordsize="32581,1253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">
                <v:group id="Group 2" o:spid="_x0000_s1027" style="position:absolute;top:8671;width:11140;height:3867" coordorigin="5587,5539" coordsize="5493,33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">
                  <v:shapetype id="_x0000_t32" coordsize="21600,21600" o:spt="32" o:oned="t" path="m,l21600,21600e" filled="f">
                    <v:path arrowok="t" fillok="f" o:connecttype="none"/>
                    <o:lock v:ext="edit" shapetype="t"/>
                  </v:shapetype>
                  <v:shape id="Straight Arrow Connector 1" o:spid="_x0000_s1028" type="#_x0000_t32" style="position:absolute;left:5587;top:7450;width:450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"/>
                  <v:shapetype id="_x0000_t202" coordsize="21600,21600" o:spt="202" path="m,l,21600r21600,l21600,xe">
                    <v:stroke joinstyle="miter"/>
                    <v:path gradientshapeok="t" o:connecttype="rect"/>
                  </v:shapetype>
                  <v:shape id="Text Box 5" o:spid="_x0000_s1029" type="#_x0000_t202" style="position:absolute;left:6861;top:5539;width:4220;height:33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" filled="f" stroked="f">
                    <v:textbox inset="2.53958mm,2.53958mm,2.53958mm,2.53958mm">
                      <w:txbxContent>
                        <w:p w14:paraId="720880F0" w14:textId="77777777" w:rsidR="009A724E" w:rsidRDefault="00A51670">
                          <w:pPr>
                            <w:textDirection w:val="btLr"/>
                          </w:pPr>
                          <w:r>
                            <w:rPr>
                              <w:b/>
                              <w:color w:val="000000"/>
                              <w:sz w:val="28"/>
                            </w:rPr>
                            <w:t>***</w:t>
                          </w:r>
                        </w:p>
                      </w:txbxContent>
                    </v:textbox>
                  </v:shape>
                </v:group>
                <v:group id="Group 6" o:spid="_x0000_s1030" style="position:absolute;left:4151;width:21585;height:4013" coordorigin="5881,12363" coordsize="16077,381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cWARxgAAAN8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G/P+ELyMULAAD//wMAUEsBAi0AFAAGAAgAAAAhANvh9svuAAAAhQEAABMAAAAAAAAA&#13;&#10;AAAAAAAAAAAAAFtDb250ZW50X1R5cGVzXS54bWxQSwECLQAUAAYACAAAACEAWvQsW78AAAAVAQAA&#13;&#10;CwAAAAAAAAAAAAAAAAAfAQAAX3JlbHMvLnJlbHNQSwECLQAUAAYACAAAACEAEXFgEcYAAADfAAAA&#13;&#10;DwAAAAAAAAAAAAAAAAAHAgAAZHJzL2Rvd25yZXYueG1sUEsFBgAAAAADAAMAtwAAAPoCAAAAAA==&#13;&#10;">
                  <v:shape id="Straight Arrow Connector 7" o:spid="_x0000_s1031" type="#_x0000_t32" style="position:absolute;left:5881;top:14432;width:16077;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"/>
                  <v:shape id="Text Box 8" o:spid="_x0000_s1032" type="#_x0000_t202" style="position:absolute;left:12362;top:12363;width:4506;height:38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" filled="f" stroked="f">
                    <v:textbox inset="2.53958mm,2.53958mm,2.53958mm,2.53958mm">
                      <w:txbxContent>
                        <w:p w14:paraId="10826014" w14:textId="77777777" w:rsidR="009A724E" w:rsidRDefault="00A51670">
                          <w:pPr>
                            <w:textDirection w:val="btLr"/>
                          </w:pPr>
                          <w:r>
                            <w:rPr>
                              <w:b/>
                              <w:color w:val="000000"/>
                              <w:sz w:val="30"/>
                            </w:rPr>
                            <w:t>***</w:t>
                          </w:r>
                        </w:p>
                      </w:txbxContent>
                    </v:textbox>
                  </v:shape>
                </v:group>
                <v:group id="Group 11" o:spid="_x0000_s1033" style="position:absolute;left:21125;top:5517;width:11456;height:3868" coordorigin="5587,5402" coordsize="5616,33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">
                  <v:shape id="Straight Arrow Connector 13" o:spid="_x0000_s1034" type="#_x0000_t32" style="position:absolute;left:5587;top:7450;width:450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"/>
                  <v:shape id="Text Box 14" o:spid="_x0000_s1035" type="#_x0000_t202" style="position:absolute;left:6985;top:5402;width:4219;height:33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" filled="f" stroked="f">
                    <v:textbox inset="2.53958mm,2.53958mm,2.53958mm,2.53958mm">
                      <w:txbxContent>
                        <w:p w14:paraId="1C09A2C4" w14:textId="48990539" w:rsidR="00CD260B" w:rsidRPr="00921BCC" w:rsidRDefault="00CD260B" w:rsidP="00CD260B">
                          <w:pPr>
                            <w:textDirection w:val="btLr"/>
                            <w:rPr>
                              <w:i/>
                              <w:iCs/>
                              <w:sz w:val="16"/>
                              <w:szCs w:val="16"/>
                            </w:rPr>
                          </w:pPr>
                          <w:r w:rsidRPr="00921BCC">
                            <w:rPr>
                              <w:b/>
                              <w:i/>
                              <w:iCs/>
                              <w:color w:val="000000"/>
                              <w:sz w:val="20"/>
                              <w:szCs w:val="16"/>
                            </w:rPr>
                            <w:t>ns</w:t>
                          </w:r>
                        </w:p>
                      </w:txbxContent>
                    </v:textbox>
                  </v:shape>
                </v:group>
                <v:shape id="Straight Arrow Connector 16" o:spid="_x0000_s1036" type="#_x0000_t32" style="position:absolute;left:4204;top:2154;width:0;height:185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"/>
                <v:shape id="Straight Arrow Connector 17" o:spid="_x0000_s1037" type="#_x0000_t32" style="position:absolute;left:25750;top:2154;width:0;height:185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"/>
              </v:group>
            </w:pict>
          </mc:Fallback>
        </mc:AlternateContent>
      </w:r>
      <w:r w:rsidR="00FD3836" w:rsidRPr="00065484">
        <w:rPr>
          <w:noProof/>
        </w:rPr>
        <w:t xml:space="preserve"> </w:t>
      </w:r>
      <w:r w:rsidR="00FD3836" w:rsidRPr="00065484">
        <w:rPr>
          <w:noProof/>
        </w:rPr>
        <w:drawing>
          <wp:inline distT="0" distB="0" distL="0" distR="0" wp14:anchorId="131AB799" wp14:editId="16C86E34">
            <wp:extent cx="4800600" cy="4112260"/>
            <wp:effectExtent l="0" t="0" r="0" b="2540"/>
            <wp:docPr id="12" name="Picture 1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ox and whisker chart&#10;&#10;Description automatically generated"/>
                    <pic:cNvPicPr/>
                  </pic:nvPicPr>
                  <pic:blipFill rotWithShape="1">
                    <a:blip r:embed="rId10"/>
                    <a:srcRect r="19231"/>
                    <a:stretch/>
                  </pic:blipFill>
                  <pic:spPr bwMode="auto">
                    <a:xfrm>
                      <a:off x="0" y="0"/>
                      <a:ext cx="4800600" cy="4112260"/>
                    </a:xfrm>
                    <a:prstGeom prst="rect">
                      <a:avLst/>
                    </a:prstGeom>
                    <a:ln>
                      <a:noFill/>
                    </a:ln>
                    <a:extLst>
                      <a:ext uri="{53640926-AAD7-44D8-BBD7-CCE9431645EC}">
                        <a14:shadowObscured xmlns:a14="http://schemas.microsoft.com/office/drawing/2010/main"/>
                      </a:ext>
                    </a:extLst>
                  </pic:spPr>
                </pic:pic>
              </a:graphicData>
            </a:graphic>
          </wp:inline>
        </w:drawing>
      </w:r>
    </w:p>
    <w:p w14:paraId="21D08E0F" w14:textId="13A02952"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rPr>
        <w:t xml:space="preserve">Figure </w:t>
      </w:r>
      <w:r w:rsidR="00700FBD">
        <w:rPr>
          <w:b/>
        </w:rPr>
        <w:t>3</w:t>
      </w:r>
      <w:r w:rsidRPr="00065484">
        <w:t xml:space="preserve">. Implicit </w:t>
      </w:r>
      <w:r w:rsidR="00BC2A51" w:rsidRPr="00065484">
        <w:t xml:space="preserve">statistical learning </w:t>
      </w:r>
      <w:r w:rsidRPr="00065484">
        <w:t xml:space="preserve">performance during the test phase. Mean proportion of correct trials in adults with dyslexia (DD, </w:t>
      </w:r>
      <w:r w:rsidR="00593ED9" w:rsidRPr="00065484">
        <w:t>darker grey</w:t>
      </w:r>
      <w:r w:rsidRPr="00065484">
        <w:t xml:space="preserve">) and typical readers (TYP, </w:t>
      </w:r>
      <w:r w:rsidR="00593ED9" w:rsidRPr="00065484">
        <w:t>lighte</w:t>
      </w:r>
      <w:r w:rsidR="00DD47A8" w:rsidRPr="00065484">
        <w:rPr>
          <w:lang w:eastAsia="zh-CN"/>
        </w:rPr>
        <w:t>r</w:t>
      </w:r>
      <w:r w:rsidR="00593ED9" w:rsidRPr="00065484">
        <w:rPr>
          <w:lang w:eastAsia="zh-CN"/>
        </w:rPr>
        <w:t xml:space="preserve"> </w:t>
      </w:r>
      <w:r w:rsidR="00593ED9" w:rsidRPr="00065484">
        <w:t>grey</w:t>
      </w:r>
      <w:r w:rsidRPr="00065484">
        <w:t xml:space="preserve">) for auditory statistical learning and visual statistical learning. ***, </w:t>
      </w:r>
      <w:r w:rsidRPr="00065484">
        <w:rPr>
          <w:i/>
        </w:rPr>
        <w:t>p</w:t>
      </w:r>
      <w:r w:rsidRPr="00065484">
        <w:t xml:space="preserve"> &lt; 0.001</w:t>
      </w:r>
      <w:r w:rsidR="00593ED9" w:rsidRPr="00065484">
        <w:t xml:space="preserve">. </w:t>
      </w:r>
    </w:p>
    <w:p w14:paraId="6D008004" w14:textId="21B89022" w:rsidR="00CE5AD8" w:rsidRPr="00065484" w:rsidRDefault="00CE5AD8">
      <w:pPr>
        <w:widowControl w:val="0"/>
        <w:tabs>
          <w:tab w:val="left" w:pos="360"/>
          <w:tab w:val="left" w:pos="720"/>
          <w:tab w:val="left" w:pos="1080"/>
          <w:tab w:val="left" w:pos="1440"/>
          <w:tab w:val="left" w:pos="1800"/>
          <w:tab w:val="left" w:pos="2160"/>
          <w:tab w:val="left" w:pos="2880"/>
          <w:tab w:val="left" w:pos="3600"/>
          <w:tab w:val="left" w:pos="4320"/>
        </w:tabs>
        <w:jc w:val="both"/>
      </w:pPr>
    </w:p>
    <w:p w14:paraId="158E7E33" w14:textId="77777777" w:rsidR="00CE5AD8" w:rsidRPr="00065484" w:rsidRDefault="00CE5AD8" w:rsidP="00CE5AD8">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68C19CF" w14:textId="77777777" w:rsidR="00CE5AD8" w:rsidRPr="00D72F99" w:rsidRDefault="00CE5AD8" w:rsidP="00BC2A51">
      <w:pPr>
        <w:tabs>
          <w:tab w:val="left" w:pos="360"/>
          <w:tab w:val="left" w:pos="720"/>
          <w:tab w:val="left" w:pos="1080"/>
          <w:tab w:val="left" w:pos="1440"/>
          <w:tab w:val="left" w:pos="1800"/>
          <w:tab w:val="left" w:pos="2160"/>
          <w:tab w:val="left" w:pos="2880"/>
          <w:tab w:val="left" w:pos="3600"/>
          <w:tab w:val="left" w:pos="4320"/>
        </w:tabs>
        <w:spacing w:line="480" w:lineRule="auto"/>
        <w:jc w:val="both"/>
        <w:outlineLvl w:val="0"/>
        <w:rPr>
          <w:b/>
          <w:bCs/>
          <w:color w:val="000000"/>
        </w:rPr>
      </w:pPr>
      <w:r w:rsidRPr="00012DCE">
        <w:rPr>
          <w:b/>
          <w:bCs/>
          <w:color w:val="000000"/>
        </w:rPr>
        <w:t>Pairwise</w:t>
      </w:r>
      <w:r w:rsidRPr="00D72F99">
        <w:rPr>
          <w:b/>
          <w:bCs/>
          <w:color w:val="000000"/>
        </w:rPr>
        <w:t xml:space="preserve"> Task Correlation Analysis</w:t>
      </w:r>
    </w:p>
    <w:p w14:paraId="3B7B3EAA" w14:textId="60D18107" w:rsidR="00580074" w:rsidRPr="00065484" w:rsidRDefault="00D568BC" w:rsidP="00012408">
      <w:pPr>
        <w:spacing w:line="480" w:lineRule="auto"/>
        <w:jc w:val="both"/>
      </w:pPr>
      <w:r w:rsidRPr="00065484">
        <w:t xml:space="preserve">To test whether these learning measures represent separate or overlapping skills, we examined Pearson pairwise correlations across </w:t>
      </w:r>
      <w:r>
        <w:t>all seven learning measures</w:t>
      </w:r>
      <w:r w:rsidRPr="00065484">
        <w:t xml:space="preserve">. </w:t>
      </w:r>
      <w:r w:rsidR="00943055" w:rsidRPr="00065484">
        <w:t xml:space="preserve">All </w:t>
      </w:r>
      <w:r w:rsidR="00915C83" w:rsidRPr="00065484">
        <w:t xml:space="preserve">seven </w:t>
      </w:r>
      <w:r w:rsidR="00943055" w:rsidRPr="00065484">
        <w:t>task performance measures present</w:t>
      </w:r>
      <w:r w:rsidR="00C6210D" w:rsidRPr="00065484">
        <w:t>ed</w:t>
      </w:r>
      <w:r w:rsidR="00943055" w:rsidRPr="00065484">
        <w:t xml:space="preserve"> moderate-to-good internal consistency</w:t>
      </w:r>
      <w:r w:rsidR="00C6210D" w:rsidRPr="00065484">
        <w:t xml:space="preserve"> as</w:t>
      </w:r>
      <w:r w:rsidR="00943055" w:rsidRPr="00065484">
        <w:t xml:space="preserve"> measured by Cronbach’s </w:t>
      </w:r>
      <w:r w:rsidR="00915C83" w:rsidRPr="00065484">
        <w:t>a</w:t>
      </w:r>
      <w:r w:rsidR="00943055" w:rsidRPr="00065484">
        <w:t>lpha (</w:t>
      </w:r>
      <w:r w:rsidR="00943055" w:rsidRPr="00065484">
        <w:rPr>
          <w:b/>
          <w:bCs/>
        </w:rPr>
        <w:t xml:space="preserve">Supplementary Table </w:t>
      </w:r>
      <w:r w:rsidR="00AE6D89" w:rsidRPr="00065484">
        <w:rPr>
          <w:b/>
          <w:bCs/>
        </w:rPr>
        <w:t>3</w:t>
      </w:r>
      <w:r w:rsidR="00943055" w:rsidRPr="00065484">
        <w:t xml:space="preserve">). </w:t>
      </w:r>
      <w:r w:rsidR="00BC2A51" w:rsidRPr="00065484">
        <w:t>There were</w:t>
      </w:r>
      <w:r w:rsidR="00CE5AD8" w:rsidRPr="00065484">
        <w:t xml:space="preserve"> no significant associations among the different</w:t>
      </w:r>
      <w:r w:rsidR="00C6210D" w:rsidRPr="00065484">
        <w:t xml:space="preserve"> learning</w:t>
      </w:r>
      <w:r w:rsidR="00CE5AD8" w:rsidRPr="00065484">
        <w:t xml:space="preserve"> tasks. </w:t>
      </w:r>
      <w:r w:rsidR="00593CF7" w:rsidRPr="00065484">
        <w:t xml:space="preserve">This was confirmed using Bayes factors with no evidence against the hypothesis </w:t>
      </w:r>
      <w:r w:rsidR="00915C83" w:rsidRPr="00065484">
        <w:t xml:space="preserve">of </w:t>
      </w:r>
      <w:r w:rsidR="00593CF7" w:rsidRPr="00065484">
        <w:t xml:space="preserve">cross-task associations. </w:t>
      </w:r>
      <w:r w:rsidR="00CE5AD8" w:rsidRPr="00065484">
        <w:t xml:space="preserve">The only significant associations </w:t>
      </w:r>
      <w:r w:rsidR="0087380A" w:rsidRPr="00065484">
        <w:t>were</w:t>
      </w:r>
      <w:r w:rsidR="00CE5AD8" w:rsidRPr="00065484">
        <w:t xml:space="preserve"> </w:t>
      </w:r>
      <w:r w:rsidR="00D622D6" w:rsidRPr="00065484">
        <w:t>between</w:t>
      </w:r>
      <w:r w:rsidR="00CE5AD8" w:rsidRPr="00065484">
        <w:t xml:space="preserve"> </w:t>
      </w:r>
      <w:r w:rsidR="009930B4">
        <w:t>MT errors and time slopes (</w:t>
      </w:r>
      <w:r w:rsidR="00FA39A3">
        <w:t>r = 0.54, p &lt; 0.001, BF</w:t>
      </w:r>
      <w:r w:rsidR="00FA39A3">
        <w:rPr>
          <w:vertAlign w:val="subscript"/>
        </w:rPr>
        <w:t xml:space="preserve">10 </w:t>
      </w:r>
      <w:r w:rsidR="00FA39A3">
        <w:t>= 534.11</w:t>
      </w:r>
      <w:r w:rsidR="009930B4">
        <w:t>)</w:t>
      </w:r>
      <w:r w:rsidR="00AE1F22">
        <w:t xml:space="preserve"> </w:t>
      </w:r>
      <w:r w:rsidR="009930B4">
        <w:t xml:space="preserve">and between </w:t>
      </w:r>
      <w:r w:rsidR="00746AB0" w:rsidRPr="00065484">
        <w:t>V</w:t>
      </w:r>
      <w:r w:rsidR="00A30CF8" w:rsidRPr="00065484">
        <w:t>S</w:t>
      </w:r>
      <w:r w:rsidR="0040152A" w:rsidRPr="00065484">
        <w:t>L</w:t>
      </w:r>
      <w:r w:rsidR="00746AB0" w:rsidRPr="00065484">
        <w:t xml:space="preserve"> </w:t>
      </w:r>
      <w:r w:rsidR="00D622D6" w:rsidRPr="00065484">
        <w:t>accuracy and response time</w:t>
      </w:r>
      <w:r w:rsidR="009930B4">
        <w:t xml:space="preserve"> (</w:t>
      </w:r>
      <w:r w:rsidR="00FA39A3">
        <w:t>r = -0.35, p = 0.03, BF</w:t>
      </w:r>
      <w:r w:rsidR="00FA39A3">
        <w:rPr>
          <w:vertAlign w:val="subscript"/>
        </w:rPr>
        <w:t xml:space="preserve">10 </w:t>
      </w:r>
      <w:r w:rsidR="00FA39A3">
        <w:t>= 2.14</w:t>
      </w:r>
      <w:r w:rsidR="009930B4">
        <w:t>)</w:t>
      </w:r>
      <w:r w:rsidR="00D622D6" w:rsidRPr="00065484">
        <w:t xml:space="preserve">. </w:t>
      </w:r>
      <w:r w:rsidR="00A83508" w:rsidRPr="00065484">
        <w:t xml:space="preserve">The </w:t>
      </w:r>
      <w:r w:rsidR="00106F00" w:rsidRPr="00065484">
        <w:t xml:space="preserve">relationship </w:t>
      </w:r>
      <w:r w:rsidR="007E6846" w:rsidRPr="00065484">
        <w:t>is consistent with previous re</w:t>
      </w:r>
      <w:r w:rsidR="00F21A26" w:rsidRPr="00065484">
        <w:t>search</w:t>
      </w:r>
      <w:r w:rsidR="007E6846" w:rsidRPr="00065484">
        <w:t xml:space="preserve"> </w:t>
      </w:r>
      <w:r w:rsidR="007F3347" w:rsidRPr="00065484">
        <w:fldChar w:fldCharType="begin"/>
      </w:r>
      <w:r w:rsidR="007F3347" w:rsidRPr="00065484">
        <w:instrText xml:space="preserve"> ADDIN ZOTERO_ITEM CSL_CITATION {"citationID":"5lHAFE19","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007F3347" w:rsidRPr="00065484">
        <w:fldChar w:fldCharType="separate"/>
      </w:r>
      <w:r w:rsidR="007F3347" w:rsidRPr="00065484">
        <w:rPr>
          <w:noProof/>
        </w:rPr>
        <w:t>(Qi et al., 2019)</w:t>
      </w:r>
      <w:r w:rsidR="007F3347" w:rsidRPr="00065484">
        <w:fldChar w:fldCharType="end"/>
      </w:r>
      <w:r w:rsidR="007F3347" w:rsidRPr="00065484">
        <w:t>,</w:t>
      </w:r>
      <w:r w:rsidR="007E6846" w:rsidRPr="00065484">
        <w:t xml:space="preserve"> </w:t>
      </w:r>
      <w:r w:rsidR="00106F00" w:rsidRPr="00065484">
        <w:t>suggest</w:t>
      </w:r>
      <w:r w:rsidR="007E6846" w:rsidRPr="00065484">
        <w:t>ing</w:t>
      </w:r>
      <w:r w:rsidR="00106F00" w:rsidRPr="00065484">
        <w:t xml:space="preserve"> </w:t>
      </w:r>
      <w:r w:rsidR="00915C83" w:rsidRPr="00065484">
        <w:t xml:space="preserve">that </w:t>
      </w:r>
      <w:r w:rsidR="00106F00" w:rsidRPr="00065484">
        <w:lastRenderedPageBreak/>
        <w:t xml:space="preserve">quicker </w:t>
      </w:r>
      <w:r w:rsidR="00915C83" w:rsidRPr="00065484">
        <w:t xml:space="preserve">response-time </w:t>
      </w:r>
      <w:r w:rsidR="00106F00" w:rsidRPr="00065484">
        <w:t>acceleration during exposure was associated with greater success in recognizing the learned triplets</w:t>
      </w:r>
      <w:r w:rsidR="007E6846" w:rsidRPr="00065484">
        <w:t xml:space="preserve">. </w:t>
      </w:r>
      <w:r w:rsidR="00580074" w:rsidRPr="00065484">
        <w:br w:type="page"/>
      </w:r>
    </w:p>
    <w:p w14:paraId="35E49D54" w14:textId="77777777" w:rsidR="00985E79" w:rsidRDefault="00985E7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bCs/>
        </w:rPr>
        <w:sectPr w:rsidR="00985E79">
          <w:footerReference w:type="even" r:id="rId11"/>
          <w:footerReference w:type="default" r:id="rId12"/>
          <w:pgSz w:w="12240" w:h="15840"/>
          <w:pgMar w:top="1440" w:right="1440" w:bottom="1440" w:left="1440" w:header="720" w:footer="720" w:gutter="0"/>
          <w:pgNumType w:start="1"/>
          <w:cols w:space="720"/>
        </w:sectPr>
      </w:pPr>
    </w:p>
    <w:p w14:paraId="1D541846" w14:textId="668E8B80" w:rsidR="000B4F38" w:rsidRPr="00065484" w:rsidRDefault="00E473F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bCs/>
        </w:rPr>
      </w:pPr>
      <w:r w:rsidRPr="00065484">
        <w:rPr>
          <w:b/>
          <w:bCs/>
        </w:rPr>
        <w:lastRenderedPageBreak/>
        <w:t>Table 2</w:t>
      </w:r>
      <w:r w:rsidR="00D337DE" w:rsidRPr="00065484">
        <w:rPr>
          <w:b/>
          <w:bCs/>
        </w:rPr>
        <w:t>.</w:t>
      </w:r>
      <w:r w:rsidRPr="00065484">
        <w:rPr>
          <w:b/>
          <w:bCs/>
        </w:rPr>
        <w:t xml:space="preserve"> </w:t>
      </w:r>
      <w:r w:rsidRPr="00065484">
        <w:t>Pairwise learning task correlations</w:t>
      </w:r>
      <w:r w:rsidR="00D337DE" w:rsidRPr="00065484">
        <w:t>.</w:t>
      </w:r>
    </w:p>
    <w:tbl>
      <w:tblPr>
        <w:tblW w:w="10405" w:type="dxa"/>
        <w:tblCellMar>
          <w:top w:w="15" w:type="dxa"/>
          <w:left w:w="15" w:type="dxa"/>
          <w:bottom w:w="15" w:type="dxa"/>
          <w:right w:w="15" w:type="dxa"/>
        </w:tblCellMar>
        <w:tblLook w:val="04A0" w:firstRow="1" w:lastRow="0" w:firstColumn="1" w:lastColumn="0" w:noHBand="0" w:noVBand="1"/>
      </w:tblPr>
      <w:tblGrid>
        <w:gridCol w:w="2658"/>
        <w:gridCol w:w="1267"/>
        <w:gridCol w:w="1237"/>
        <w:gridCol w:w="1267"/>
        <w:gridCol w:w="1308"/>
        <w:gridCol w:w="1360"/>
        <w:gridCol w:w="1308"/>
      </w:tblGrid>
      <w:tr w:rsidR="0092058F" w:rsidRPr="00065484" w14:paraId="51A9C6FB" w14:textId="77777777" w:rsidTr="006537FB">
        <w:trPr>
          <w:trHeight w:val="137"/>
        </w:trPr>
        <w:tc>
          <w:tcPr>
            <w:tcW w:w="2658"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7D3AEE74"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 </w:t>
            </w:r>
          </w:p>
        </w:tc>
        <w:tc>
          <w:tcPr>
            <w:tcW w:w="1267"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58DAD1AC" w14:textId="0CFA5E20"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1</w:t>
            </w:r>
            <w:r w:rsidR="000F579E">
              <w:rPr>
                <w:b/>
                <w:bCs/>
              </w:rPr>
              <w:t xml:space="preserve"> </w:t>
            </w:r>
          </w:p>
        </w:tc>
        <w:tc>
          <w:tcPr>
            <w:tcW w:w="1237"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5DAAA54D"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2</w:t>
            </w:r>
          </w:p>
        </w:tc>
        <w:tc>
          <w:tcPr>
            <w:tcW w:w="1267"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76945170"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3</w:t>
            </w:r>
          </w:p>
        </w:tc>
        <w:tc>
          <w:tcPr>
            <w:tcW w:w="1308"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3305270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4</w:t>
            </w:r>
          </w:p>
        </w:tc>
        <w:tc>
          <w:tcPr>
            <w:tcW w:w="1360"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67B8172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5</w:t>
            </w:r>
          </w:p>
        </w:tc>
        <w:tc>
          <w:tcPr>
            <w:tcW w:w="1308"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1C5E2A69"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6</w:t>
            </w:r>
          </w:p>
        </w:tc>
      </w:tr>
      <w:tr w:rsidR="0092058F" w:rsidRPr="00065484" w14:paraId="4427E41D" w14:textId="77777777" w:rsidTr="006537FB">
        <w:trPr>
          <w:trHeight w:val="137"/>
        </w:trPr>
        <w:tc>
          <w:tcPr>
            <w:tcW w:w="2658" w:type="dxa"/>
            <w:tcBorders>
              <w:top w:val="single" w:sz="6" w:space="0" w:color="3F3F3F"/>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794360F9" w14:textId="600E93A7"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1. R</w:t>
            </w:r>
            <w:r w:rsidR="00D337DE" w:rsidRPr="00065484">
              <w:rPr>
                <w:b/>
                <w:bCs/>
              </w:rPr>
              <w:t xml:space="preserve">otary </w:t>
            </w:r>
            <w:r w:rsidRPr="00065484">
              <w:rPr>
                <w:b/>
                <w:bCs/>
              </w:rPr>
              <w:t>P</w:t>
            </w:r>
            <w:r w:rsidR="00D337DE" w:rsidRPr="00065484">
              <w:rPr>
                <w:b/>
                <w:bCs/>
              </w:rPr>
              <w:t>ursuit</w:t>
            </w:r>
            <w:r w:rsidRPr="00065484">
              <w:rPr>
                <w:b/>
                <w:bCs/>
              </w:rPr>
              <w:t xml:space="preserve"> </w:t>
            </w:r>
            <w:r w:rsidR="000F579E">
              <w:rPr>
                <w:b/>
                <w:bCs/>
              </w:rPr>
              <w:t>Slope</w:t>
            </w:r>
          </w:p>
        </w:tc>
        <w:tc>
          <w:tcPr>
            <w:tcW w:w="1267" w:type="dxa"/>
            <w:tcBorders>
              <w:top w:val="single" w:sz="6" w:space="0" w:color="3F3F3F"/>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8EC2FD6"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237"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7F3F67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267"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543F9C5"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08"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BD1C4AD"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60"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972C69D"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08"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33A3D7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1414F69F" w14:textId="77777777" w:rsidTr="006537FB">
        <w:trPr>
          <w:trHeight w:val="132"/>
        </w:trPr>
        <w:tc>
          <w:tcPr>
            <w:tcW w:w="2658"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496716EF" w14:textId="0A4B94AF"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2. M</w:t>
            </w:r>
            <w:r w:rsidR="00D337DE" w:rsidRPr="00065484">
              <w:rPr>
                <w:b/>
                <w:bCs/>
              </w:rPr>
              <w:t xml:space="preserve">irror </w:t>
            </w:r>
            <w:r w:rsidRPr="00065484">
              <w:rPr>
                <w:b/>
                <w:bCs/>
              </w:rPr>
              <w:t>T</w:t>
            </w:r>
            <w:r w:rsidR="00D337DE" w:rsidRPr="00065484">
              <w:rPr>
                <w:b/>
                <w:bCs/>
              </w:rPr>
              <w:t>racing</w:t>
            </w:r>
            <w:r w:rsidRPr="00065484">
              <w:rPr>
                <w:b/>
                <w:bCs/>
              </w:rPr>
              <w:t xml:space="preserve"> Time</w:t>
            </w:r>
            <w:r w:rsidR="000F579E">
              <w:rPr>
                <w:b/>
                <w:bCs/>
              </w:rPr>
              <w:t xml:space="preserve"> Slope</w:t>
            </w:r>
          </w:p>
        </w:tc>
        <w:tc>
          <w:tcPr>
            <w:tcW w:w="1267"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AE752BC" w14:textId="7D1DD47D" w:rsidR="00D1641B" w:rsidRDefault="000F579E"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580074" w:rsidRPr="00D1641B">
              <w:rPr>
                <w:rFonts w:asciiTheme="majorBidi" w:hAnsiTheme="majorBidi" w:cstheme="majorBidi"/>
              </w:rPr>
              <w:t>0.</w:t>
            </w:r>
            <w:r w:rsidRPr="00D1641B">
              <w:rPr>
                <w:rFonts w:asciiTheme="majorBidi" w:hAnsiTheme="majorBidi" w:cstheme="majorBidi"/>
              </w:rPr>
              <w:t>18</w:t>
            </w:r>
            <w:r w:rsidR="00985E79" w:rsidRPr="00D1641B">
              <w:rPr>
                <w:rFonts w:asciiTheme="majorBidi" w:hAnsiTheme="majorBidi" w:cstheme="majorBidi"/>
              </w:rPr>
              <w:t xml:space="preserve"> </w:t>
            </w:r>
          </w:p>
          <w:p w14:paraId="12E7A5F8" w14:textId="71628077" w:rsidR="00580074" w:rsidRPr="00D1641B" w:rsidRDefault="00985E79"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53444C" w:rsidRPr="00D1641B">
              <w:rPr>
                <w:rFonts w:asciiTheme="majorBidi" w:hAnsiTheme="majorBidi" w:cstheme="majorBidi"/>
              </w:rPr>
              <w:t>21</w:t>
            </w:r>
          </w:p>
          <w:p w14:paraId="5BD6D816" w14:textId="23C02056"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00CF7691" w:rsidRPr="00D1641B">
              <w:rPr>
                <w:rFonts w:asciiTheme="majorBidi" w:hAnsiTheme="majorBidi" w:cstheme="majorBidi"/>
                <w:vertAlign w:val="subscript"/>
              </w:rPr>
              <w:t>10</w:t>
            </w:r>
            <w:r w:rsidRPr="00D1641B">
              <w:rPr>
                <w:rFonts w:asciiTheme="majorBidi" w:hAnsiTheme="majorBidi" w:cstheme="majorBidi"/>
              </w:rPr>
              <w:t xml:space="preserve"> = 0.</w:t>
            </w:r>
            <w:r w:rsidR="000F579E" w:rsidRPr="00D1641B">
              <w:rPr>
                <w:rFonts w:asciiTheme="majorBidi" w:hAnsiTheme="majorBidi" w:cstheme="majorBidi"/>
              </w:rPr>
              <w:t>38</w:t>
            </w:r>
          </w:p>
        </w:tc>
        <w:tc>
          <w:tcPr>
            <w:tcW w:w="123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C2C9849"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26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5DB0F9F"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FF31E34"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6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CDA89C2"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6E39B4A"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27148593" w14:textId="77777777" w:rsidTr="006537FB">
        <w:trPr>
          <w:trHeight w:val="132"/>
        </w:trPr>
        <w:tc>
          <w:tcPr>
            <w:tcW w:w="2658"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0345DE93" w14:textId="465FE054"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3. M</w:t>
            </w:r>
            <w:r w:rsidR="00D337DE" w:rsidRPr="00065484">
              <w:rPr>
                <w:b/>
                <w:bCs/>
              </w:rPr>
              <w:t xml:space="preserve">irror </w:t>
            </w:r>
            <w:r w:rsidRPr="00065484">
              <w:rPr>
                <w:b/>
                <w:bCs/>
              </w:rPr>
              <w:t>T</w:t>
            </w:r>
            <w:r w:rsidR="00D337DE" w:rsidRPr="00065484">
              <w:rPr>
                <w:b/>
                <w:bCs/>
              </w:rPr>
              <w:t>racing</w:t>
            </w:r>
            <w:r w:rsidRPr="00065484">
              <w:rPr>
                <w:b/>
                <w:bCs/>
              </w:rPr>
              <w:t xml:space="preserve"> Error</w:t>
            </w:r>
            <w:r w:rsidR="000F579E">
              <w:rPr>
                <w:b/>
                <w:bCs/>
              </w:rPr>
              <w:t xml:space="preserve"> Slope</w:t>
            </w:r>
          </w:p>
        </w:tc>
        <w:tc>
          <w:tcPr>
            <w:tcW w:w="1267"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D94AFAD" w14:textId="6280E8A0" w:rsidR="00D1641B" w:rsidRDefault="000F579E"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580074" w:rsidRPr="00D1641B">
              <w:rPr>
                <w:rFonts w:asciiTheme="majorBidi" w:hAnsiTheme="majorBidi" w:cstheme="majorBidi"/>
              </w:rPr>
              <w:t>0.</w:t>
            </w:r>
            <w:r w:rsidRPr="00D1641B">
              <w:rPr>
                <w:rFonts w:asciiTheme="majorBidi" w:hAnsiTheme="majorBidi" w:cstheme="majorBidi"/>
              </w:rPr>
              <w:t>18</w:t>
            </w:r>
          </w:p>
          <w:p w14:paraId="2A785258" w14:textId="493D3E87" w:rsidR="00580074" w:rsidRPr="00D1641B" w:rsidRDefault="001F5079"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w:t>
            </w:r>
            <w:r w:rsidR="00FC1106" w:rsidRPr="00D1641B">
              <w:rPr>
                <w:rFonts w:asciiTheme="majorBidi" w:hAnsiTheme="majorBidi" w:cstheme="majorBidi"/>
              </w:rPr>
              <w:t>0.</w:t>
            </w:r>
            <w:r w:rsidR="0053444C" w:rsidRPr="00D1641B">
              <w:rPr>
                <w:rFonts w:asciiTheme="majorBidi" w:hAnsiTheme="majorBidi" w:cstheme="majorBidi"/>
              </w:rPr>
              <w:t>22</w:t>
            </w:r>
            <w:r w:rsidR="00580074" w:rsidRPr="00D1641B">
              <w:rPr>
                <w:rFonts w:asciiTheme="majorBidi" w:hAnsiTheme="majorBidi" w:cstheme="majorBidi"/>
              </w:rPr>
              <w:t> </w:t>
            </w:r>
          </w:p>
          <w:p w14:paraId="64FBC280" w14:textId="7AF33B95"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00CF7691"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3</w:t>
            </w:r>
            <w:r w:rsidR="00A80FED">
              <w:rPr>
                <w:rFonts w:asciiTheme="majorBidi" w:hAnsiTheme="majorBidi" w:cstheme="majorBidi"/>
              </w:rPr>
              <w:t>9</w:t>
            </w:r>
          </w:p>
        </w:tc>
        <w:tc>
          <w:tcPr>
            <w:tcW w:w="123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DD0BE09" w14:textId="2FC33B35" w:rsidR="00D1641B" w:rsidRPr="00E67BEF"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u w:val="single"/>
              </w:rPr>
            </w:pPr>
            <w:r w:rsidRPr="00E67BEF">
              <w:rPr>
                <w:rFonts w:asciiTheme="majorBidi" w:hAnsiTheme="majorBidi" w:cstheme="majorBidi"/>
                <w:u w:val="single"/>
              </w:rPr>
              <w:t>0.</w:t>
            </w:r>
            <w:r w:rsidR="00B85AF7" w:rsidRPr="00E67BEF">
              <w:rPr>
                <w:rFonts w:asciiTheme="majorBidi" w:hAnsiTheme="majorBidi" w:cstheme="majorBidi"/>
                <w:u w:val="single"/>
              </w:rPr>
              <w:t>54</w:t>
            </w:r>
            <w:r w:rsidR="00E67BEF">
              <w:rPr>
                <w:rFonts w:asciiTheme="majorBidi" w:hAnsiTheme="majorBidi" w:cstheme="majorBidi"/>
                <w:u w:val="single"/>
              </w:rPr>
              <w:t>***</w:t>
            </w:r>
          </w:p>
          <w:p w14:paraId="296192C0" w14:textId="2F2412E2" w:rsidR="00580074" w:rsidRPr="00E67BEF" w:rsidRDefault="00FC1106"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u w:val="single"/>
              </w:rPr>
            </w:pPr>
            <w:r w:rsidRPr="00134226">
              <w:rPr>
                <w:rFonts w:asciiTheme="majorBidi" w:hAnsiTheme="majorBidi" w:cstheme="majorBidi"/>
                <w:i/>
                <w:iCs/>
                <w:u w:val="single"/>
              </w:rPr>
              <w:t>p</w:t>
            </w:r>
            <w:r w:rsidRPr="00E67BEF">
              <w:rPr>
                <w:rFonts w:asciiTheme="majorBidi" w:hAnsiTheme="majorBidi" w:cstheme="majorBidi"/>
                <w:u w:val="single"/>
              </w:rPr>
              <w:t xml:space="preserve"> </w:t>
            </w:r>
            <w:r w:rsidR="0053444C" w:rsidRPr="00E67BEF">
              <w:rPr>
                <w:rFonts w:asciiTheme="majorBidi" w:hAnsiTheme="majorBidi" w:cstheme="majorBidi"/>
                <w:u w:val="single"/>
              </w:rPr>
              <w:t xml:space="preserve">&lt; </w:t>
            </w:r>
            <w:r w:rsidRPr="00E67BEF">
              <w:rPr>
                <w:rFonts w:asciiTheme="majorBidi" w:hAnsiTheme="majorBidi" w:cstheme="majorBidi"/>
                <w:u w:val="single"/>
              </w:rPr>
              <w:t>0</w:t>
            </w:r>
            <w:r w:rsidR="0060242D" w:rsidRPr="00E67BEF">
              <w:rPr>
                <w:rFonts w:asciiTheme="majorBidi" w:hAnsiTheme="majorBidi" w:cstheme="majorBidi"/>
                <w:u w:val="single"/>
              </w:rPr>
              <w:t>.</w:t>
            </w:r>
            <w:r w:rsidR="0053444C" w:rsidRPr="00E67BEF">
              <w:rPr>
                <w:rFonts w:asciiTheme="majorBidi" w:hAnsiTheme="majorBidi" w:cstheme="majorBidi"/>
                <w:u w:val="single"/>
              </w:rPr>
              <w:t>001</w:t>
            </w:r>
          </w:p>
          <w:p w14:paraId="1F4798F5" w14:textId="18F4FD43" w:rsidR="00580074" w:rsidRPr="00E67BEF" w:rsidRDefault="0033525B"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u w:val="single"/>
              </w:rPr>
            </w:pPr>
            <w:r w:rsidRPr="00E67BEF">
              <w:rPr>
                <w:rFonts w:asciiTheme="majorBidi" w:hAnsiTheme="majorBidi" w:cstheme="majorBidi"/>
                <w:u w:val="single"/>
              </w:rPr>
              <w:t>BF</w:t>
            </w:r>
            <w:r w:rsidRPr="00E67BEF">
              <w:rPr>
                <w:rFonts w:asciiTheme="majorBidi" w:hAnsiTheme="majorBidi" w:cstheme="majorBidi"/>
                <w:u w:val="single"/>
                <w:vertAlign w:val="subscript"/>
              </w:rPr>
              <w:t>10</w:t>
            </w:r>
            <w:r w:rsidR="0092058F">
              <w:rPr>
                <w:rFonts w:asciiTheme="majorBidi" w:hAnsiTheme="majorBidi" w:cstheme="majorBidi"/>
                <w:u w:val="single"/>
                <w:vertAlign w:val="subscript"/>
              </w:rPr>
              <w:t xml:space="preserve"> </w:t>
            </w:r>
            <w:r w:rsidR="00580074" w:rsidRPr="00E67BEF">
              <w:rPr>
                <w:rFonts w:asciiTheme="majorBidi" w:hAnsiTheme="majorBidi" w:cstheme="majorBidi"/>
                <w:u w:val="single"/>
              </w:rPr>
              <w:t xml:space="preserve">= </w:t>
            </w:r>
            <w:r w:rsidR="00B85AF7" w:rsidRPr="00E67BEF">
              <w:rPr>
                <w:rFonts w:asciiTheme="majorBidi" w:hAnsiTheme="majorBidi" w:cstheme="majorBidi"/>
                <w:u w:val="single"/>
              </w:rPr>
              <w:t>534.11</w:t>
            </w:r>
          </w:p>
        </w:tc>
        <w:tc>
          <w:tcPr>
            <w:tcW w:w="126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8C3B43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6E65BB5"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6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E58F688"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5F6C00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3FB3A334" w14:textId="77777777" w:rsidTr="006537FB">
        <w:trPr>
          <w:trHeight w:val="154"/>
        </w:trPr>
        <w:tc>
          <w:tcPr>
            <w:tcW w:w="2658"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595524C1" w14:textId="67FBA713"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4.</w:t>
            </w:r>
            <w:r w:rsidR="00E473F0" w:rsidRPr="00065484">
              <w:rPr>
                <w:b/>
                <w:bCs/>
              </w:rPr>
              <w:t>A</w:t>
            </w:r>
            <w:r w:rsidR="00D337DE" w:rsidRPr="00065484">
              <w:rPr>
                <w:b/>
                <w:bCs/>
              </w:rPr>
              <w:t xml:space="preserve">uditory </w:t>
            </w:r>
            <w:r w:rsidR="00E473F0" w:rsidRPr="00065484">
              <w:rPr>
                <w:b/>
                <w:bCs/>
              </w:rPr>
              <w:t xml:space="preserve">SL </w:t>
            </w:r>
            <w:r w:rsidRPr="00065484">
              <w:rPr>
                <w:b/>
                <w:bCs/>
              </w:rPr>
              <w:t>Accuracy</w:t>
            </w:r>
          </w:p>
        </w:tc>
        <w:tc>
          <w:tcPr>
            <w:tcW w:w="1267"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A4D2B97" w14:textId="4B97668B" w:rsid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B85AF7" w:rsidRPr="00D1641B">
              <w:rPr>
                <w:rFonts w:asciiTheme="majorBidi" w:hAnsiTheme="majorBidi" w:cstheme="majorBidi"/>
              </w:rPr>
              <w:t>2</w:t>
            </w:r>
            <w:r w:rsidR="002E14E8">
              <w:rPr>
                <w:rFonts w:asciiTheme="majorBidi" w:hAnsiTheme="majorBidi" w:cstheme="majorBidi"/>
              </w:rPr>
              <w:t>0</w:t>
            </w:r>
          </w:p>
          <w:p w14:paraId="326FDD7A" w14:textId="735DE3A4" w:rsidR="00580074" w:rsidRPr="00D1641B" w:rsidRDefault="001F5079"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w:t>
            </w:r>
            <w:r w:rsidR="00FC1106" w:rsidRPr="00D1641B">
              <w:rPr>
                <w:rFonts w:asciiTheme="majorBidi" w:hAnsiTheme="majorBidi" w:cstheme="majorBidi"/>
              </w:rPr>
              <w:t>0.</w:t>
            </w:r>
            <w:r w:rsidR="002E14E8">
              <w:rPr>
                <w:rFonts w:asciiTheme="majorBidi" w:hAnsiTheme="majorBidi" w:cstheme="majorBidi"/>
              </w:rPr>
              <w:t>24</w:t>
            </w:r>
          </w:p>
          <w:p w14:paraId="0890513D" w14:textId="6872941F"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00CF7691"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39</w:t>
            </w:r>
          </w:p>
        </w:tc>
        <w:tc>
          <w:tcPr>
            <w:tcW w:w="123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21A05E9" w14:textId="4ACC8210" w:rsidR="00D1641B" w:rsidRDefault="00B85AF7"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3E4DA7" w:rsidRPr="00D1641B">
              <w:rPr>
                <w:rFonts w:asciiTheme="majorBidi" w:hAnsiTheme="majorBidi" w:cstheme="majorBidi"/>
              </w:rPr>
              <w:t>.0</w:t>
            </w:r>
            <w:r w:rsidR="002E14E8">
              <w:rPr>
                <w:rFonts w:asciiTheme="majorBidi" w:hAnsiTheme="majorBidi" w:cstheme="majorBidi"/>
              </w:rPr>
              <w:t>0</w:t>
            </w:r>
          </w:p>
          <w:p w14:paraId="23894251" w14:textId="09FFC6CC" w:rsidR="00580074" w:rsidRPr="00D1641B" w:rsidRDefault="00FC1106"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98</w:t>
            </w:r>
          </w:p>
          <w:p w14:paraId="63C1D6E5" w14:textId="21038DF4" w:rsidR="00580074" w:rsidRPr="00D1641B" w:rsidRDefault="0033525B"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00580074" w:rsidRPr="00D1641B">
              <w:rPr>
                <w:rFonts w:asciiTheme="majorBidi" w:hAnsiTheme="majorBidi" w:cstheme="majorBidi"/>
              </w:rPr>
              <w:t>= 0.</w:t>
            </w:r>
            <w:r w:rsidR="00B85AF7" w:rsidRPr="00D1641B">
              <w:rPr>
                <w:rFonts w:asciiTheme="majorBidi" w:hAnsiTheme="majorBidi" w:cstheme="majorBidi"/>
              </w:rPr>
              <w:t>21</w:t>
            </w:r>
          </w:p>
        </w:tc>
        <w:tc>
          <w:tcPr>
            <w:tcW w:w="126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0C3F5C8" w14:textId="77777777" w:rsidR="00134226"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3C69D6" w:rsidRPr="00D1641B">
              <w:rPr>
                <w:rFonts w:asciiTheme="majorBidi" w:hAnsiTheme="majorBidi" w:cstheme="majorBidi"/>
              </w:rPr>
              <w:t>0</w:t>
            </w:r>
            <w:r w:rsidR="00895F33" w:rsidRPr="00D1641B">
              <w:rPr>
                <w:rFonts w:asciiTheme="majorBidi" w:hAnsiTheme="majorBidi" w:cstheme="majorBidi"/>
              </w:rPr>
              <w:t>9</w:t>
            </w:r>
            <w:r w:rsidR="00FC1106" w:rsidRPr="00D1641B">
              <w:rPr>
                <w:rFonts w:asciiTheme="majorBidi" w:hAnsiTheme="majorBidi" w:cstheme="majorBidi"/>
              </w:rPr>
              <w:t xml:space="preserve">, </w:t>
            </w:r>
          </w:p>
          <w:p w14:paraId="1E5DF53F" w14:textId="6E00928C" w:rsidR="00580074" w:rsidRPr="00D1641B" w:rsidRDefault="00FC1106"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134226">
              <w:rPr>
                <w:rFonts w:asciiTheme="majorBidi" w:hAnsiTheme="majorBidi" w:cstheme="majorBidi"/>
              </w:rPr>
              <w:t>60</w:t>
            </w:r>
          </w:p>
          <w:p w14:paraId="15963480" w14:textId="02FF292C" w:rsidR="00580074" w:rsidRPr="00D1641B" w:rsidRDefault="0033525B"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580074" w:rsidRPr="00D1641B">
              <w:rPr>
                <w:rFonts w:asciiTheme="majorBidi" w:hAnsiTheme="majorBidi" w:cstheme="majorBidi"/>
              </w:rPr>
              <w:t>= 0.</w:t>
            </w:r>
            <w:r w:rsidR="00895F33" w:rsidRPr="00D1641B">
              <w:rPr>
                <w:rFonts w:asciiTheme="majorBidi" w:hAnsiTheme="majorBidi" w:cstheme="majorBidi"/>
              </w:rPr>
              <w:t>24</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E68D855"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36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74019C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12AE760"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6AE24ABB" w14:textId="77777777" w:rsidTr="006537FB">
        <w:trPr>
          <w:trHeight w:val="132"/>
        </w:trPr>
        <w:tc>
          <w:tcPr>
            <w:tcW w:w="2658"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6988DD87" w14:textId="58999CF1" w:rsidR="0095378D" w:rsidRPr="00065484" w:rsidRDefault="0095378D" w:rsidP="0095378D">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5. Visual SL Accuracy</w:t>
            </w:r>
          </w:p>
        </w:tc>
        <w:tc>
          <w:tcPr>
            <w:tcW w:w="1267"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F347F56" w14:textId="77777777" w:rsidR="00D1641B" w:rsidRDefault="00B85AF7"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Pr="00D1641B">
              <w:rPr>
                <w:rFonts w:asciiTheme="majorBidi" w:hAnsiTheme="majorBidi" w:cstheme="majorBidi"/>
              </w:rPr>
              <w:t>18</w:t>
            </w:r>
          </w:p>
          <w:p w14:paraId="42A76380" w14:textId="27510D43"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30</w:t>
            </w:r>
          </w:p>
          <w:p w14:paraId="2AA10F13" w14:textId="3A3E206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 xml:space="preserve">35  </w:t>
            </w:r>
          </w:p>
        </w:tc>
        <w:tc>
          <w:tcPr>
            <w:tcW w:w="123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717C081"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1</w:t>
            </w:r>
            <w:r w:rsidR="00B85AF7" w:rsidRPr="00D1641B">
              <w:rPr>
                <w:rFonts w:asciiTheme="majorBidi" w:hAnsiTheme="majorBidi" w:cstheme="majorBidi"/>
              </w:rPr>
              <w:t>2</w:t>
            </w:r>
          </w:p>
          <w:p w14:paraId="7FCC231E" w14:textId="634CC72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50</w:t>
            </w:r>
          </w:p>
          <w:p w14:paraId="556C2039" w14:textId="3BE9FD4E"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0.2</w:t>
            </w:r>
            <w:r w:rsidR="00B85AF7" w:rsidRPr="00D1641B">
              <w:rPr>
                <w:rFonts w:asciiTheme="majorBidi" w:hAnsiTheme="majorBidi" w:cstheme="majorBidi"/>
              </w:rPr>
              <w:t>6</w:t>
            </w:r>
          </w:p>
        </w:tc>
        <w:tc>
          <w:tcPr>
            <w:tcW w:w="126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7D691B6B" w14:textId="77777777" w:rsidR="00E67BEF" w:rsidRDefault="00895F33"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Pr="00D1641B">
              <w:rPr>
                <w:rFonts w:asciiTheme="majorBidi" w:hAnsiTheme="majorBidi" w:cstheme="majorBidi"/>
              </w:rPr>
              <w:t>11</w:t>
            </w:r>
            <w:r w:rsidR="0095378D" w:rsidRPr="00D1641B">
              <w:rPr>
                <w:rFonts w:asciiTheme="majorBidi" w:hAnsiTheme="majorBidi" w:cstheme="majorBidi"/>
              </w:rPr>
              <w:t xml:space="preserve">, </w:t>
            </w:r>
          </w:p>
          <w:p w14:paraId="301CFAF5" w14:textId="1E8661C2"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134226">
              <w:rPr>
                <w:rFonts w:asciiTheme="majorBidi" w:hAnsiTheme="majorBidi" w:cstheme="majorBidi"/>
              </w:rPr>
              <w:t>51</w:t>
            </w:r>
          </w:p>
          <w:p w14:paraId="62D45115" w14:textId="16524414"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0.</w:t>
            </w:r>
            <w:r w:rsidR="00895F33" w:rsidRPr="00D1641B">
              <w:rPr>
                <w:rFonts w:asciiTheme="majorBidi" w:hAnsiTheme="majorBidi" w:cstheme="majorBidi"/>
              </w:rPr>
              <w:t>26</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E5D40D0" w14:textId="77777777" w:rsidR="00E67BEF"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12</w:t>
            </w:r>
          </w:p>
          <w:p w14:paraId="5BE9F5C5" w14:textId="69A3721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48</w:t>
            </w:r>
          </w:p>
          <w:p w14:paraId="1B879862" w14:textId="67E7F535"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5</w:t>
            </w:r>
          </w:p>
        </w:tc>
        <w:tc>
          <w:tcPr>
            <w:tcW w:w="136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BEDA9C4" w14:textId="67F3B73F"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7968697" w14:textId="0BC9E234"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11E5E6D5" w14:textId="77777777" w:rsidTr="006537FB">
        <w:trPr>
          <w:trHeight w:val="132"/>
        </w:trPr>
        <w:tc>
          <w:tcPr>
            <w:tcW w:w="2658"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0659DA5A" w14:textId="52CE0616" w:rsidR="0095378D" w:rsidRPr="00065484" w:rsidRDefault="0095378D" w:rsidP="0095378D">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6. Auditory SL RT Slope</w:t>
            </w:r>
          </w:p>
        </w:tc>
        <w:tc>
          <w:tcPr>
            <w:tcW w:w="1267"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FF29CE7" w14:textId="77777777" w:rsidR="00D1641B" w:rsidRDefault="00ED0FC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00B85AF7" w:rsidRPr="00D1641B">
              <w:rPr>
                <w:rFonts w:asciiTheme="majorBidi" w:hAnsiTheme="majorBidi" w:cstheme="majorBidi"/>
              </w:rPr>
              <w:t>11</w:t>
            </w:r>
          </w:p>
          <w:p w14:paraId="401A7042" w14:textId="5DC5EA93"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53</w:t>
            </w:r>
          </w:p>
          <w:p w14:paraId="51516B58" w14:textId="499C41C4"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25</w:t>
            </w:r>
          </w:p>
        </w:tc>
        <w:tc>
          <w:tcPr>
            <w:tcW w:w="123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7987A50" w14:textId="77777777" w:rsidR="00D1641B" w:rsidRDefault="00B85AF7"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Pr="00D1641B">
              <w:rPr>
                <w:rFonts w:asciiTheme="majorBidi" w:hAnsiTheme="majorBidi" w:cstheme="majorBidi"/>
              </w:rPr>
              <w:t>13</w:t>
            </w:r>
          </w:p>
          <w:p w14:paraId="3B8FE0DE" w14:textId="0DDCA20E"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53444C" w:rsidRPr="00D1641B">
              <w:rPr>
                <w:rFonts w:asciiTheme="majorBidi" w:hAnsiTheme="majorBidi" w:cstheme="majorBidi"/>
              </w:rPr>
              <w:t>4</w:t>
            </w:r>
            <w:r w:rsidR="002E14E8">
              <w:rPr>
                <w:rFonts w:asciiTheme="majorBidi" w:hAnsiTheme="majorBidi" w:cstheme="majorBidi"/>
              </w:rPr>
              <w:t>5</w:t>
            </w:r>
          </w:p>
          <w:p w14:paraId="19B26C95" w14:textId="0CACC45B"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w:t>
            </w:r>
            <w:r w:rsidR="00B85AF7" w:rsidRPr="00D1641B">
              <w:rPr>
                <w:rFonts w:asciiTheme="majorBidi" w:hAnsiTheme="majorBidi" w:cstheme="majorBidi"/>
              </w:rPr>
              <w:t>28</w:t>
            </w:r>
          </w:p>
        </w:tc>
        <w:tc>
          <w:tcPr>
            <w:tcW w:w="126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58C2532" w14:textId="77777777" w:rsidR="00E67BEF" w:rsidRDefault="0095378D" w:rsidP="00E67BEF">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1</w:t>
            </w:r>
            <w:r w:rsidR="00895F33" w:rsidRPr="00D1641B">
              <w:rPr>
                <w:rFonts w:asciiTheme="majorBidi" w:hAnsiTheme="majorBidi" w:cstheme="majorBidi"/>
              </w:rPr>
              <w:t>8</w:t>
            </w:r>
          </w:p>
          <w:p w14:paraId="6CFC51FD" w14:textId="493D17A3" w:rsidR="0095378D" w:rsidRPr="00D1641B" w:rsidRDefault="0095378D" w:rsidP="00E67BEF">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 xml:space="preserve">p </w:t>
            </w:r>
            <w:r w:rsidRPr="00D1641B">
              <w:rPr>
                <w:rFonts w:asciiTheme="majorBidi" w:hAnsiTheme="majorBidi" w:cstheme="majorBidi"/>
              </w:rPr>
              <w:t>= 0.</w:t>
            </w:r>
            <w:r w:rsidR="003E4DA7" w:rsidRPr="00D1641B">
              <w:rPr>
                <w:rFonts w:asciiTheme="majorBidi" w:hAnsiTheme="majorBidi" w:cstheme="majorBidi"/>
              </w:rPr>
              <w:t>2</w:t>
            </w:r>
            <w:r w:rsidR="00134226">
              <w:rPr>
                <w:rFonts w:asciiTheme="majorBidi" w:hAnsiTheme="majorBidi" w:cstheme="majorBidi"/>
              </w:rPr>
              <w:t>9</w:t>
            </w:r>
          </w:p>
          <w:p w14:paraId="26E24A27" w14:textId="2A50E20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3</w:t>
            </w:r>
            <w:r w:rsidR="00895F33" w:rsidRPr="00D1641B">
              <w:rPr>
                <w:rFonts w:asciiTheme="majorBidi" w:hAnsiTheme="majorBidi" w:cstheme="majorBidi"/>
              </w:rPr>
              <w:t>6</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2D946B8"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06</w:t>
            </w:r>
          </w:p>
          <w:p w14:paraId="0B0DCA3E" w14:textId="5D4107E8"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70</w:t>
            </w:r>
          </w:p>
          <w:p w14:paraId="01EE8C4E" w14:textId="5D658C3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2</w:t>
            </w:r>
          </w:p>
        </w:tc>
        <w:tc>
          <w:tcPr>
            <w:tcW w:w="136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428CC73" w14:textId="77777777" w:rsidR="00E67BEF"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05</w:t>
            </w:r>
          </w:p>
          <w:p w14:paraId="5C9AFD17" w14:textId="1AA48256"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76</w:t>
            </w:r>
          </w:p>
          <w:p w14:paraId="26312DF2" w14:textId="70827608"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1</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7BC75C7" w14:textId="089DF99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r>
      <w:tr w:rsidR="0092058F" w:rsidRPr="00065484" w14:paraId="157C0222" w14:textId="77777777" w:rsidTr="006537FB">
        <w:trPr>
          <w:trHeight w:val="226"/>
        </w:trPr>
        <w:tc>
          <w:tcPr>
            <w:tcW w:w="2658"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3BD542BC" w14:textId="237D9D8E" w:rsidR="0095378D" w:rsidRPr="00065484" w:rsidRDefault="0095378D" w:rsidP="0095378D">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7. Visual SL RT Slope</w:t>
            </w:r>
          </w:p>
        </w:tc>
        <w:tc>
          <w:tcPr>
            <w:tcW w:w="1267"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710873DF"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B85AF7" w:rsidRPr="00D1641B">
              <w:rPr>
                <w:rFonts w:asciiTheme="majorBidi" w:hAnsiTheme="majorBidi" w:cstheme="majorBidi"/>
              </w:rPr>
              <w:t>2</w:t>
            </w:r>
            <w:r w:rsidR="003E4DA7" w:rsidRPr="00D1641B">
              <w:rPr>
                <w:rFonts w:asciiTheme="majorBidi" w:hAnsiTheme="majorBidi" w:cstheme="majorBidi"/>
              </w:rPr>
              <w:t>0</w:t>
            </w:r>
          </w:p>
          <w:p w14:paraId="7F6DF977" w14:textId="607EADA7"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25</w:t>
            </w:r>
          </w:p>
          <w:p w14:paraId="39083BE6" w14:textId="5F6F987B"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39</w:t>
            </w:r>
          </w:p>
        </w:tc>
        <w:tc>
          <w:tcPr>
            <w:tcW w:w="123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278971E"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B85AF7" w:rsidRPr="00D1641B">
              <w:rPr>
                <w:rFonts w:asciiTheme="majorBidi" w:hAnsiTheme="majorBidi" w:cstheme="majorBidi"/>
              </w:rPr>
              <w:t>0</w:t>
            </w:r>
            <w:r w:rsidRPr="00D1641B">
              <w:rPr>
                <w:rFonts w:asciiTheme="majorBidi" w:hAnsiTheme="majorBidi" w:cstheme="majorBidi"/>
              </w:rPr>
              <w:t>8</w:t>
            </w:r>
          </w:p>
          <w:p w14:paraId="0BEEAF2A" w14:textId="6AE481E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64</w:t>
            </w:r>
          </w:p>
          <w:p w14:paraId="5EC2921B" w14:textId="384177AB"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0.</w:t>
            </w:r>
            <w:r w:rsidR="00B85AF7" w:rsidRPr="00D1641B">
              <w:rPr>
                <w:rFonts w:asciiTheme="majorBidi" w:hAnsiTheme="majorBidi" w:cstheme="majorBidi"/>
              </w:rPr>
              <w:t>23</w:t>
            </w:r>
          </w:p>
        </w:tc>
        <w:tc>
          <w:tcPr>
            <w:tcW w:w="126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CC6D496" w14:textId="77777777" w:rsidR="00E67BEF" w:rsidRDefault="003E4DA7"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00895F33" w:rsidRPr="00D1641B">
              <w:rPr>
                <w:rFonts w:asciiTheme="majorBidi" w:hAnsiTheme="majorBidi" w:cstheme="majorBidi"/>
              </w:rPr>
              <w:t>08</w:t>
            </w:r>
          </w:p>
          <w:p w14:paraId="696C0A52" w14:textId="20F832F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w:t>
            </w:r>
            <w:r w:rsidR="00D1641B" w:rsidRPr="00D1641B">
              <w:rPr>
                <w:rFonts w:asciiTheme="majorBidi" w:hAnsiTheme="majorBidi" w:cstheme="majorBidi"/>
              </w:rPr>
              <w:t xml:space="preserve"> </w:t>
            </w:r>
            <w:r w:rsidRPr="00D1641B">
              <w:rPr>
                <w:rFonts w:asciiTheme="majorBidi" w:hAnsiTheme="majorBidi" w:cstheme="majorBidi"/>
              </w:rPr>
              <w:t>0.</w:t>
            </w:r>
            <w:r w:rsidR="003E4DA7" w:rsidRPr="00D1641B">
              <w:rPr>
                <w:rFonts w:asciiTheme="majorBidi" w:hAnsiTheme="majorBidi" w:cstheme="majorBidi"/>
              </w:rPr>
              <w:t>65</w:t>
            </w:r>
          </w:p>
          <w:p w14:paraId="70D4D6EF" w14:textId="6E53DF4F"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0.</w:t>
            </w:r>
            <w:r w:rsidR="00895F33" w:rsidRPr="00D1641B">
              <w:rPr>
                <w:rFonts w:asciiTheme="majorBidi" w:hAnsiTheme="majorBidi" w:cstheme="majorBidi"/>
              </w:rPr>
              <w:t>2</w:t>
            </w:r>
            <w:r w:rsidRPr="00D1641B">
              <w:rPr>
                <w:rFonts w:asciiTheme="majorBidi" w:hAnsiTheme="majorBidi" w:cstheme="majorBidi"/>
              </w:rPr>
              <w:t>3</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7FD25ED4"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07</w:t>
            </w:r>
          </w:p>
          <w:p w14:paraId="0951A65A" w14:textId="46DF4E79"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66</w:t>
            </w:r>
          </w:p>
          <w:p w14:paraId="1C74221B" w14:textId="0BCA8CD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2</w:t>
            </w:r>
          </w:p>
        </w:tc>
        <w:tc>
          <w:tcPr>
            <w:tcW w:w="136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7E5895E" w14:textId="77777777" w:rsidR="00D1641B" w:rsidRPr="00E67BEF"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b/>
                <w:bCs/>
              </w:rPr>
              <w:t>-</w:t>
            </w:r>
            <w:r w:rsidRPr="00E67BEF">
              <w:rPr>
                <w:rFonts w:asciiTheme="majorBidi" w:hAnsiTheme="majorBidi" w:cstheme="majorBidi"/>
              </w:rPr>
              <w:t>0.35*</w:t>
            </w:r>
          </w:p>
          <w:p w14:paraId="5AB6D0E9" w14:textId="45EBF367" w:rsidR="0095378D" w:rsidRPr="00E67BEF"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E67BEF">
              <w:rPr>
                <w:rFonts w:asciiTheme="majorBidi" w:hAnsiTheme="majorBidi" w:cstheme="majorBidi"/>
              </w:rPr>
              <w:t xml:space="preserve"> = 0.03</w:t>
            </w:r>
          </w:p>
          <w:p w14:paraId="5F962E44" w14:textId="3E6C9EF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b/>
                <w:bCs/>
              </w:rPr>
            </w:pPr>
            <w:r w:rsidRPr="00E67BEF">
              <w:rPr>
                <w:rFonts w:asciiTheme="majorBidi" w:hAnsiTheme="majorBidi" w:cstheme="majorBidi"/>
              </w:rPr>
              <w:t>BF</w:t>
            </w:r>
            <w:r w:rsidRPr="00E67BEF">
              <w:rPr>
                <w:rFonts w:asciiTheme="majorBidi" w:hAnsiTheme="majorBidi" w:cstheme="majorBidi"/>
                <w:vertAlign w:val="subscript"/>
              </w:rPr>
              <w:t>10</w:t>
            </w:r>
            <w:r w:rsidRPr="00E67BEF">
              <w:rPr>
                <w:rFonts w:asciiTheme="majorBidi" w:hAnsiTheme="majorBidi" w:cstheme="majorBidi"/>
              </w:rPr>
              <w:t>= 2.14</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3A9BA24"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03,</w:t>
            </w:r>
            <w:r w:rsidR="00D1641B" w:rsidRPr="00D1641B">
              <w:rPr>
                <w:rFonts w:asciiTheme="majorBidi" w:hAnsiTheme="majorBidi" w:cstheme="majorBidi"/>
              </w:rPr>
              <w:t xml:space="preserve"> </w:t>
            </w:r>
          </w:p>
          <w:p w14:paraId="247B4968" w14:textId="4007BB5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86</w:t>
            </w:r>
          </w:p>
          <w:p w14:paraId="202C6005" w14:textId="42546D37"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1</w:t>
            </w:r>
          </w:p>
        </w:tc>
      </w:tr>
    </w:tbl>
    <w:p w14:paraId="387ECA15" w14:textId="7C279ED5" w:rsidR="00985E79" w:rsidRDefault="00C47C13">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sectPr w:rsidR="00985E79" w:rsidSect="00D1641B">
          <w:pgSz w:w="12240" w:h="15840"/>
          <w:pgMar w:top="1440" w:right="1440" w:bottom="1440" w:left="1440" w:header="720" w:footer="720" w:gutter="0"/>
          <w:pgNumType w:start="1"/>
          <w:cols w:space="720"/>
        </w:sectPr>
      </w:pPr>
      <w:r>
        <w:t xml:space="preserve">Note: </w:t>
      </w:r>
      <w:r w:rsidR="00E67BEF" w:rsidRPr="00065484">
        <w:t>Note: * uncorrected p &lt; 0.05; ** uncorrected p &lt; 0.01; *** uncorrected p &lt; 0.001</w:t>
      </w:r>
      <w:r w:rsidR="00E67BEF">
        <w:t xml:space="preserve">; </w:t>
      </w:r>
      <w:r w:rsidR="00D337DE" w:rsidRPr="00065484">
        <w:t>SL = statistical learning</w:t>
      </w:r>
      <w:r>
        <w:t xml:space="preserve">; </w:t>
      </w:r>
      <w:r w:rsidR="00D337DE" w:rsidRPr="00065484">
        <w:t>RT = response time</w:t>
      </w:r>
      <w:r>
        <w:t xml:space="preserve">; </w:t>
      </w:r>
      <w:r w:rsidR="00E67BEF" w:rsidRPr="00065484">
        <w:t xml:space="preserve">Underlined values represent significant correlations after Bonferroni corrections for </w:t>
      </w:r>
      <w:r w:rsidR="00E67BEF">
        <w:t>21</w:t>
      </w:r>
      <w:r w:rsidR="00E67BEF" w:rsidRPr="00065484">
        <w:t xml:space="preserve"> correlations</w:t>
      </w:r>
      <w:r w:rsidR="00E67BEF">
        <w:t>.</w:t>
      </w:r>
    </w:p>
    <w:p w14:paraId="1DAD7CB2" w14:textId="2023E7EA" w:rsidR="004B7B07" w:rsidRPr="00065484" w:rsidRDefault="004B7B0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C84D0C1" w14:textId="0B9B6A18" w:rsidR="004B7B07" w:rsidRDefault="004B7B0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bCs/>
        </w:rPr>
      </w:pPr>
      <w:r w:rsidRPr="00065484">
        <w:rPr>
          <w:b/>
          <w:bCs/>
        </w:rPr>
        <w:t xml:space="preserve">Relationship between </w:t>
      </w:r>
      <w:r w:rsidR="003E07B7" w:rsidRPr="00065484">
        <w:rPr>
          <w:b/>
          <w:bCs/>
        </w:rPr>
        <w:t>l</w:t>
      </w:r>
      <w:r w:rsidRPr="00065484">
        <w:rPr>
          <w:b/>
          <w:bCs/>
        </w:rPr>
        <w:t xml:space="preserve">earning and </w:t>
      </w:r>
      <w:r w:rsidR="003E07B7" w:rsidRPr="00065484">
        <w:rPr>
          <w:b/>
          <w:bCs/>
        </w:rPr>
        <w:t>standardized test</w:t>
      </w:r>
      <w:r w:rsidR="00D337DE" w:rsidRPr="00065484">
        <w:rPr>
          <w:b/>
          <w:bCs/>
        </w:rPr>
        <w:t>s</w:t>
      </w:r>
      <w:r w:rsidR="003E07B7" w:rsidRPr="00065484">
        <w:rPr>
          <w:b/>
          <w:bCs/>
        </w:rPr>
        <w:t xml:space="preserve"> of reading and phonological skills.</w:t>
      </w:r>
      <w:r w:rsidRPr="00065484">
        <w:rPr>
          <w:b/>
          <w:bCs/>
        </w:rPr>
        <w:t xml:space="preserve"> </w:t>
      </w:r>
    </w:p>
    <w:p w14:paraId="6441D6E2" w14:textId="4CDD96D5" w:rsidR="009930B4" w:rsidRDefault="009930B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bCs/>
        </w:rPr>
      </w:pPr>
    </w:p>
    <w:p w14:paraId="7867C62F" w14:textId="69CDC123" w:rsidR="00323897" w:rsidRPr="001B6231" w:rsidRDefault="00447BDB" w:rsidP="001B623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t>To examine the relationship between task learning performance and individual reading abilities, we assessed Pearson correlations between all seven learning measures and word reading and phonological awareness</w:t>
      </w:r>
      <w:r w:rsidR="00F60EDC">
        <w:t xml:space="preserve"> across the entire sample, and within each group.</w:t>
      </w:r>
      <w:r>
        <w:t xml:space="preserve"> </w:t>
      </w:r>
      <w:r w:rsidR="00F14FF1">
        <w:t>Better decoding skills were associated with faster learning on the RP task (</w:t>
      </w:r>
      <w:r w:rsidR="001873F3" w:rsidRPr="00065484">
        <w:rPr>
          <w:b/>
          <w:bCs/>
        </w:rPr>
        <w:t xml:space="preserve">Figure </w:t>
      </w:r>
      <w:r w:rsidR="001873F3">
        <w:rPr>
          <w:b/>
          <w:bCs/>
        </w:rPr>
        <w:t>S1;</w:t>
      </w:r>
      <w:r w:rsidR="001873F3">
        <w:t xml:space="preserve"> </w:t>
      </w:r>
      <w:r w:rsidR="00F14FF1">
        <w:t>r =</w:t>
      </w:r>
      <w:r w:rsidR="00F14FF1" w:rsidRPr="00065484">
        <w:t xml:space="preserve"> 0.</w:t>
      </w:r>
      <w:r w:rsidR="00F14FF1">
        <w:t>66</w:t>
      </w:r>
      <w:r w:rsidR="00F14FF1" w:rsidRPr="00065484">
        <w:t xml:space="preserve">, one-tailed </w:t>
      </w:r>
      <w:r w:rsidR="00F14FF1" w:rsidRPr="00065484">
        <w:rPr>
          <w:i/>
          <w:iCs/>
        </w:rPr>
        <w:t>p</w:t>
      </w:r>
      <w:r w:rsidR="00F14FF1" w:rsidRPr="00065484">
        <w:t xml:space="preserve"> </w:t>
      </w:r>
      <w:r w:rsidR="00F14FF1">
        <w:t>&lt;</w:t>
      </w:r>
      <w:r w:rsidR="00F14FF1" w:rsidRPr="00065484">
        <w:t xml:space="preserve"> 0.001, Bonferroni-corrected </w:t>
      </w:r>
      <w:r w:rsidR="00F14FF1" w:rsidRPr="00065484">
        <w:rPr>
          <w:i/>
          <w:iCs/>
        </w:rPr>
        <w:t>p</w:t>
      </w:r>
      <w:r w:rsidR="00F14FF1" w:rsidRPr="00065484">
        <w:t xml:space="preserve"> &lt; 0.05, BF</w:t>
      </w:r>
      <w:r w:rsidR="00FA39A3">
        <w:rPr>
          <w:vertAlign w:val="subscript"/>
        </w:rPr>
        <w:t>10</w:t>
      </w:r>
      <w:r w:rsidR="00F14FF1" w:rsidRPr="00065484">
        <w:t xml:space="preserve"> = </w:t>
      </w:r>
      <w:r w:rsidR="00F14FF1">
        <w:t xml:space="preserve">265.70). </w:t>
      </w:r>
      <w:r w:rsidR="00D337DE" w:rsidRPr="00065484">
        <w:t xml:space="preserve">Better </w:t>
      </w:r>
      <w:r w:rsidR="00E473F0" w:rsidRPr="00065484">
        <w:t>decoding skills w</w:t>
      </w:r>
      <w:r w:rsidR="00C6210D" w:rsidRPr="00065484">
        <w:t>ere</w:t>
      </w:r>
      <w:r w:rsidR="001873F3">
        <w:t xml:space="preserve"> also</w:t>
      </w:r>
      <w:r w:rsidR="00E473F0" w:rsidRPr="00065484">
        <w:t xml:space="preserve"> significantly associated with greater ASL accuracy (</w:t>
      </w:r>
      <w:r w:rsidR="00C7354E" w:rsidRPr="00065484">
        <w:rPr>
          <w:b/>
          <w:bCs/>
        </w:rPr>
        <w:t>Figure 3A</w:t>
      </w:r>
      <w:r w:rsidR="00C7354E" w:rsidRPr="00065484">
        <w:t>;</w:t>
      </w:r>
      <w:r w:rsidR="0025489E">
        <w:t xml:space="preserve"> r =</w:t>
      </w:r>
      <w:r w:rsidR="00C7354E" w:rsidRPr="00065484">
        <w:t xml:space="preserve"> </w:t>
      </w:r>
      <w:r w:rsidR="00E473F0" w:rsidRPr="00065484">
        <w:t xml:space="preserve">0.49, one-tailed </w:t>
      </w:r>
      <w:r w:rsidR="00E473F0" w:rsidRPr="00065484">
        <w:rPr>
          <w:i/>
          <w:iCs/>
        </w:rPr>
        <w:t>p</w:t>
      </w:r>
      <w:r w:rsidR="00E473F0" w:rsidRPr="00065484">
        <w:t xml:space="preserve"> = 0.001, Bonferroni-corrected </w:t>
      </w:r>
      <w:r w:rsidR="00E473F0" w:rsidRPr="00065484">
        <w:rPr>
          <w:i/>
          <w:iCs/>
        </w:rPr>
        <w:t>p</w:t>
      </w:r>
      <w:r w:rsidR="00E473F0" w:rsidRPr="00065484">
        <w:t xml:space="preserve"> &lt; 0.05</w:t>
      </w:r>
      <w:r w:rsidR="00F96F5B" w:rsidRPr="00065484">
        <w:t>, BF</w:t>
      </w:r>
      <w:r w:rsidR="00FA39A3">
        <w:rPr>
          <w:vertAlign w:val="subscript"/>
        </w:rPr>
        <w:t>10</w:t>
      </w:r>
      <w:r w:rsidR="00F96F5B" w:rsidRPr="00065484">
        <w:t xml:space="preserve"> = </w:t>
      </w:r>
      <w:r w:rsidR="00145088">
        <w:t>42.70</w:t>
      </w:r>
      <w:r w:rsidR="00E473F0" w:rsidRPr="00065484">
        <w:t>), but not with VSL accuracy (</w:t>
      </w:r>
      <w:r w:rsidR="0025489E">
        <w:t xml:space="preserve">r = </w:t>
      </w:r>
      <w:r w:rsidR="00E473F0" w:rsidRPr="00065484">
        <w:t xml:space="preserve">-0.12, one-tailed </w:t>
      </w:r>
      <w:r w:rsidR="00E473F0" w:rsidRPr="00065484">
        <w:rPr>
          <w:i/>
          <w:iCs/>
        </w:rPr>
        <w:t xml:space="preserve">p </w:t>
      </w:r>
      <w:r w:rsidR="00E473F0" w:rsidRPr="00065484">
        <w:t>= 0.27</w:t>
      </w:r>
      <w:r w:rsidR="00F96F5B" w:rsidRPr="00065484">
        <w:t>, BF</w:t>
      </w:r>
      <w:r w:rsidR="00FA39A3">
        <w:rPr>
          <w:vertAlign w:val="subscript"/>
        </w:rPr>
        <w:t>10</w:t>
      </w:r>
      <w:r w:rsidR="00F96F5B" w:rsidRPr="00065484">
        <w:t xml:space="preserve"> = 0.</w:t>
      </w:r>
      <w:r w:rsidR="00145088">
        <w:t>13</w:t>
      </w:r>
      <w:r w:rsidR="00E473F0" w:rsidRPr="00065484">
        <w:t>)</w:t>
      </w:r>
      <w:r w:rsidR="00884528">
        <w:t xml:space="preserve">, with the </w:t>
      </w:r>
      <w:r w:rsidR="00B01CDE">
        <w:t>ASL</w:t>
      </w:r>
      <w:r w:rsidR="00884528">
        <w:t xml:space="preserve"> </w:t>
      </w:r>
      <w:r w:rsidR="00BC7078">
        <w:t>correlation</w:t>
      </w:r>
      <w:r w:rsidR="00884528">
        <w:t xml:space="preserve"> significantly stronger than the </w:t>
      </w:r>
      <w:r w:rsidR="00B01CDE">
        <w:t>VSL correlation</w:t>
      </w:r>
      <w:r w:rsidR="00BC7078">
        <w:t xml:space="preserve"> (</w:t>
      </w:r>
      <w:proofErr w:type="spellStart"/>
      <w:r w:rsidR="00884528">
        <w:t>Diedenhofen</w:t>
      </w:r>
      <w:proofErr w:type="spellEnd"/>
      <w:r w:rsidR="00884528">
        <w:t xml:space="preserve"> &amp; </w:t>
      </w:r>
      <w:proofErr w:type="spellStart"/>
      <w:r w:rsidR="00884528">
        <w:t>Musch</w:t>
      </w:r>
      <w:proofErr w:type="spellEnd"/>
      <w:r w:rsidR="00884528">
        <w:t>, 2015</w:t>
      </w:r>
      <w:r w:rsidR="00BC7078">
        <w:t xml:space="preserve">; </w:t>
      </w:r>
      <w:r w:rsidR="00BC7078">
        <w:rPr>
          <w:i/>
          <w:iCs/>
        </w:rPr>
        <w:t xml:space="preserve">z </w:t>
      </w:r>
      <w:r w:rsidR="00BC7078">
        <w:t xml:space="preserve">= 2.69, </w:t>
      </w:r>
      <w:r w:rsidR="00BC7078">
        <w:rPr>
          <w:i/>
          <w:iCs/>
        </w:rPr>
        <w:t xml:space="preserve">p </w:t>
      </w:r>
      <w:r w:rsidR="00BC7078">
        <w:t xml:space="preserve">= 0.007). </w:t>
      </w:r>
      <w:r w:rsidR="00323897" w:rsidRPr="00012408">
        <w:rPr>
          <w:lang w:val="en"/>
        </w:rPr>
        <w:t>Importantly, the ASL-decoding relationship was similarly strong within the DD group alone (0.50, one-tailed p = 0.03, BF</w:t>
      </w:r>
      <w:r w:rsidR="00F525E2">
        <w:rPr>
          <w:vertAlign w:val="subscript"/>
          <w:lang w:val="en"/>
        </w:rPr>
        <w:t>10</w:t>
      </w:r>
      <w:r w:rsidR="00323897" w:rsidRPr="00012408">
        <w:rPr>
          <w:lang w:val="en"/>
        </w:rPr>
        <w:t xml:space="preserve"> = </w:t>
      </w:r>
      <w:r w:rsidR="00145088">
        <w:rPr>
          <w:lang w:val="en"/>
        </w:rPr>
        <w:t>3.28</w:t>
      </w:r>
      <w:r w:rsidR="00323897" w:rsidRPr="00012408">
        <w:rPr>
          <w:lang w:val="en"/>
        </w:rPr>
        <w:t xml:space="preserve">).  This indicates that the correlation found in the entire sample was not solely due to the differences in ASL and decoding skills between the </w:t>
      </w:r>
      <w:r w:rsidR="00A32077">
        <w:rPr>
          <w:lang w:val="en"/>
        </w:rPr>
        <w:t>TYP</w:t>
      </w:r>
      <w:r w:rsidR="00323897" w:rsidRPr="00012408">
        <w:rPr>
          <w:lang w:val="en"/>
        </w:rPr>
        <w:t xml:space="preserve"> and DD groups.</w:t>
      </w:r>
    </w:p>
    <w:p w14:paraId="198CD150" w14:textId="4912F1C8" w:rsidR="00183A7A" w:rsidRPr="00065484" w:rsidRDefault="001213C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E473F0" w:rsidRPr="00065484">
        <w:t xml:space="preserve">We also examined the correlations between learning performance and individuals’ phonological awareness skills, measured by the average of Elision and Blending Words from </w:t>
      </w:r>
      <w:r w:rsidR="00D337DE" w:rsidRPr="00065484">
        <w:t xml:space="preserve">the </w:t>
      </w:r>
      <w:r w:rsidR="00E473F0" w:rsidRPr="00065484">
        <w:t>CTOPP-2 (</w:t>
      </w:r>
      <w:r w:rsidR="00E473F0" w:rsidRPr="00065484">
        <w:rPr>
          <w:b/>
          <w:bCs/>
        </w:rPr>
        <w:t>Table 3</w:t>
      </w:r>
      <w:r w:rsidR="00E473F0" w:rsidRPr="00065484">
        <w:t xml:space="preserve">). </w:t>
      </w:r>
      <w:r w:rsidR="0040152A" w:rsidRPr="00065484">
        <w:t>A greater</w:t>
      </w:r>
      <w:r w:rsidR="00E473F0" w:rsidRPr="00065484">
        <w:t xml:space="preserve"> VSL </w:t>
      </w:r>
      <w:r w:rsidR="00D337DE" w:rsidRPr="00065484">
        <w:t>response-time</w:t>
      </w:r>
      <w:r w:rsidR="00E473F0" w:rsidRPr="00065484">
        <w:t xml:space="preserve"> slope in the DD group</w:t>
      </w:r>
      <w:r w:rsidR="0040152A" w:rsidRPr="00065484">
        <w:t xml:space="preserve"> correlated significantly with</w:t>
      </w:r>
      <w:r w:rsidR="00E473F0" w:rsidRPr="00065484">
        <w:t xml:space="preserve"> </w:t>
      </w:r>
      <w:r w:rsidR="0040152A" w:rsidRPr="00065484">
        <w:t>higher</w:t>
      </w:r>
      <w:r w:rsidR="00E473F0" w:rsidRPr="00065484">
        <w:t xml:space="preserve"> phonological awareness</w:t>
      </w:r>
      <w:r w:rsidR="0040152A" w:rsidRPr="00065484">
        <w:t xml:space="preserve"> scores</w:t>
      </w:r>
      <w:r w:rsidR="00597FF0" w:rsidRPr="00065484">
        <w:t xml:space="preserve"> (</w:t>
      </w:r>
      <w:r w:rsidR="00C7354E" w:rsidRPr="00065484">
        <w:rPr>
          <w:b/>
          <w:bCs/>
        </w:rPr>
        <w:t>Figure 3B</w:t>
      </w:r>
      <w:r w:rsidR="00C7354E" w:rsidRPr="00065484">
        <w:t xml:space="preserve">; </w:t>
      </w:r>
      <w:r w:rsidR="00E02AEC">
        <w:t xml:space="preserve">r = </w:t>
      </w:r>
      <w:r w:rsidR="00597FF0" w:rsidRPr="00065484">
        <w:t xml:space="preserve">-0.85, one-tailed </w:t>
      </w:r>
      <w:r w:rsidR="00597FF0" w:rsidRPr="00065484">
        <w:rPr>
          <w:i/>
          <w:iCs/>
        </w:rPr>
        <w:t xml:space="preserve">p </w:t>
      </w:r>
      <w:r w:rsidR="00597FF0" w:rsidRPr="00065484">
        <w:t xml:space="preserve">&lt; 0.001, Bonferroni-corrected </w:t>
      </w:r>
      <w:r w:rsidR="00597FF0" w:rsidRPr="00065484">
        <w:rPr>
          <w:i/>
          <w:iCs/>
        </w:rPr>
        <w:t>p</w:t>
      </w:r>
      <w:r w:rsidR="00597FF0" w:rsidRPr="00065484">
        <w:t xml:space="preserve"> &lt; 0.05</w:t>
      </w:r>
      <w:r w:rsidR="00F96F5B" w:rsidRPr="00065484">
        <w:t xml:space="preserve">, </w:t>
      </w:r>
      <w:r w:rsidR="00145088" w:rsidRPr="00FC1106">
        <w:rPr>
          <w:sz w:val="22"/>
          <w:szCs w:val="22"/>
        </w:rPr>
        <w:t>BF</w:t>
      </w:r>
      <w:r w:rsidR="00145088" w:rsidRPr="00FC1106">
        <w:rPr>
          <w:sz w:val="22"/>
          <w:szCs w:val="22"/>
          <w:vertAlign w:val="subscript"/>
        </w:rPr>
        <w:t>10</w:t>
      </w:r>
      <w:r w:rsidR="00F96F5B" w:rsidRPr="00065484">
        <w:t xml:space="preserve"> = </w:t>
      </w:r>
      <w:r w:rsidR="00145088">
        <w:t>1587.00</w:t>
      </w:r>
      <w:r w:rsidR="00597FF0" w:rsidRPr="00065484">
        <w:t>)</w:t>
      </w:r>
      <w:r w:rsidR="00E473F0" w:rsidRPr="00065484">
        <w:t xml:space="preserve">. </w:t>
      </w:r>
      <w:r w:rsidR="0040152A" w:rsidRPr="00065484">
        <w:t xml:space="preserve">There was also a significant correlation </w:t>
      </w:r>
      <w:r w:rsidR="00597FF0" w:rsidRPr="00065484">
        <w:t xml:space="preserve">between </w:t>
      </w:r>
      <w:r w:rsidR="0040152A" w:rsidRPr="00065484">
        <w:t xml:space="preserve">greater </w:t>
      </w:r>
      <w:r w:rsidR="00597FF0" w:rsidRPr="00065484">
        <w:t xml:space="preserve">VSL accuracy and </w:t>
      </w:r>
      <w:r w:rsidR="0040152A" w:rsidRPr="00065484">
        <w:t xml:space="preserve">higher </w:t>
      </w:r>
      <w:r w:rsidR="00597FF0" w:rsidRPr="00065484">
        <w:t>phonological awareness</w:t>
      </w:r>
      <w:r w:rsidR="0040152A" w:rsidRPr="00065484">
        <w:t xml:space="preserve"> scores</w:t>
      </w:r>
      <w:r w:rsidR="00597FF0" w:rsidRPr="00065484">
        <w:t xml:space="preserve"> in the DD group (</w:t>
      </w:r>
      <w:r w:rsidR="00E02AEC">
        <w:t xml:space="preserve">r = </w:t>
      </w:r>
      <w:r w:rsidR="00597FF0" w:rsidRPr="00065484">
        <w:t xml:space="preserve">0.54, one-tailed </w:t>
      </w:r>
      <w:r w:rsidR="00597FF0" w:rsidRPr="00065484">
        <w:rPr>
          <w:i/>
          <w:iCs/>
        </w:rPr>
        <w:t xml:space="preserve">p </w:t>
      </w:r>
      <w:r w:rsidR="00597FF0" w:rsidRPr="00065484">
        <w:t>= 0.02</w:t>
      </w:r>
      <w:r w:rsidR="00F96F5B" w:rsidRPr="00065484">
        <w:t xml:space="preserve">, </w:t>
      </w:r>
      <w:r w:rsidR="00145088" w:rsidRPr="00FC1106">
        <w:rPr>
          <w:sz w:val="22"/>
          <w:szCs w:val="22"/>
        </w:rPr>
        <w:t>BF</w:t>
      </w:r>
      <w:r w:rsidR="00145088" w:rsidRPr="00FC1106">
        <w:rPr>
          <w:sz w:val="22"/>
          <w:szCs w:val="22"/>
          <w:vertAlign w:val="subscript"/>
        </w:rPr>
        <w:t>10</w:t>
      </w:r>
      <w:r w:rsidR="00F96F5B" w:rsidRPr="00065484">
        <w:t xml:space="preserve"> = </w:t>
      </w:r>
      <w:r w:rsidR="00145088">
        <w:t>4.96</w:t>
      </w:r>
      <w:r w:rsidR="00597FF0" w:rsidRPr="00065484">
        <w:t>).</w:t>
      </w:r>
      <w:r w:rsidR="00C6210D" w:rsidRPr="00065484">
        <w:t xml:space="preserve"> </w:t>
      </w:r>
      <w:r w:rsidR="006B3899" w:rsidRPr="00065484">
        <w:t xml:space="preserve">No correlations </w:t>
      </w:r>
      <w:r w:rsidR="003E07B7" w:rsidRPr="00065484">
        <w:t>survived corrections for multiple comparisons within the typical group</w:t>
      </w:r>
      <w:r w:rsidR="002C330F" w:rsidRPr="00065484">
        <w:t xml:space="preserve">, </w:t>
      </w:r>
      <w:r w:rsidR="0040152A" w:rsidRPr="00065484">
        <w:t>perhaps</w:t>
      </w:r>
      <w:r w:rsidR="002C330F" w:rsidRPr="00065484">
        <w:t xml:space="preserve"> due to </w:t>
      </w:r>
      <w:r w:rsidR="00917245" w:rsidRPr="00065484">
        <w:t xml:space="preserve">smaller variance </w:t>
      </w:r>
      <w:r w:rsidR="00597FF0" w:rsidRPr="00065484">
        <w:t>in the</w:t>
      </w:r>
      <w:r w:rsidR="00D337DE" w:rsidRPr="00065484">
        <w:t>ir</w:t>
      </w:r>
      <w:r w:rsidR="00597FF0" w:rsidRPr="00065484">
        <w:t xml:space="preserve"> reading and phonological awareness </w:t>
      </w:r>
      <w:r w:rsidR="00D337DE" w:rsidRPr="00065484">
        <w:t>scores</w:t>
      </w:r>
      <w:r w:rsidR="00597FF0" w:rsidRPr="00065484">
        <w:t>.</w:t>
      </w:r>
    </w:p>
    <w:p w14:paraId="66156963" w14:textId="77777777"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0F35CE59" w14:textId="2338E075" w:rsidR="00917245" w:rsidRDefault="00183A7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Table 3</w:t>
      </w:r>
      <w:r w:rsidR="00D337DE" w:rsidRPr="00065484">
        <w:rPr>
          <w:b/>
          <w:bCs/>
        </w:rPr>
        <w:t>.</w:t>
      </w:r>
      <w:r w:rsidRPr="00065484">
        <w:rPr>
          <w:b/>
          <w:bCs/>
        </w:rPr>
        <w:t xml:space="preserve"> </w:t>
      </w:r>
      <w:r w:rsidRPr="00065484">
        <w:t>Correlation coefficients between procedural/statistical learning and standardized reading and phonological test scores.</w:t>
      </w:r>
    </w:p>
    <w:p w14:paraId="711D3C7B" w14:textId="29FB580E" w:rsidR="000F19DC" w:rsidRDefault="000F58BE">
      <w:pPr>
        <w:widowControl w:val="0"/>
        <w:tabs>
          <w:tab w:val="left" w:pos="360"/>
          <w:tab w:val="left" w:pos="720"/>
          <w:tab w:val="left" w:pos="1080"/>
          <w:tab w:val="left" w:pos="1440"/>
          <w:tab w:val="left" w:pos="1800"/>
          <w:tab w:val="left" w:pos="2160"/>
          <w:tab w:val="left" w:pos="2880"/>
          <w:tab w:val="left" w:pos="3600"/>
          <w:tab w:val="left" w:pos="4320"/>
        </w:tabs>
        <w:jc w:val="both"/>
        <w:rPr>
          <w:rFonts w:ascii="Arial" w:eastAsia="SimSun" w:hAnsi="Arial" w:cs="Arial"/>
          <w:sz w:val="22"/>
          <w:szCs w:val="22"/>
          <w:lang w:val="en"/>
        </w:rPr>
      </w:pPr>
      <w:r>
        <w:fldChar w:fldCharType="begin"/>
      </w:r>
      <w:r>
        <w:instrText xml:space="preserve"> LINK </w:instrText>
      </w:r>
      <w:r w:rsidR="000F19DC">
        <w:instrText xml:space="preserve">Excel.Sheet.12 "/Users/olaozernov-palchik/Dropbox (MIT)/GitHub/procedural-learning/paper/revision/Table 3.xlsx" Sheet1!R1C1:R23C7 </w:instrText>
      </w:r>
      <w:r>
        <w:instrText xml:space="preserve">\a \f 4 \h  \* MERGEFORMAT </w:instrText>
      </w:r>
      <w:r w:rsidR="000F19DC">
        <w:fldChar w:fldCharType="separate"/>
      </w:r>
    </w:p>
    <w:tbl>
      <w:tblPr>
        <w:tblW w:w="10080" w:type="dxa"/>
        <w:tblLook w:val="04A0" w:firstRow="1" w:lastRow="0" w:firstColumn="1" w:lastColumn="0" w:noHBand="0" w:noVBand="1"/>
      </w:tblPr>
      <w:tblGrid>
        <w:gridCol w:w="1350"/>
        <w:gridCol w:w="1440"/>
        <w:gridCol w:w="1582"/>
        <w:gridCol w:w="1388"/>
        <w:gridCol w:w="1350"/>
        <w:gridCol w:w="1670"/>
        <w:gridCol w:w="1300"/>
      </w:tblGrid>
      <w:tr w:rsidR="000F19DC" w:rsidRPr="000F19DC" w14:paraId="12541807" w14:textId="77777777" w:rsidTr="000F19DC">
        <w:trPr>
          <w:divId w:val="601228325"/>
          <w:trHeight w:val="288"/>
        </w:trPr>
        <w:tc>
          <w:tcPr>
            <w:tcW w:w="1350" w:type="dxa"/>
            <w:vMerge w:val="restart"/>
            <w:tcBorders>
              <w:top w:val="single" w:sz="8" w:space="0" w:color="auto"/>
              <w:left w:val="nil"/>
              <w:bottom w:val="single" w:sz="8" w:space="0" w:color="000000"/>
              <w:right w:val="nil"/>
            </w:tcBorders>
            <w:shd w:val="clear" w:color="auto" w:fill="auto"/>
            <w:vAlign w:val="center"/>
            <w:hideMark/>
          </w:tcPr>
          <w:p w14:paraId="0B6B390E" w14:textId="03AF24A3" w:rsidR="000F19DC" w:rsidRPr="000F19DC" w:rsidRDefault="000F19DC" w:rsidP="000F19DC">
            <w:pPr>
              <w:rPr>
                <w:b/>
                <w:bCs/>
                <w:color w:val="000000"/>
              </w:rPr>
            </w:pPr>
            <w:r w:rsidRPr="000F19DC">
              <w:rPr>
                <w:b/>
                <w:bCs/>
                <w:color w:val="000000"/>
              </w:rPr>
              <w:t>Learning</w:t>
            </w:r>
          </w:p>
        </w:tc>
        <w:tc>
          <w:tcPr>
            <w:tcW w:w="4410" w:type="dxa"/>
            <w:gridSpan w:val="3"/>
            <w:tcBorders>
              <w:top w:val="single" w:sz="8" w:space="0" w:color="auto"/>
              <w:left w:val="nil"/>
              <w:bottom w:val="single" w:sz="8" w:space="0" w:color="7F7F7F"/>
              <w:right w:val="nil"/>
            </w:tcBorders>
            <w:shd w:val="clear" w:color="auto" w:fill="auto"/>
            <w:vAlign w:val="center"/>
            <w:hideMark/>
          </w:tcPr>
          <w:p w14:paraId="2B78981E" w14:textId="77777777" w:rsidR="000F19DC" w:rsidRPr="000F19DC" w:rsidRDefault="000F19DC" w:rsidP="000F19DC">
            <w:pPr>
              <w:jc w:val="center"/>
              <w:rPr>
                <w:b/>
                <w:bCs/>
                <w:color w:val="000000"/>
              </w:rPr>
            </w:pPr>
            <w:r w:rsidRPr="000F19DC">
              <w:rPr>
                <w:b/>
                <w:bCs/>
                <w:color w:val="000000"/>
              </w:rPr>
              <w:t>Decoding</w:t>
            </w:r>
          </w:p>
        </w:tc>
        <w:tc>
          <w:tcPr>
            <w:tcW w:w="4320" w:type="dxa"/>
            <w:gridSpan w:val="3"/>
            <w:tcBorders>
              <w:top w:val="single" w:sz="8" w:space="0" w:color="auto"/>
              <w:left w:val="nil"/>
              <w:bottom w:val="single" w:sz="8" w:space="0" w:color="7F7F7F"/>
              <w:right w:val="nil"/>
            </w:tcBorders>
            <w:shd w:val="clear" w:color="auto" w:fill="auto"/>
            <w:vAlign w:val="center"/>
            <w:hideMark/>
          </w:tcPr>
          <w:p w14:paraId="4C707C0F" w14:textId="77777777" w:rsidR="000F19DC" w:rsidRPr="000F19DC" w:rsidRDefault="000F19DC" w:rsidP="000F19DC">
            <w:pPr>
              <w:jc w:val="center"/>
              <w:rPr>
                <w:b/>
                <w:bCs/>
                <w:color w:val="000000"/>
              </w:rPr>
            </w:pPr>
            <w:r w:rsidRPr="000F19DC">
              <w:rPr>
                <w:b/>
                <w:bCs/>
                <w:color w:val="000000"/>
              </w:rPr>
              <w:t>Phonological Awareness</w:t>
            </w:r>
          </w:p>
        </w:tc>
      </w:tr>
      <w:tr w:rsidR="000F19DC" w:rsidRPr="000F19DC" w14:paraId="08EBC5C0" w14:textId="77777777" w:rsidTr="000F19DC">
        <w:trPr>
          <w:divId w:val="601228325"/>
          <w:trHeight w:val="288"/>
        </w:trPr>
        <w:tc>
          <w:tcPr>
            <w:tcW w:w="1350" w:type="dxa"/>
            <w:vMerge/>
            <w:tcBorders>
              <w:top w:val="single" w:sz="8" w:space="0" w:color="000000"/>
              <w:left w:val="nil"/>
              <w:bottom w:val="single" w:sz="8" w:space="0" w:color="000000"/>
              <w:right w:val="nil"/>
            </w:tcBorders>
            <w:shd w:val="clear" w:color="auto" w:fill="auto"/>
            <w:vAlign w:val="center"/>
            <w:hideMark/>
          </w:tcPr>
          <w:p w14:paraId="3F2A9072" w14:textId="77777777" w:rsidR="000F19DC" w:rsidRPr="000F19DC" w:rsidRDefault="000F19DC" w:rsidP="000F19DC">
            <w:pPr>
              <w:rPr>
                <w:b/>
                <w:bCs/>
                <w:color w:val="000000"/>
              </w:rPr>
            </w:pPr>
          </w:p>
        </w:tc>
        <w:tc>
          <w:tcPr>
            <w:tcW w:w="1440" w:type="dxa"/>
            <w:tcBorders>
              <w:top w:val="nil"/>
              <w:left w:val="nil"/>
              <w:bottom w:val="single" w:sz="8" w:space="0" w:color="auto"/>
              <w:right w:val="nil"/>
            </w:tcBorders>
            <w:shd w:val="clear" w:color="auto" w:fill="auto"/>
            <w:vAlign w:val="center"/>
            <w:hideMark/>
          </w:tcPr>
          <w:p w14:paraId="5EF43F54" w14:textId="77777777" w:rsidR="000F19DC" w:rsidRPr="000F19DC" w:rsidRDefault="000F19DC" w:rsidP="000F19DC">
            <w:pPr>
              <w:jc w:val="both"/>
              <w:rPr>
                <w:color w:val="000000"/>
              </w:rPr>
            </w:pPr>
            <w:r w:rsidRPr="000F19DC">
              <w:rPr>
                <w:color w:val="000000"/>
              </w:rPr>
              <w:t>All</w:t>
            </w:r>
          </w:p>
        </w:tc>
        <w:tc>
          <w:tcPr>
            <w:tcW w:w="1582" w:type="dxa"/>
            <w:tcBorders>
              <w:top w:val="nil"/>
              <w:left w:val="nil"/>
              <w:bottom w:val="single" w:sz="8" w:space="0" w:color="auto"/>
              <w:right w:val="nil"/>
            </w:tcBorders>
            <w:shd w:val="clear" w:color="auto" w:fill="auto"/>
            <w:vAlign w:val="center"/>
            <w:hideMark/>
          </w:tcPr>
          <w:p w14:paraId="5B2E5228" w14:textId="77777777" w:rsidR="000F19DC" w:rsidRPr="000F19DC" w:rsidRDefault="000F19DC" w:rsidP="000F19DC">
            <w:pPr>
              <w:rPr>
                <w:color w:val="000000"/>
              </w:rPr>
            </w:pPr>
            <w:r w:rsidRPr="000F19DC">
              <w:rPr>
                <w:color w:val="000000"/>
              </w:rPr>
              <w:t>DD</w:t>
            </w:r>
          </w:p>
        </w:tc>
        <w:tc>
          <w:tcPr>
            <w:tcW w:w="1388" w:type="dxa"/>
            <w:tcBorders>
              <w:top w:val="nil"/>
              <w:left w:val="nil"/>
              <w:bottom w:val="single" w:sz="8" w:space="0" w:color="auto"/>
              <w:right w:val="nil"/>
            </w:tcBorders>
            <w:shd w:val="clear" w:color="auto" w:fill="auto"/>
            <w:vAlign w:val="center"/>
            <w:hideMark/>
          </w:tcPr>
          <w:p w14:paraId="1B129DCD" w14:textId="77777777" w:rsidR="000F19DC" w:rsidRPr="000F19DC" w:rsidRDefault="000F19DC" w:rsidP="000F19DC">
            <w:pPr>
              <w:jc w:val="both"/>
              <w:rPr>
                <w:color w:val="000000"/>
              </w:rPr>
            </w:pPr>
            <w:r w:rsidRPr="000F19DC">
              <w:rPr>
                <w:color w:val="000000"/>
              </w:rPr>
              <w:t>TYP</w:t>
            </w:r>
          </w:p>
        </w:tc>
        <w:tc>
          <w:tcPr>
            <w:tcW w:w="1350" w:type="dxa"/>
            <w:tcBorders>
              <w:top w:val="nil"/>
              <w:left w:val="nil"/>
              <w:bottom w:val="single" w:sz="8" w:space="0" w:color="auto"/>
              <w:right w:val="nil"/>
            </w:tcBorders>
            <w:shd w:val="clear" w:color="auto" w:fill="auto"/>
            <w:vAlign w:val="center"/>
            <w:hideMark/>
          </w:tcPr>
          <w:p w14:paraId="343C9013" w14:textId="77777777" w:rsidR="000F19DC" w:rsidRPr="000F19DC" w:rsidRDefault="000F19DC" w:rsidP="000F19DC">
            <w:pPr>
              <w:rPr>
                <w:color w:val="000000"/>
              </w:rPr>
            </w:pPr>
            <w:r w:rsidRPr="000F19DC">
              <w:rPr>
                <w:color w:val="000000"/>
              </w:rPr>
              <w:t>All</w:t>
            </w:r>
          </w:p>
        </w:tc>
        <w:tc>
          <w:tcPr>
            <w:tcW w:w="1670" w:type="dxa"/>
            <w:tcBorders>
              <w:top w:val="nil"/>
              <w:left w:val="nil"/>
              <w:bottom w:val="single" w:sz="8" w:space="0" w:color="auto"/>
              <w:right w:val="nil"/>
            </w:tcBorders>
            <w:shd w:val="clear" w:color="auto" w:fill="auto"/>
            <w:vAlign w:val="center"/>
            <w:hideMark/>
          </w:tcPr>
          <w:p w14:paraId="126FF123" w14:textId="77777777" w:rsidR="000F19DC" w:rsidRPr="000F19DC" w:rsidRDefault="000F19DC" w:rsidP="000F19DC">
            <w:pPr>
              <w:rPr>
                <w:color w:val="000000"/>
              </w:rPr>
            </w:pPr>
            <w:r w:rsidRPr="000F19DC">
              <w:rPr>
                <w:color w:val="000000"/>
              </w:rPr>
              <w:t>DD</w:t>
            </w:r>
          </w:p>
        </w:tc>
        <w:tc>
          <w:tcPr>
            <w:tcW w:w="1300" w:type="dxa"/>
            <w:tcBorders>
              <w:top w:val="nil"/>
              <w:left w:val="nil"/>
              <w:bottom w:val="single" w:sz="8" w:space="0" w:color="auto"/>
              <w:right w:val="nil"/>
            </w:tcBorders>
            <w:shd w:val="clear" w:color="auto" w:fill="auto"/>
            <w:vAlign w:val="center"/>
            <w:hideMark/>
          </w:tcPr>
          <w:p w14:paraId="6B828316" w14:textId="77777777" w:rsidR="000F19DC" w:rsidRPr="000F19DC" w:rsidRDefault="000F19DC" w:rsidP="000F19DC">
            <w:pPr>
              <w:rPr>
                <w:color w:val="000000"/>
              </w:rPr>
            </w:pPr>
            <w:r w:rsidRPr="000F19DC">
              <w:rPr>
                <w:color w:val="000000"/>
              </w:rPr>
              <w:t>TYP</w:t>
            </w:r>
          </w:p>
        </w:tc>
      </w:tr>
      <w:tr w:rsidR="000F19DC" w:rsidRPr="000F19DC" w14:paraId="4BFB6A2B" w14:textId="77777777" w:rsidTr="000F19DC">
        <w:trPr>
          <w:divId w:val="601228325"/>
          <w:trHeight w:val="288"/>
        </w:trPr>
        <w:tc>
          <w:tcPr>
            <w:tcW w:w="1350" w:type="dxa"/>
            <w:vMerge w:val="restart"/>
            <w:tcBorders>
              <w:top w:val="nil"/>
              <w:left w:val="nil"/>
              <w:bottom w:val="nil"/>
              <w:right w:val="nil"/>
            </w:tcBorders>
            <w:shd w:val="clear" w:color="auto" w:fill="auto"/>
            <w:vAlign w:val="center"/>
            <w:hideMark/>
          </w:tcPr>
          <w:p w14:paraId="580E19CF" w14:textId="77777777" w:rsidR="000F19DC" w:rsidRPr="000F19DC" w:rsidRDefault="000F19DC" w:rsidP="000F19DC">
            <w:pPr>
              <w:rPr>
                <w:b/>
                <w:bCs/>
                <w:color w:val="000000"/>
              </w:rPr>
            </w:pPr>
            <w:r w:rsidRPr="000F19DC">
              <w:rPr>
                <w:b/>
                <w:bCs/>
                <w:color w:val="000000"/>
              </w:rPr>
              <w:t xml:space="preserve">RP Prop </w:t>
            </w:r>
            <w:proofErr w:type="gramStart"/>
            <w:r w:rsidRPr="000F19DC">
              <w:rPr>
                <w:b/>
                <w:bCs/>
                <w:color w:val="000000"/>
              </w:rPr>
              <w:t>On</w:t>
            </w:r>
            <w:proofErr w:type="gramEnd"/>
            <w:r w:rsidRPr="000F19DC">
              <w:rPr>
                <w:b/>
                <w:bCs/>
                <w:color w:val="000000"/>
              </w:rPr>
              <w:t xml:space="preserve"> Slope (+)</w:t>
            </w:r>
          </w:p>
        </w:tc>
        <w:tc>
          <w:tcPr>
            <w:tcW w:w="1440" w:type="dxa"/>
            <w:tcBorders>
              <w:top w:val="nil"/>
              <w:left w:val="nil"/>
              <w:bottom w:val="nil"/>
              <w:right w:val="nil"/>
            </w:tcBorders>
            <w:shd w:val="clear" w:color="auto" w:fill="auto"/>
            <w:vAlign w:val="center"/>
            <w:hideMark/>
          </w:tcPr>
          <w:p w14:paraId="300109D8" w14:textId="77777777" w:rsidR="000F19DC" w:rsidRPr="000F19DC" w:rsidRDefault="000F19DC" w:rsidP="000F19DC">
            <w:pPr>
              <w:jc w:val="both"/>
              <w:rPr>
                <w:i/>
                <w:iCs/>
                <w:color w:val="000000"/>
              </w:rPr>
            </w:pPr>
            <w:r w:rsidRPr="000F19DC">
              <w:rPr>
                <w:i/>
                <w:iCs/>
                <w:color w:val="000000"/>
              </w:rPr>
              <w:t xml:space="preserve">r = </w:t>
            </w:r>
            <w:r w:rsidRPr="000F19DC">
              <w:rPr>
                <w:color w:val="000000"/>
              </w:rPr>
              <w:t>-0.03</w:t>
            </w:r>
          </w:p>
        </w:tc>
        <w:tc>
          <w:tcPr>
            <w:tcW w:w="1582" w:type="dxa"/>
            <w:tcBorders>
              <w:top w:val="nil"/>
              <w:left w:val="nil"/>
              <w:bottom w:val="nil"/>
              <w:right w:val="nil"/>
            </w:tcBorders>
            <w:shd w:val="clear" w:color="auto" w:fill="auto"/>
            <w:vAlign w:val="center"/>
            <w:hideMark/>
          </w:tcPr>
          <w:p w14:paraId="32E36FAC" w14:textId="77777777" w:rsidR="000F19DC" w:rsidRPr="000F19DC" w:rsidRDefault="000F19DC" w:rsidP="000F19DC">
            <w:pPr>
              <w:rPr>
                <w:i/>
                <w:iCs/>
                <w:color w:val="000000"/>
                <w:u w:val="single"/>
              </w:rPr>
            </w:pPr>
            <w:r w:rsidRPr="000F19DC">
              <w:rPr>
                <w:i/>
                <w:iCs/>
                <w:color w:val="000000"/>
                <w:u w:val="single"/>
              </w:rPr>
              <w:t xml:space="preserve">r = </w:t>
            </w:r>
            <w:r w:rsidRPr="000F19DC">
              <w:rPr>
                <w:color w:val="000000"/>
                <w:u w:val="single"/>
              </w:rPr>
              <w:t>0.66 **</w:t>
            </w:r>
            <w:r w:rsidRPr="000F19DC">
              <w:rPr>
                <w:i/>
                <w:iCs/>
                <w:color w:val="000000"/>
                <w:u w:val="single"/>
              </w:rPr>
              <w:t>*</w:t>
            </w:r>
          </w:p>
        </w:tc>
        <w:tc>
          <w:tcPr>
            <w:tcW w:w="1388" w:type="dxa"/>
            <w:tcBorders>
              <w:top w:val="nil"/>
              <w:left w:val="nil"/>
              <w:bottom w:val="nil"/>
              <w:right w:val="nil"/>
            </w:tcBorders>
            <w:shd w:val="clear" w:color="auto" w:fill="auto"/>
            <w:vAlign w:val="center"/>
            <w:hideMark/>
          </w:tcPr>
          <w:p w14:paraId="5A3FE8E8" w14:textId="77777777" w:rsidR="000F19DC" w:rsidRPr="000F19DC" w:rsidRDefault="000F19DC" w:rsidP="000F19DC">
            <w:pPr>
              <w:jc w:val="both"/>
              <w:rPr>
                <w:i/>
                <w:iCs/>
                <w:color w:val="000000"/>
              </w:rPr>
            </w:pPr>
            <w:r w:rsidRPr="000F19DC">
              <w:rPr>
                <w:i/>
                <w:iCs/>
                <w:color w:val="000000"/>
              </w:rPr>
              <w:t xml:space="preserve">r = </w:t>
            </w:r>
            <w:r w:rsidRPr="000F19DC">
              <w:rPr>
                <w:color w:val="000000"/>
              </w:rPr>
              <w:t>0.06</w:t>
            </w:r>
          </w:p>
        </w:tc>
        <w:tc>
          <w:tcPr>
            <w:tcW w:w="1350" w:type="dxa"/>
            <w:tcBorders>
              <w:top w:val="nil"/>
              <w:left w:val="nil"/>
              <w:bottom w:val="nil"/>
              <w:right w:val="nil"/>
            </w:tcBorders>
            <w:shd w:val="clear" w:color="auto" w:fill="auto"/>
            <w:vAlign w:val="center"/>
            <w:hideMark/>
          </w:tcPr>
          <w:p w14:paraId="60D6FACC" w14:textId="77777777" w:rsidR="000F19DC" w:rsidRPr="000F19DC" w:rsidRDefault="000F19DC" w:rsidP="000F19DC">
            <w:pPr>
              <w:rPr>
                <w:i/>
                <w:iCs/>
                <w:color w:val="000000"/>
              </w:rPr>
            </w:pPr>
            <w:r w:rsidRPr="000F19DC">
              <w:rPr>
                <w:i/>
                <w:iCs/>
                <w:color w:val="000000"/>
              </w:rPr>
              <w:t xml:space="preserve">r = </w:t>
            </w:r>
            <w:r w:rsidRPr="000F19DC">
              <w:rPr>
                <w:color w:val="000000"/>
              </w:rPr>
              <w:t>0.04</w:t>
            </w:r>
          </w:p>
        </w:tc>
        <w:tc>
          <w:tcPr>
            <w:tcW w:w="1670" w:type="dxa"/>
            <w:tcBorders>
              <w:top w:val="nil"/>
              <w:left w:val="nil"/>
              <w:bottom w:val="nil"/>
              <w:right w:val="nil"/>
            </w:tcBorders>
            <w:shd w:val="clear" w:color="auto" w:fill="auto"/>
            <w:vAlign w:val="center"/>
            <w:hideMark/>
          </w:tcPr>
          <w:p w14:paraId="3260613E" w14:textId="77777777" w:rsidR="000F19DC" w:rsidRPr="000F19DC" w:rsidRDefault="000F19DC" w:rsidP="000F19DC">
            <w:pPr>
              <w:rPr>
                <w:i/>
                <w:iCs/>
                <w:color w:val="000000"/>
              </w:rPr>
            </w:pPr>
            <w:r w:rsidRPr="000F19DC">
              <w:rPr>
                <w:i/>
                <w:iCs/>
                <w:color w:val="000000"/>
              </w:rPr>
              <w:t xml:space="preserve">r = </w:t>
            </w:r>
            <w:r w:rsidRPr="000F19DC">
              <w:rPr>
                <w:color w:val="000000"/>
              </w:rPr>
              <w:t>0.22</w:t>
            </w:r>
          </w:p>
        </w:tc>
        <w:tc>
          <w:tcPr>
            <w:tcW w:w="1300" w:type="dxa"/>
            <w:tcBorders>
              <w:top w:val="nil"/>
              <w:left w:val="nil"/>
              <w:bottom w:val="nil"/>
              <w:right w:val="nil"/>
            </w:tcBorders>
            <w:shd w:val="clear" w:color="auto" w:fill="auto"/>
            <w:vAlign w:val="center"/>
            <w:hideMark/>
          </w:tcPr>
          <w:p w14:paraId="367F480A" w14:textId="77777777" w:rsidR="000F19DC" w:rsidRPr="000F19DC" w:rsidRDefault="000F19DC" w:rsidP="000F19DC">
            <w:pPr>
              <w:rPr>
                <w:i/>
                <w:iCs/>
                <w:color w:val="000000"/>
              </w:rPr>
            </w:pPr>
            <w:r w:rsidRPr="000F19DC">
              <w:rPr>
                <w:i/>
                <w:iCs/>
                <w:color w:val="000000"/>
              </w:rPr>
              <w:t xml:space="preserve">r = </w:t>
            </w:r>
            <w:r w:rsidRPr="000F19DC">
              <w:rPr>
                <w:color w:val="000000"/>
              </w:rPr>
              <w:t>0.09</w:t>
            </w:r>
          </w:p>
        </w:tc>
      </w:tr>
      <w:tr w:rsidR="000F19DC" w:rsidRPr="000F19DC" w14:paraId="7DAB1E65" w14:textId="77777777" w:rsidTr="000F19DC">
        <w:trPr>
          <w:divId w:val="601228325"/>
          <w:trHeight w:val="288"/>
        </w:trPr>
        <w:tc>
          <w:tcPr>
            <w:tcW w:w="1350" w:type="dxa"/>
            <w:vMerge/>
            <w:tcBorders>
              <w:top w:val="nil"/>
              <w:left w:val="nil"/>
              <w:bottom w:val="nil"/>
              <w:right w:val="nil"/>
            </w:tcBorders>
            <w:shd w:val="clear" w:color="auto" w:fill="auto"/>
            <w:vAlign w:val="center"/>
            <w:hideMark/>
          </w:tcPr>
          <w:p w14:paraId="0724D8DA" w14:textId="77777777" w:rsidR="000F19DC" w:rsidRPr="000F19DC" w:rsidRDefault="000F19DC" w:rsidP="000F19DC">
            <w:pPr>
              <w:rPr>
                <w:b/>
                <w:bCs/>
                <w:color w:val="000000"/>
              </w:rPr>
            </w:pPr>
          </w:p>
        </w:tc>
        <w:tc>
          <w:tcPr>
            <w:tcW w:w="1440" w:type="dxa"/>
            <w:tcBorders>
              <w:top w:val="nil"/>
              <w:left w:val="nil"/>
              <w:bottom w:val="nil"/>
              <w:right w:val="nil"/>
            </w:tcBorders>
            <w:shd w:val="clear" w:color="auto" w:fill="auto"/>
            <w:vAlign w:val="center"/>
            <w:hideMark/>
          </w:tcPr>
          <w:p w14:paraId="2B9FE5E2" w14:textId="77777777" w:rsidR="000F19DC" w:rsidRPr="000F19DC" w:rsidRDefault="000F19DC" w:rsidP="000F19DC">
            <w:pPr>
              <w:jc w:val="both"/>
              <w:rPr>
                <w:i/>
                <w:iCs/>
                <w:color w:val="000000"/>
              </w:rPr>
            </w:pPr>
            <w:r w:rsidRPr="000F19DC">
              <w:rPr>
                <w:i/>
                <w:iCs/>
                <w:color w:val="000000"/>
              </w:rPr>
              <w:t xml:space="preserve">p = </w:t>
            </w:r>
            <w:r w:rsidRPr="000F19DC">
              <w:rPr>
                <w:color w:val="000000"/>
              </w:rPr>
              <w:t>0.58</w:t>
            </w:r>
          </w:p>
        </w:tc>
        <w:tc>
          <w:tcPr>
            <w:tcW w:w="1582" w:type="dxa"/>
            <w:tcBorders>
              <w:top w:val="nil"/>
              <w:left w:val="nil"/>
              <w:bottom w:val="nil"/>
              <w:right w:val="nil"/>
            </w:tcBorders>
            <w:shd w:val="clear" w:color="auto" w:fill="auto"/>
            <w:vAlign w:val="center"/>
            <w:hideMark/>
          </w:tcPr>
          <w:p w14:paraId="3042DBE8" w14:textId="77777777" w:rsidR="000F19DC" w:rsidRPr="000F19DC" w:rsidRDefault="000F19DC" w:rsidP="000F19DC">
            <w:pPr>
              <w:rPr>
                <w:i/>
                <w:iCs/>
                <w:color w:val="000000"/>
                <w:u w:val="single"/>
              </w:rPr>
            </w:pPr>
            <w:r w:rsidRPr="000F19DC">
              <w:rPr>
                <w:i/>
                <w:iCs/>
                <w:color w:val="000000"/>
                <w:u w:val="single"/>
              </w:rPr>
              <w:t xml:space="preserve">p &lt; </w:t>
            </w:r>
            <w:r w:rsidRPr="000F19DC">
              <w:rPr>
                <w:color w:val="000000"/>
                <w:u w:val="single"/>
              </w:rPr>
              <w:t>0.001</w:t>
            </w:r>
          </w:p>
        </w:tc>
        <w:tc>
          <w:tcPr>
            <w:tcW w:w="1388" w:type="dxa"/>
            <w:tcBorders>
              <w:top w:val="nil"/>
              <w:left w:val="nil"/>
              <w:bottom w:val="nil"/>
              <w:right w:val="nil"/>
            </w:tcBorders>
            <w:shd w:val="clear" w:color="auto" w:fill="auto"/>
            <w:vAlign w:val="center"/>
            <w:hideMark/>
          </w:tcPr>
          <w:p w14:paraId="0FFB0DBB" w14:textId="77777777" w:rsidR="000F19DC" w:rsidRPr="000F19DC" w:rsidRDefault="000F19DC" w:rsidP="000F19DC">
            <w:pPr>
              <w:jc w:val="both"/>
              <w:rPr>
                <w:i/>
                <w:iCs/>
                <w:color w:val="000000"/>
              </w:rPr>
            </w:pPr>
            <w:r w:rsidRPr="000F19DC">
              <w:rPr>
                <w:i/>
                <w:iCs/>
                <w:color w:val="000000"/>
              </w:rPr>
              <w:t xml:space="preserve">p = </w:t>
            </w:r>
            <w:r w:rsidRPr="000F19DC">
              <w:rPr>
                <w:color w:val="000000"/>
              </w:rPr>
              <w:t>0.39</w:t>
            </w:r>
          </w:p>
        </w:tc>
        <w:tc>
          <w:tcPr>
            <w:tcW w:w="1350" w:type="dxa"/>
            <w:tcBorders>
              <w:top w:val="nil"/>
              <w:left w:val="nil"/>
              <w:bottom w:val="nil"/>
              <w:right w:val="nil"/>
            </w:tcBorders>
            <w:shd w:val="clear" w:color="auto" w:fill="auto"/>
            <w:vAlign w:val="center"/>
            <w:hideMark/>
          </w:tcPr>
          <w:p w14:paraId="2D4A661F" w14:textId="77777777" w:rsidR="000F19DC" w:rsidRPr="000F19DC" w:rsidRDefault="000F19DC" w:rsidP="000F19DC">
            <w:pPr>
              <w:rPr>
                <w:i/>
                <w:iCs/>
                <w:color w:val="000000"/>
              </w:rPr>
            </w:pPr>
            <w:r w:rsidRPr="000F19DC">
              <w:rPr>
                <w:i/>
                <w:iCs/>
                <w:color w:val="000000"/>
              </w:rPr>
              <w:t>p =</w:t>
            </w:r>
            <w:r w:rsidRPr="000F19DC">
              <w:rPr>
                <w:color w:val="000000"/>
              </w:rPr>
              <w:t xml:space="preserve"> 0.39</w:t>
            </w:r>
          </w:p>
        </w:tc>
        <w:tc>
          <w:tcPr>
            <w:tcW w:w="1670" w:type="dxa"/>
            <w:tcBorders>
              <w:top w:val="nil"/>
              <w:left w:val="nil"/>
              <w:bottom w:val="nil"/>
              <w:right w:val="nil"/>
            </w:tcBorders>
            <w:shd w:val="clear" w:color="auto" w:fill="auto"/>
            <w:vAlign w:val="center"/>
            <w:hideMark/>
          </w:tcPr>
          <w:p w14:paraId="1A3C8D07" w14:textId="77777777" w:rsidR="000F19DC" w:rsidRPr="000F19DC" w:rsidRDefault="000F19DC" w:rsidP="000F19DC">
            <w:pPr>
              <w:rPr>
                <w:i/>
                <w:iCs/>
                <w:color w:val="000000"/>
              </w:rPr>
            </w:pPr>
            <w:r w:rsidRPr="000F19DC">
              <w:rPr>
                <w:i/>
                <w:iCs/>
                <w:color w:val="000000"/>
              </w:rPr>
              <w:t xml:space="preserve">p </w:t>
            </w:r>
            <w:r w:rsidRPr="000F19DC">
              <w:rPr>
                <w:color w:val="000000"/>
              </w:rPr>
              <w:t>= 0.14</w:t>
            </w:r>
          </w:p>
        </w:tc>
        <w:tc>
          <w:tcPr>
            <w:tcW w:w="1300" w:type="dxa"/>
            <w:tcBorders>
              <w:top w:val="nil"/>
              <w:left w:val="nil"/>
              <w:bottom w:val="nil"/>
              <w:right w:val="nil"/>
            </w:tcBorders>
            <w:shd w:val="clear" w:color="auto" w:fill="auto"/>
            <w:vAlign w:val="center"/>
            <w:hideMark/>
          </w:tcPr>
          <w:p w14:paraId="1FFB1040" w14:textId="77777777" w:rsidR="000F19DC" w:rsidRPr="000F19DC" w:rsidRDefault="000F19DC" w:rsidP="000F19DC">
            <w:pPr>
              <w:rPr>
                <w:i/>
                <w:iCs/>
                <w:color w:val="000000"/>
              </w:rPr>
            </w:pPr>
            <w:r w:rsidRPr="000F19DC">
              <w:rPr>
                <w:i/>
                <w:iCs/>
                <w:color w:val="000000"/>
              </w:rPr>
              <w:t xml:space="preserve">p = </w:t>
            </w:r>
            <w:r w:rsidRPr="000F19DC">
              <w:rPr>
                <w:color w:val="000000"/>
              </w:rPr>
              <w:t>0.32</w:t>
            </w:r>
          </w:p>
        </w:tc>
      </w:tr>
      <w:tr w:rsidR="000F19DC" w:rsidRPr="000F19DC" w14:paraId="3F3E6DE6" w14:textId="77777777" w:rsidTr="000F19DC">
        <w:trPr>
          <w:divId w:val="601228325"/>
          <w:trHeight w:val="288"/>
        </w:trPr>
        <w:tc>
          <w:tcPr>
            <w:tcW w:w="1350" w:type="dxa"/>
            <w:vMerge/>
            <w:tcBorders>
              <w:top w:val="nil"/>
              <w:left w:val="nil"/>
              <w:bottom w:val="nil"/>
              <w:right w:val="nil"/>
            </w:tcBorders>
            <w:shd w:val="clear" w:color="auto" w:fill="auto"/>
            <w:vAlign w:val="center"/>
            <w:hideMark/>
          </w:tcPr>
          <w:p w14:paraId="28B9FCE8" w14:textId="77777777" w:rsidR="000F19DC" w:rsidRPr="000F19DC" w:rsidRDefault="000F19DC" w:rsidP="000F19DC">
            <w:pPr>
              <w:rPr>
                <w:b/>
                <w:bCs/>
                <w:color w:val="000000"/>
              </w:rPr>
            </w:pPr>
          </w:p>
        </w:tc>
        <w:tc>
          <w:tcPr>
            <w:tcW w:w="1440" w:type="dxa"/>
            <w:tcBorders>
              <w:top w:val="nil"/>
              <w:left w:val="nil"/>
              <w:bottom w:val="nil"/>
              <w:right w:val="nil"/>
            </w:tcBorders>
            <w:shd w:val="clear" w:color="auto" w:fill="auto"/>
            <w:vAlign w:val="center"/>
            <w:hideMark/>
          </w:tcPr>
          <w:p w14:paraId="02281FA2" w14:textId="77777777" w:rsidR="000F19DC" w:rsidRPr="000F19DC" w:rsidRDefault="000F19DC" w:rsidP="000F19DC">
            <w:pPr>
              <w:jc w:val="both"/>
              <w:rPr>
                <w:color w:val="000000"/>
                <w:sz w:val="22"/>
                <w:szCs w:val="22"/>
              </w:rPr>
            </w:pPr>
            <w:r w:rsidRPr="000F19DC">
              <w:rPr>
                <w:color w:val="000000"/>
                <w:sz w:val="22"/>
                <w:szCs w:val="22"/>
              </w:rPr>
              <w:t>BF10</w:t>
            </w:r>
            <w:r w:rsidRPr="000F19DC">
              <w:rPr>
                <w:color w:val="000000"/>
              </w:rPr>
              <w:t xml:space="preserve"> = 0.15</w:t>
            </w:r>
          </w:p>
        </w:tc>
        <w:tc>
          <w:tcPr>
            <w:tcW w:w="1582" w:type="dxa"/>
            <w:tcBorders>
              <w:top w:val="nil"/>
              <w:left w:val="nil"/>
              <w:bottom w:val="nil"/>
              <w:right w:val="nil"/>
            </w:tcBorders>
            <w:shd w:val="clear" w:color="auto" w:fill="auto"/>
            <w:vAlign w:val="center"/>
            <w:hideMark/>
          </w:tcPr>
          <w:p w14:paraId="58524B0A" w14:textId="77777777" w:rsidR="000F19DC" w:rsidRPr="000F19DC" w:rsidRDefault="000F19DC" w:rsidP="000F19DC">
            <w:pPr>
              <w:rPr>
                <w:color w:val="000000"/>
                <w:sz w:val="22"/>
                <w:szCs w:val="22"/>
                <w:u w:val="single"/>
              </w:rPr>
            </w:pPr>
            <w:r w:rsidRPr="000F19DC">
              <w:rPr>
                <w:color w:val="000000"/>
                <w:sz w:val="22"/>
                <w:szCs w:val="22"/>
                <w:u w:val="single"/>
              </w:rPr>
              <w:t>BF10</w:t>
            </w:r>
            <w:r w:rsidRPr="000F19DC">
              <w:rPr>
                <w:color w:val="000000"/>
                <w:u w:val="single"/>
              </w:rPr>
              <w:t>= 265.67</w:t>
            </w:r>
          </w:p>
        </w:tc>
        <w:tc>
          <w:tcPr>
            <w:tcW w:w="1388" w:type="dxa"/>
            <w:tcBorders>
              <w:top w:val="nil"/>
              <w:left w:val="nil"/>
              <w:bottom w:val="nil"/>
              <w:right w:val="nil"/>
            </w:tcBorders>
            <w:shd w:val="clear" w:color="auto" w:fill="auto"/>
            <w:vAlign w:val="center"/>
            <w:hideMark/>
          </w:tcPr>
          <w:p w14:paraId="68159985" w14:textId="77777777" w:rsidR="000F19DC" w:rsidRPr="000F19DC" w:rsidRDefault="000F19DC" w:rsidP="000F19DC">
            <w:pPr>
              <w:jc w:val="both"/>
              <w:rPr>
                <w:color w:val="000000"/>
                <w:sz w:val="22"/>
                <w:szCs w:val="22"/>
              </w:rPr>
            </w:pPr>
            <w:r w:rsidRPr="000F19DC">
              <w:rPr>
                <w:color w:val="000000"/>
                <w:sz w:val="22"/>
                <w:szCs w:val="22"/>
              </w:rPr>
              <w:t>BF10</w:t>
            </w:r>
            <w:r w:rsidRPr="000F19DC">
              <w:rPr>
                <w:color w:val="000000"/>
              </w:rPr>
              <w:t xml:space="preserve"> = </w:t>
            </w:r>
            <w:r w:rsidRPr="000F19DC">
              <w:rPr>
                <w:color w:val="000000"/>
                <w:sz w:val="22"/>
                <w:szCs w:val="22"/>
              </w:rPr>
              <w:t>0.30</w:t>
            </w:r>
          </w:p>
        </w:tc>
        <w:tc>
          <w:tcPr>
            <w:tcW w:w="1350" w:type="dxa"/>
            <w:tcBorders>
              <w:top w:val="nil"/>
              <w:left w:val="nil"/>
              <w:bottom w:val="nil"/>
              <w:right w:val="nil"/>
            </w:tcBorders>
            <w:shd w:val="clear" w:color="auto" w:fill="auto"/>
            <w:vAlign w:val="center"/>
            <w:hideMark/>
          </w:tcPr>
          <w:p w14:paraId="1FAF80D3" w14:textId="77777777" w:rsidR="000F19DC" w:rsidRPr="000F19DC" w:rsidRDefault="000F19DC" w:rsidP="000F19DC">
            <w:pPr>
              <w:rPr>
                <w:color w:val="000000"/>
                <w:sz w:val="22"/>
                <w:szCs w:val="22"/>
              </w:rPr>
            </w:pPr>
            <w:r w:rsidRPr="000F19DC">
              <w:rPr>
                <w:color w:val="000000"/>
                <w:sz w:val="22"/>
                <w:szCs w:val="22"/>
              </w:rPr>
              <w:t>BF10</w:t>
            </w:r>
            <w:r w:rsidRPr="000F19DC">
              <w:rPr>
                <w:color w:val="000000"/>
              </w:rPr>
              <w:t xml:space="preserve"> = </w:t>
            </w:r>
            <w:r w:rsidRPr="000F19DC">
              <w:rPr>
                <w:color w:val="000000"/>
                <w:sz w:val="22"/>
                <w:szCs w:val="22"/>
              </w:rPr>
              <w:t>0.22</w:t>
            </w:r>
          </w:p>
        </w:tc>
        <w:tc>
          <w:tcPr>
            <w:tcW w:w="1670" w:type="dxa"/>
            <w:tcBorders>
              <w:top w:val="nil"/>
              <w:left w:val="nil"/>
              <w:bottom w:val="nil"/>
              <w:right w:val="nil"/>
            </w:tcBorders>
            <w:shd w:val="clear" w:color="auto" w:fill="auto"/>
            <w:vAlign w:val="center"/>
            <w:hideMark/>
          </w:tcPr>
          <w:p w14:paraId="2AEDDBA5" w14:textId="77777777" w:rsidR="000F19DC" w:rsidRPr="000F19DC" w:rsidRDefault="000F19DC" w:rsidP="000F19DC">
            <w:pPr>
              <w:rPr>
                <w:color w:val="000000"/>
                <w:sz w:val="22"/>
                <w:szCs w:val="22"/>
              </w:rPr>
            </w:pPr>
            <w:r w:rsidRPr="000F19DC">
              <w:rPr>
                <w:color w:val="000000"/>
                <w:sz w:val="22"/>
                <w:szCs w:val="22"/>
              </w:rPr>
              <w:t>BF10</w:t>
            </w:r>
            <w:r w:rsidRPr="000F19DC">
              <w:rPr>
                <w:color w:val="000000"/>
              </w:rPr>
              <w:t xml:space="preserve"> = </w:t>
            </w:r>
            <w:r w:rsidRPr="000F19DC">
              <w:rPr>
                <w:color w:val="000000"/>
                <w:sz w:val="22"/>
                <w:szCs w:val="22"/>
              </w:rPr>
              <w:t>0.71</w:t>
            </w:r>
          </w:p>
        </w:tc>
        <w:tc>
          <w:tcPr>
            <w:tcW w:w="1300" w:type="dxa"/>
            <w:tcBorders>
              <w:top w:val="nil"/>
              <w:left w:val="nil"/>
              <w:bottom w:val="nil"/>
              <w:right w:val="nil"/>
            </w:tcBorders>
            <w:shd w:val="clear" w:color="auto" w:fill="auto"/>
            <w:vAlign w:val="center"/>
            <w:hideMark/>
          </w:tcPr>
          <w:p w14:paraId="02101D3D" w14:textId="77777777" w:rsidR="000F19DC" w:rsidRPr="000F19DC" w:rsidRDefault="000F19DC" w:rsidP="000F19DC">
            <w:pPr>
              <w:rPr>
                <w:color w:val="000000"/>
                <w:sz w:val="22"/>
                <w:szCs w:val="22"/>
              </w:rPr>
            </w:pPr>
            <w:r w:rsidRPr="000F19DC">
              <w:rPr>
                <w:color w:val="000000"/>
                <w:sz w:val="22"/>
                <w:szCs w:val="22"/>
              </w:rPr>
              <w:t>BF10</w:t>
            </w:r>
            <w:r w:rsidRPr="000F19DC">
              <w:rPr>
                <w:color w:val="000000"/>
              </w:rPr>
              <w:t xml:space="preserve"> = </w:t>
            </w:r>
            <w:r w:rsidRPr="000F19DC">
              <w:rPr>
                <w:color w:val="000000"/>
                <w:sz w:val="22"/>
                <w:szCs w:val="22"/>
              </w:rPr>
              <w:t>0.35</w:t>
            </w:r>
          </w:p>
        </w:tc>
      </w:tr>
      <w:tr w:rsidR="000F19DC" w:rsidRPr="000F19DC" w14:paraId="1D976493" w14:textId="77777777" w:rsidTr="000F19DC">
        <w:trPr>
          <w:divId w:val="601228325"/>
          <w:trHeight w:val="288"/>
        </w:trPr>
        <w:tc>
          <w:tcPr>
            <w:tcW w:w="1350" w:type="dxa"/>
            <w:vMerge w:val="restart"/>
            <w:tcBorders>
              <w:top w:val="nil"/>
              <w:left w:val="nil"/>
              <w:bottom w:val="nil"/>
              <w:right w:val="nil"/>
            </w:tcBorders>
            <w:shd w:val="clear" w:color="auto" w:fill="auto"/>
            <w:vAlign w:val="center"/>
            <w:hideMark/>
          </w:tcPr>
          <w:p w14:paraId="590AE7FF" w14:textId="77777777" w:rsidR="000F19DC" w:rsidRPr="000F19DC" w:rsidRDefault="000F19DC" w:rsidP="000F19DC">
            <w:pPr>
              <w:rPr>
                <w:b/>
                <w:bCs/>
                <w:color w:val="000000"/>
              </w:rPr>
            </w:pPr>
            <w:r w:rsidRPr="000F19DC">
              <w:rPr>
                <w:b/>
                <w:bCs/>
                <w:color w:val="000000"/>
              </w:rPr>
              <w:t>MT Time Slope (-)</w:t>
            </w:r>
          </w:p>
        </w:tc>
        <w:tc>
          <w:tcPr>
            <w:tcW w:w="1440" w:type="dxa"/>
            <w:tcBorders>
              <w:top w:val="nil"/>
              <w:left w:val="nil"/>
              <w:bottom w:val="nil"/>
              <w:right w:val="nil"/>
            </w:tcBorders>
            <w:shd w:val="clear" w:color="auto" w:fill="auto"/>
            <w:vAlign w:val="center"/>
            <w:hideMark/>
          </w:tcPr>
          <w:p w14:paraId="12731182" w14:textId="77777777" w:rsidR="000F19DC" w:rsidRPr="000F19DC" w:rsidRDefault="000F19DC" w:rsidP="000F19DC">
            <w:pPr>
              <w:jc w:val="both"/>
              <w:rPr>
                <w:i/>
                <w:iCs/>
                <w:color w:val="000000"/>
              </w:rPr>
            </w:pPr>
            <w:r w:rsidRPr="000F19DC">
              <w:rPr>
                <w:i/>
                <w:iCs/>
                <w:color w:val="000000"/>
              </w:rPr>
              <w:t xml:space="preserve">r = - </w:t>
            </w:r>
            <w:r w:rsidRPr="000F19DC">
              <w:rPr>
                <w:color w:val="000000"/>
              </w:rPr>
              <w:t>0.20</w:t>
            </w:r>
          </w:p>
        </w:tc>
        <w:tc>
          <w:tcPr>
            <w:tcW w:w="1582" w:type="dxa"/>
            <w:tcBorders>
              <w:top w:val="nil"/>
              <w:left w:val="nil"/>
              <w:bottom w:val="nil"/>
              <w:right w:val="nil"/>
            </w:tcBorders>
            <w:shd w:val="clear" w:color="auto" w:fill="auto"/>
            <w:vAlign w:val="center"/>
            <w:hideMark/>
          </w:tcPr>
          <w:p w14:paraId="637362F8" w14:textId="77777777" w:rsidR="000F19DC" w:rsidRPr="000F19DC" w:rsidRDefault="000F19DC" w:rsidP="000F19DC">
            <w:pPr>
              <w:rPr>
                <w:i/>
                <w:iCs/>
                <w:color w:val="000000"/>
              </w:rPr>
            </w:pPr>
            <w:r w:rsidRPr="000F19DC">
              <w:rPr>
                <w:i/>
                <w:iCs/>
                <w:color w:val="000000"/>
              </w:rPr>
              <w:t xml:space="preserve">r = - </w:t>
            </w:r>
            <w:r w:rsidRPr="000F19DC">
              <w:rPr>
                <w:color w:val="000000"/>
              </w:rPr>
              <w:t>0.10</w:t>
            </w:r>
          </w:p>
        </w:tc>
        <w:tc>
          <w:tcPr>
            <w:tcW w:w="1388" w:type="dxa"/>
            <w:tcBorders>
              <w:top w:val="nil"/>
              <w:left w:val="nil"/>
              <w:bottom w:val="nil"/>
              <w:right w:val="nil"/>
            </w:tcBorders>
            <w:shd w:val="clear" w:color="auto" w:fill="auto"/>
            <w:vAlign w:val="center"/>
            <w:hideMark/>
          </w:tcPr>
          <w:p w14:paraId="5CA8AD84" w14:textId="77777777" w:rsidR="000F19DC" w:rsidRPr="000F19DC" w:rsidRDefault="000F19DC" w:rsidP="000F19DC">
            <w:pPr>
              <w:jc w:val="both"/>
              <w:rPr>
                <w:i/>
                <w:iCs/>
                <w:color w:val="000000"/>
              </w:rPr>
            </w:pPr>
            <w:r w:rsidRPr="000F19DC">
              <w:rPr>
                <w:i/>
                <w:iCs/>
                <w:color w:val="000000"/>
              </w:rPr>
              <w:t xml:space="preserve">r = </w:t>
            </w:r>
            <w:r w:rsidRPr="000F19DC">
              <w:rPr>
                <w:color w:val="000000"/>
              </w:rPr>
              <w:t>-0.16</w:t>
            </w:r>
          </w:p>
        </w:tc>
        <w:tc>
          <w:tcPr>
            <w:tcW w:w="1350" w:type="dxa"/>
            <w:tcBorders>
              <w:top w:val="nil"/>
              <w:left w:val="nil"/>
              <w:bottom w:val="nil"/>
              <w:right w:val="nil"/>
            </w:tcBorders>
            <w:shd w:val="clear" w:color="auto" w:fill="auto"/>
            <w:vAlign w:val="center"/>
            <w:hideMark/>
          </w:tcPr>
          <w:p w14:paraId="4E159099" w14:textId="77777777" w:rsidR="000F19DC" w:rsidRPr="000F19DC" w:rsidRDefault="000F19DC" w:rsidP="000F19DC">
            <w:pPr>
              <w:rPr>
                <w:color w:val="000000"/>
              </w:rPr>
            </w:pPr>
            <w:r w:rsidRPr="000F19DC">
              <w:rPr>
                <w:i/>
                <w:iCs/>
                <w:color w:val="000000"/>
              </w:rPr>
              <w:t>r =- 0.04</w:t>
            </w:r>
          </w:p>
        </w:tc>
        <w:tc>
          <w:tcPr>
            <w:tcW w:w="1670" w:type="dxa"/>
            <w:tcBorders>
              <w:top w:val="nil"/>
              <w:left w:val="nil"/>
              <w:bottom w:val="nil"/>
              <w:right w:val="nil"/>
            </w:tcBorders>
            <w:shd w:val="clear" w:color="auto" w:fill="auto"/>
            <w:vAlign w:val="center"/>
            <w:hideMark/>
          </w:tcPr>
          <w:p w14:paraId="2C5909C9" w14:textId="77777777" w:rsidR="000F19DC" w:rsidRPr="000F19DC" w:rsidRDefault="000F19DC" w:rsidP="000F19DC">
            <w:pPr>
              <w:rPr>
                <w:i/>
                <w:iCs/>
                <w:color w:val="000000"/>
              </w:rPr>
            </w:pPr>
            <w:r w:rsidRPr="000F19DC">
              <w:rPr>
                <w:i/>
                <w:iCs/>
                <w:color w:val="000000"/>
              </w:rPr>
              <w:t>r = -0.05</w:t>
            </w:r>
          </w:p>
        </w:tc>
        <w:tc>
          <w:tcPr>
            <w:tcW w:w="1300" w:type="dxa"/>
            <w:tcBorders>
              <w:top w:val="nil"/>
              <w:left w:val="nil"/>
              <w:bottom w:val="nil"/>
              <w:right w:val="nil"/>
            </w:tcBorders>
            <w:shd w:val="clear" w:color="auto" w:fill="auto"/>
            <w:vAlign w:val="center"/>
            <w:hideMark/>
          </w:tcPr>
          <w:p w14:paraId="6ED93371" w14:textId="77777777" w:rsidR="000F19DC" w:rsidRPr="000F19DC" w:rsidRDefault="000F19DC" w:rsidP="000F19DC">
            <w:pPr>
              <w:rPr>
                <w:i/>
                <w:iCs/>
                <w:color w:val="000000"/>
              </w:rPr>
            </w:pPr>
            <w:r w:rsidRPr="000F19DC">
              <w:rPr>
                <w:i/>
                <w:iCs/>
                <w:color w:val="000000"/>
              </w:rPr>
              <w:t xml:space="preserve">r = </w:t>
            </w:r>
            <w:r w:rsidRPr="000F19DC">
              <w:rPr>
                <w:color w:val="000000"/>
              </w:rPr>
              <w:t>0.09</w:t>
            </w:r>
          </w:p>
        </w:tc>
      </w:tr>
      <w:tr w:rsidR="000F19DC" w:rsidRPr="000F19DC" w14:paraId="2717CFF1" w14:textId="77777777" w:rsidTr="000F19DC">
        <w:trPr>
          <w:divId w:val="601228325"/>
          <w:trHeight w:val="288"/>
        </w:trPr>
        <w:tc>
          <w:tcPr>
            <w:tcW w:w="1350" w:type="dxa"/>
            <w:vMerge/>
            <w:tcBorders>
              <w:top w:val="nil"/>
              <w:left w:val="nil"/>
              <w:bottom w:val="nil"/>
              <w:right w:val="nil"/>
            </w:tcBorders>
            <w:shd w:val="clear" w:color="auto" w:fill="auto"/>
            <w:vAlign w:val="center"/>
            <w:hideMark/>
          </w:tcPr>
          <w:p w14:paraId="53FA0BE1" w14:textId="77777777" w:rsidR="000F19DC" w:rsidRPr="000F19DC" w:rsidRDefault="000F19DC" w:rsidP="000F19DC">
            <w:pPr>
              <w:rPr>
                <w:b/>
                <w:bCs/>
                <w:color w:val="000000"/>
              </w:rPr>
            </w:pPr>
          </w:p>
        </w:tc>
        <w:tc>
          <w:tcPr>
            <w:tcW w:w="1440" w:type="dxa"/>
            <w:tcBorders>
              <w:top w:val="nil"/>
              <w:left w:val="nil"/>
              <w:bottom w:val="nil"/>
              <w:right w:val="nil"/>
            </w:tcBorders>
            <w:shd w:val="clear" w:color="auto" w:fill="auto"/>
            <w:vAlign w:val="center"/>
            <w:hideMark/>
          </w:tcPr>
          <w:p w14:paraId="3AA6A495" w14:textId="77777777" w:rsidR="000F19DC" w:rsidRPr="000F19DC" w:rsidRDefault="000F19DC" w:rsidP="000F19DC">
            <w:pPr>
              <w:jc w:val="both"/>
              <w:rPr>
                <w:i/>
                <w:iCs/>
                <w:color w:val="000000"/>
              </w:rPr>
            </w:pPr>
            <w:r w:rsidRPr="000F19DC">
              <w:rPr>
                <w:i/>
                <w:iCs/>
                <w:color w:val="000000"/>
              </w:rPr>
              <w:t>p =</w:t>
            </w:r>
            <w:r w:rsidRPr="000F19DC">
              <w:rPr>
                <w:color w:val="000000"/>
              </w:rPr>
              <w:t xml:space="preserve"> 0.09</w:t>
            </w:r>
          </w:p>
        </w:tc>
        <w:tc>
          <w:tcPr>
            <w:tcW w:w="1582" w:type="dxa"/>
            <w:tcBorders>
              <w:top w:val="nil"/>
              <w:left w:val="nil"/>
              <w:bottom w:val="nil"/>
              <w:right w:val="nil"/>
            </w:tcBorders>
            <w:shd w:val="clear" w:color="auto" w:fill="auto"/>
            <w:vAlign w:val="center"/>
            <w:hideMark/>
          </w:tcPr>
          <w:p w14:paraId="2604CCE9" w14:textId="77777777" w:rsidR="000F19DC" w:rsidRPr="000F19DC" w:rsidRDefault="000F19DC" w:rsidP="000F19DC">
            <w:pPr>
              <w:rPr>
                <w:i/>
                <w:iCs/>
                <w:color w:val="000000"/>
              </w:rPr>
            </w:pPr>
            <w:r w:rsidRPr="000F19DC">
              <w:rPr>
                <w:i/>
                <w:iCs/>
                <w:color w:val="000000"/>
              </w:rPr>
              <w:t>p =</w:t>
            </w:r>
            <w:r w:rsidRPr="000F19DC">
              <w:rPr>
                <w:color w:val="000000"/>
              </w:rPr>
              <w:t xml:space="preserve"> 0.35</w:t>
            </w:r>
          </w:p>
        </w:tc>
        <w:tc>
          <w:tcPr>
            <w:tcW w:w="1388" w:type="dxa"/>
            <w:tcBorders>
              <w:top w:val="nil"/>
              <w:left w:val="nil"/>
              <w:bottom w:val="nil"/>
              <w:right w:val="nil"/>
            </w:tcBorders>
            <w:shd w:val="clear" w:color="auto" w:fill="auto"/>
            <w:vAlign w:val="center"/>
            <w:hideMark/>
          </w:tcPr>
          <w:p w14:paraId="2135C5E3" w14:textId="77777777" w:rsidR="000F19DC" w:rsidRPr="000F19DC" w:rsidRDefault="000F19DC" w:rsidP="000F19DC">
            <w:pPr>
              <w:jc w:val="both"/>
              <w:rPr>
                <w:i/>
                <w:iCs/>
                <w:color w:val="000000"/>
              </w:rPr>
            </w:pPr>
            <w:r w:rsidRPr="000F19DC">
              <w:rPr>
                <w:i/>
                <w:iCs/>
                <w:color w:val="000000"/>
              </w:rPr>
              <w:t>p =</w:t>
            </w:r>
            <w:r w:rsidRPr="000F19DC">
              <w:rPr>
                <w:color w:val="000000"/>
              </w:rPr>
              <w:t xml:space="preserve"> 0.22</w:t>
            </w:r>
          </w:p>
        </w:tc>
        <w:tc>
          <w:tcPr>
            <w:tcW w:w="1350" w:type="dxa"/>
            <w:tcBorders>
              <w:top w:val="nil"/>
              <w:left w:val="nil"/>
              <w:bottom w:val="nil"/>
              <w:right w:val="nil"/>
            </w:tcBorders>
            <w:shd w:val="clear" w:color="auto" w:fill="auto"/>
            <w:vAlign w:val="center"/>
            <w:hideMark/>
          </w:tcPr>
          <w:p w14:paraId="26F554A2" w14:textId="77777777" w:rsidR="000F19DC" w:rsidRPr="000F19DC" w:rsidRDefault="000F19DC" w:rsidP="000F19DC">
            <w:pPr>
              <w:rPr>
                <w:i/>
                <w:iCs/>
                <w:color w:val="000000"/>
              </w:rPr>
            </w:pPr>
            <w:r w:rsidRPr="000F19DC">
              <w:rPr>
                <w:i/>
                <w:iCs/>
                <w:color w:val="000000"/>
              </w:rPr>
              <w:t>p =</w:t>
            </w:r>
            <w:r w:rsidRPr="000F19DC">
              <w:rPr>
                <w:color w:val="000000"/>
              </w:rPr>
              <w:t xml:space="preserve"> 0.99</w:t>
            </w:r>
          </w:p>
        </w:tc>
        <w:tc>
          <w:tcPr>
            <w:tcW w:w="1670" w:type="dxa"/>
            <w:tcBorders>
              <w:top w:val="nil"/>
              <w:left w:val="nil"/>
              <w:bottom w:val="nil"/>
              <w:right w:val="nil"/>
            </w:tcBorders>
            <w:shd w:val="clear" w:color="auto" w:fill="auto"/>
            <w:vAlign w:val="center"/>
            <w:hideMark/>
          </w:tcPr>
          <w:p w14:paraId="2CBC830D" w14:textId="77777777" w:rsidR="000F19DC" w:rsidRPr="000F19DC" w:rsidRDefault="000F19DC" w:rsidP="000F19DC">
            <w:pPr>
              <w:rPr>
                <w:i/>
                <w:iCs/>
                <w:color w:val="000000"/>
              </w:rPr>
            </w:pPr>
            <w:r w:rsidRPr="000F19DC">
              <w:rPr>
                <w:i/>
                <w:iCs/>
                <w:color w:val="000000"/>
              </w:rPr>
              <w:t xml:space="preserve">p </w:t>
            </w:r>
            <w:r w:rsidRPr="000F19DC">
              <w:rPr>
                <w:color w:val="000000"/>
              </w:rPr>
              <w:t>= 0.42</w:t>
            </w:r>
          </w:p>
        </w:tc>
        <w:tc>
          <w:tcPr>
            <w:tcW w:w="1300" w:type="dxa"/>
            <w:tcBorders>
              <w:top w:val="nil"/>
              <w:left w:val="nil"/>
              <w:bottom w:val="nil"/>
              <w:right w:val="nil"/>
            </w:tcBorders>
            <w:shd w:val="clear" w:color="auto" w:fill="auto"/>
            <w:vAlign w:val="center"/>
            <w:hideMark/>
          </w:tcPr>
          <w:p w14:paraId="56FC460A" w14:textId="77777777" w:rsidR="000F19DC" w:rsidRPr="000F19DC" w:rsidRDefault="000F19DC" w:rsidP="000F19DC">
            <w:pPr>
              <w:rPr>
                <w:i/>
                <w:iCs/>
                <w:color w:val="000000"/>
              </w:rPr>
            </w:pPr>
            <w:r w:rsidRPr="000F19DC">
              <w:rPr>
                <w:i/>
                <w:iCs/>
                <w:color w:val="000000"/>
              </w:rPr>
              <w:t xml:space="preserve">p = </w:t>
            </w:r>
            <w:r w:rsidRPr="000F19DC">
              <w:rPr>
                <w:color w:val="000000"/>
              </w:rPr>
              <w:t>0.66</w:t>
            </w:r>
          </w:p>
        </w:tc>
      </w:tr>
      <w:tr w:rsidR="000F19DC" w:rsidRPr="000F19DC" w14:paraId="5C00960B" w14:textId="77777777" w:rsidTr="000F19DC">
        <w:trPr>
          <w:divId w:val="601228325"/>
          <w:trHeight w:val="288"/>
        </w:trPr>
        <w:tc>
          <w:tcPr>
            <w:tcW w:w="1350" w:type="dxa"/>
            <w:vMerge/>
            <w:tcBorders>
              <w:top w:val="nil"/>
              <w:left w:val="nil"/>
              <w:bottom w:val="nil"/>
              <w:right w:val="nil"/>
            </w:tcBorders>
            <w:shd w:val="clear" w:color="auto" w:fill="auto"/>
            <w:vAlign w:val="center"/>
            <w:hideMark/>
          </w:tcPr>
          <w:p w14:paraId="57911004" w14:textId="77777777" w:rsidR="000F19DC" w:rsidRPr="000F19DC" w:rsidRDefault="000F19DC" w:rsidP="000F19DC">
            <w:pPr>
              <w:rPr>
                <w:b/>
                <w:bCs/>
                <w:color w:val="000000"/>
              </w:rPr>
            </w:pPr>
          </w:p>
        </w:tc>
        <w:tc>
          <w:tcPr>
            <w:tcW w:w="1440" w:type="dxa"/>
            <w:tcBorders>
              <w:top w:val="nil"/>
              <w:left w:val="nil"/>
              <w:bottom w:val="nil"/>
              <w:right w:val="nil"/>
            </w:tcBorders>
            <w:shd w:val="clear" w:color="auto" w:fill="auto"/>
            <w:vAlign w:val="center"/>
            <w:hideMark/>
          </w:tcPr>
          <w:p w14:paraId="73203D85" w14:textId="77777777" w:rsidR="000F19DC" w:rsidRPr="000F19DC" w:rsidRDefault="000F19DC" w:rsidP="000F19DC">
            <w:pPr>
              <w:jc w:val="both"/>
              <w:rPr>
                <w:color w:val="000000"/>
                <w:sz w:val="22"/>
                <w:szCs w:val="22"/>
              </w:rPr>
            </w:pPr>
            <w:r w:rsidRPr="000F19DC">
              <w:rPr>
                <w:color w:val="000000"/>
                <w:sz w:val="22"/>
                <w:szCs w:val="22"/>
              </w:rPr>
              <w:t>BF10</w:t>
            </w:r>
            <w:r w:rsidRPr="000F19DC">
              <w:rPr>
                <w:color w:val="000000"/>
                <w:sz w:val="22"/>
                <w:szCs w:val="22"/>
                <w:vertAlign w:val="subscript"/>
              </w:rPr>
              <w:t xml:space="preserve"> </w:t>
            </w:r>
            <w:r w:rsidRPr="000F19DC">
              <w:rPr>
                <w:color w:val="000000"/>
              </w:rPr>
              <w:t>= 0.79</w:t>
            </w:r>
          </w:p>
        </w:tc>
        <w:tc>
          <w:tcPr>
            <w:tcW w:w="1582" w:type="dxa"/>
            <w:tcBorders>
              <w:top w:val="nil"/>
              <w:left w:val="nil"/>
              <w:bottom w:val="nil"/>
              <w:right w:val="nil"/>
            </w:tcBorders>
            <w:shd w:val="clear" w:color="auto" w:fill="auto"/>
            <w:vAlign w:val="center"/>
            <w:hideMark/>
          </w:tcPr>
          <w:p w14:paraId="36E50FE0" w14:textId="77777777" w:rsidR="000F19DC" w:rsidRPr="000F19DC" w:rsidRDefault="000F19DC" w:rsidP="000F19DC">
            <w:pPr>
              <w:rPr>
                <w:color w:val="000000"/>
                <w:sz w:val="22"/>
                <w:szCs w:val="22"/>
              </w:rPr>
            </w:pPr>
            <w:r w:rsidRPr="000F19DC">
              <w:rPr>
                <w:color w:val="000000"/>
                <w:sz w:val="22"/>
                <w:szCs w:val="22"/>
              </w:rPr>
              <w:t>BF10</w:t>
            </w:r>
            <w:r w:rsidRPr="000F19DC">
              <w:rPr>
                <w:color w:val="000000"/>
              </w:rPr>
              <w:t xml:space="preserve"> = </w:t>
            </w:r>
            <w:r w:rsidRPr="000F19DC">
              <w:rPr>
                <w:color w:val="000000"/>
                <w:sz w:val="22"/>
                <w:szCs w:val="22"/>
              </w:rPr>
              <w:t>0.35</w:t>
            </w:r>
          </w:p>
        </w:tc>
        <w:tc>
          <w:tcPr>
            <w:tcW w:w="1388" w:type="dxa"/>
            <w:tcBorders>
              <w:top w:val="nil"/>
              <w:left w:val="nil"/>
              <w:bottom w:val="nil"/>
              <w:right w:val="nil"/>
            </w:tcBorders>
            <w:shd w:val="clear" w:color="auto" w:fill="auto"/>
            <w:vAlign w:val="center"/>
            <w:hideMark/>
          </w:tcPr>
          <w:p w14:paraId="0C9EE842" w14:textId="77777777" w:rsidR="000F19DC" w:rsidRPr="000F19DC" w:rsidRDefault="000F19DC" w:rsidP="000F19DC">
            <w:pPr>
              <w:jc w:val="both"/>
              <w:rPr>
                <w:color w:val="000000"/>
                <w:sz w:val="22"/>
                <w:szCs w:val="22"/>
              </w:rPr>
            </w:pPr>
            <w:r w:rsidRPr="000F19DC">
              <w:rPr>
                <w:color w:val="000000"/>
                <w:sz w:val="22"/>
                <w:szCs w:val="22"/>
              </w:rPr>
              <w:t>BF10</w:t>
            </w:r>
            <w:r w:rsidRPr="000F19DC">
              <w:rPr>
                <w:color w:val="000000"/>
                <w:sz w:val="22"/>
                <w:szCs w:val="22"/>
                <w:vertAlign w:val="subscript"/>
              </w:rPr>
              <w:t xml:space="preserve"> </w:t>
            </w:r>
            <w:r w:rsidRPr="000F19DC">
              <w:rPr>
                <w:color w:val="000000"/>
              </w:rPr>
              <w:t>= 0.49</w:t>
            </w:r>
          </w:p>
        </w:tc>
        <w:tc>
          <w:tcPr>
            <w:tcW w:w="1350" w:type="dxa"/>
            <w:tcBorders>
              <w:top w:val="nil"/>
              <w:left w:val="nil"/>
              <w:bottom w:val="nil"/>
              <w:right w:val="nil"/>
            </w:tcBorders>
            <w:shd w:val="clear" w:color="auto" w:fill="auto"/>
            <w:vAlign w:val="center"/>
            <w:hideMark/>
          </w:tcPr>
          <w:p w14:paraId="4740E453" w14:textId="77777777" w:rsidR="000F19DC" w:rsidRPr="000F19DC" w:rsidRDefault="000F19DC" w:rsidP="000F19DC">
            <w:pPr>
              <w:rPr>
                <w:color w:val="000000"/>
                <w:sz w:val="22"/>
                <w:szCs w:val="22"/>
              </w:rPr>
            </w:pPr>
            <w:r w:rsidRPr="000F19DC">
              <w:rPr>
                <w:color w:val="000000"/>
                <w:sz w:val="22"/>
                <w:szCs w:val="22"/>
              </w:rPr>
              <w:t>BF10</w:t>
            </w:r>
            <w:r w:rsidRPr="000F19DC">
              <w:rPr>
                <w:color w:val="000000"/>
              </w:rPr>
              <w:t xml:space="preserve"> = </w:t>
            </w:r>
            <w:r w:rsidRPr="000F19DC">
              <w:rPr>
                <w:color w:val="000000"/>
                <w:sz w:val="22"/>
                <w:szCs w:val="22"/>
              </w:rPr>
              <w:t>0.22</w:t>
            </w:r>
          </w:p>
        </w:tc>
        <w:tc>
          <w:tcPr>
            <w:tcW w:w="1670" w:type="dxa"/>
            <w:tcBorders>
              <w:top w:val="nil"/>
              <w:left w:val="nil"/>
              <w:bottom w:val="nil"/>
              <w:right w:val="nil"/>
            </w:tcBorders>
            <w:shd w:val="clear" w:color="auto" w:fill="auto"/>
            <w:vAlign w:val="center"/>
            <w:hideMark/>
          </w:tcPr>
          <w:p w14:paraId="1F840E69" w14:textId="77777777" w:rsidR="000F19DC" w:rsidRPr="000F19DC" w:rsidRDefault="000F19DC" w:rsidP="000F19DC">
            <w:pPr>
              <w:rPr>
                <w:color w:val="000000"/>
                <w:sz w:val="22"/>
                <w:szCs w:val="22"/>
              </w:rPr>
            </w:pPr>
            <w:r w:rsidRPr="000F19DC">
              <w:rPr>
                <w:color w:val="000000"/>
                <w:sz w:val="22"/>
                <w:szCs w:val="22"/>
              </w:rPr>
              <w:t>BF10</w:t>
            </w:r>
            <w:r w:rsidRPr="000F19DC">
              <w:rPr>
                <w:color w:val="000000"/>
              </w:rPr>
              <w:t xml:space="preserve"> = </w:t>
            </w:r>
            <w:r w:rsidRPr="000F19DC">
              <w:rPr>
                <w:color w:val="000000"/>
                <w:sz w:val="22"/>
                <w:szCs w:val="22"/>
              </w:rPr>
              <w:t>0.30</w:t>
            </w:r>
          </w:p>
        </w:tc>
        <w:tc>
          <w:tcPr>
            <w:tcW w:w="1300" w:type="dxa"/>
            <w:tcBorders>
              <w:top w:val="nil"/>
              <w:left w:val="nil"/>
              <w:bottom w:val="nil"/>
              <w:right w:val="nil"/>
            </w:tcBorders>
            <w:shd w:val="clear" w:color="auto" w:fill="auto"/>
            <w:vAlign w:val="center"/>
            <w:hideMark/>
          </w:tcPr>
          <w:p w14:paraId="282985D9" w14:textId="77777777" w:rsidR="000F19DC" w:rsidRPr="000F19DC" w:rsidRDefault="000F19DC" w:rsidP="000F19DC">
            <w:pPr>
              <w:rPr>
                <w:color w:val="000000"/>
                <w:sz w:val="22"/>
                <w:szCs w:val="22"/>
              </w:rPr>
            </w:pPr>
            <w:r w:rsidRPr="000F19DC">
              <w:rPr>
                <w:color w:val="000000"/>
                <w:sz w:val="22"/>
                <w:szCs w:val="22"/>
              </w:rPr>
              <w:t>BF10</w:t>
            </w:r>
            <w:r w:rsidRPr="000F19DC">
              <w:rPr>
                <w:color w:val="000000"/>
              </w:rPr>
              <w:t xml:space="preserve"> = </w:t>
            </w:r>
            <w:r w:rsidRPr="000F19DC">
              <w:rPr>
                <w:color w:val="000000"/>
                <w:sz w:val="22"/>
                <w:szCs w:val="22"/>
              </w:rPr>
              <w:t>0.18</w:t>
            </w:r>
          </w:p>
        </w:tc>
      </w:tr>
      <w:tr w:rsidR="000F19DC" w:rsidRPr="000F19DC" w14:paraId="396360BD" w14:textId="77777777" w:rsidTr="000F19DC">
        <w:trPr>
          <w:divId w:val="601228325"/>
          <w:trHeight w:val="288"/>
        </w:trPr>
        <w:tc>
          <w:tcPr>
            <w:tcW w:w="1350" w:type="dxa"/>
            <w:vMerge w:val="restart"/>
            <w:tcBorders>
              <w:top w:val="nil"/>
              <w:left w:val="nil"/>
              <w:bottom w:val="nil"/>
              <w:right w:val="nil"/>
            </w:tcBorders>
            <w:shd w:val="clear" w:color="auto" w:fill="auto"/>
            <w:vAlign w:val="center"/>
            <w:hideMark/>
          </w:tcPr>
          <w:p w14:paraId="1D891763" w14:textId="77777777" w:rsidR="000F19DC" w:rsidRPr="000F19DC" w:rsidRDefault="000F19DC" w:rsidP="000F19DC">
            <w:pPr>
              <w:rPr>
                <w:b/>
                <w:bCs/>
                <w:color w:val="000000"/>
              </w:rPr>
            </w:pPr>
            <w:r w:rsidRPr="000F19DC">
              <w:rPr>
                <w:b/>
                <w:bCs/>
                <w:color w:val="000000"/>
              </w:rPr>
              <w:t>MT Error Slope (-)</w:t>
            </w:r>
          </w:p>
        </w:tc>
        <w:tc>
          <w:tcPr>
            <w:tcW w:w="1440" w:type="dxa"/>
            <w:tcBorders>
              <w:top w:val="nil"/>
              <w:left w:val="nil"/>
              <w:bottom w:val="nil"/>
              <w:right w:val="nil"/>
            </w:tcBorders>
            <w:shd w:val="clear" w:color="auto" w:fill="auto"/>
            <w:vAlign w:val="center"/>
            <w:hideMark/>
          </w:tcPr>
          <w:p w14:paraId="2F530051" w14:textId="77777777" w:rsidR="000F19DC" w:rsidRPr="000F19DC" w:rsidRDefault="000F19DC" w:rsidP="000F19DC">
            <w:pPr>
              <w:jc w:val="both"/>
              <w:rPr>
                <w:i/>
                <w:iCs/>
                <w:color w:val="000000"/>
              </w:rPr>
            </w:pPr>
            <w:r w:rsidRPr="000F19DC">
              <w:rPr>
                <w:i/>
                <w:iCs/>
                <w:color w:val="000000"/>
              </w:rPr>
              <w:t xml:space="preserve">r = - </w:t>
            </w:r>
            <w:r w:rsidRPr="000F19DC">
              <w:rPr>
                <w:color w:val="000000"/>
              </w:rPr>
              <w:t>0.22</w:t>
            </w:r>
          </w:p>
        </w:tc>
        <w:tc>
          <w:tcPr>
            <w:tcW w:w="1582" w:type="dxa"/>
            <w:tcBorders>
              <w:top w:val="nil"/>
              <w:left w:val="nil"/>
              <w:bottom w:val="nil"/>
              <w:right w:val="nil"/>
            </w:tcBorders>
            <w:shd w:val="clear" w:color="auto" w:fill="auto"/>
            <w:vAlign w:val="center"/>
            <w:hideMark/>
          </w:tcPr>
          <w:p w14:paraId="1E3FE49E" w14:textId="77777777" w:rsidR="000F19DC" w:rsidRPr="000F19DC" w:rsidRDefault="000F19DC" w:rsidP="000F19DC">
            <w:pPr>
              <w:rPr>
                <w:i/>
                <w:iCs/>
                <w:color w:val="000000"/>
              </w:rPr>
            </w:pPr>
            <w:r w:rsidRPr="000F19DC">
              <w:rPr>
                <w:i/>
                <w:iCs/>
                <w:color w:val="000000"/>
              </w:rPr>
              <w:t xml:space="preserve">r = - </w:t>
            </w:r>
            <w:r w:rsidRPr="000F19DC">
              <w:rPr>
                <w:color w:val="000000"/>
              </w:rPr>
              <w:t>0.03</w:t>
            </w:r>
          </w:p>
        </w:tc>
        <w:tc>
          <w:tcPr>
            <w:tcW w:w="1388" w:type="dxa"/>
            <w:tcBorders>
              <w:top w:val="nil"/>
              <w:left w:val="nil"/>
              <w:bottom w:val="nil"/>
              <w:right w:val="nil"/>
            </w:tcBorders>
            <w:shd w:val="clear" w:color="auto" w:fill="auto"/>
            <w:vAlign w:val="center"/>
            <w:hideMark/>
          </w:tcPr>
          <w:p w14:paraId="143235ED" w14:textId="77777777" w:rsidR="000F19DC" w:rsidRPr="000F19DC" w:rsidRDefault="000F19DC" w:rsidP="000F19DC">
            <w:pPr>
              <w:jc w:val="both"/>
              <w:rPr>
                <w:i/>
                <w:iCs/>
                <w:color w:val="000000"/>
              </w:rPr>
            </w:pPr>
            <w:r w:rsidRPr="000F19DC">
              <w:rPr>
                <w:i/>
                <w:iCs/>
                <w:color w:val="000000"/>
              </w:rPr>
              <w:t xml:space="preserve">r = - </w:t>
            </w:r>
            <w:r w:rsidRPr="000F19DC">
              <w:rPr>
                <w:color w:val="000000"/>
              </w:rPr>
              <w:t>0.14</w:t>
            </w:r>
          </w:p>
        </w:tc>
        <w:tc>
          <w:tcPr>
            <w:tcW w:w="1350" w:type="dxa"/>
            <w:tcBorders>
              <w:top w:val="nil"/>
              <w:left w:val="nil"/>
              <w:bottom w:val="nil"/>
              <w:right w:val="nil"/>
            </w:tcBorders>
            <w:shd w:val="clear" w:color="auto" w:fill="auto"/>
            <w:vAlign w:val="center"/>
            <w:hideMark/>
          </w:tcPr>
          <w:p w14:paraId="654B853C" w14:textId="77777777" w:rsidR="000F19DC" w:rsidRPr="000F19DC" w:rsidRDefault="000F19DC" w:rsidP="000F19DC">
            <w:pPr>
              <w:rPr>
                <w:i/>
                <w:iCs/>
                <w:color w:val="000000"/>
              </w:rPr>
            </w:pPr>
            <w:r w:rsidRPr="000F19DC">
              <w:rPr>
                <w:i/>
                <w:iCs/>
                <w:color w:val="000000"/>
              </w:rPr>
              <w:t>r =</w:t>
            </w:r>
            <w:r w:rsidRPr="000F19DC">
              <w:rPr>
                <w:color w:val="000000"/>
              </w:rPr>
              <w:t xml:space="preserve"> -0.27*</w:t>
            </w:r>
          </w:p>
        </w:tc>
        <w:tc>
          <w:tcPr>
            <w:tcW w:w="1670" w:type="dxa"/>
            <w:tcBorders>
              <w:top w:val="nil"/>
              <w:left w:val="nil"/>
              <w:bottom w:val="nil"/>
              <w:right w:val="nil"/>
            </w:tcBorders>
            <w:shd w:val="clear" w:color="auto" w:fill="auto"/>
            <w:vAlign w:val="center"/>
            <w:hideMark/>
          </w:tcPr>
          <w:p w14:paraId="1D433B38" w14:textId="77777777" w:rsidR="000F19DC" w:rsidRPr="000F19DC" w:rsidRDefault="000F19DC" w:rsidP="000F19DC">
            <w:pPr>
              <w:rPr>
                <w:i/>
                <w:iCs/>
                <w:color w:val="000000"/>
              </w:rPr>
            </w:pPr>
            <w:r w:rsidRPr="000F19DC">
              <w:rPr>
                <w:i/>
                <w:iCs/>
                <w:color w:val="000000"/>
              </w:rPr>
              <w:t xml:space="preserve">r = </w:t>
            </w:r>
            <w:r w:rsidRPr="000F19DC">
              <w:rPr>
                <w:color w:val="000000"/>
              </w:rPr>
              <w:t>-0.13</w:t>
            </w:r>
          </w:p>
        </w:tc>
        <w:tc>
          <w:tcPr>
            <w:tcW w:w="1300" w:type="dxa"/>
            <w:tcBorders>
              <w:top w:val="nil"/>
              <w:left w:val="nil"/>
              <w:bottom w:val="nil"/>
              <w:right w:val="nil"/>
            </w:tcBorders>
            <w:shd w:val="clear" w:color="auto" w:fill="auto"/>
            <w:vAlign w:val="center"/>
            <w:hideMark/>
          </w:tcPr>
          <w:p w14:paraId="3743A6D1" w14:textId="77777777" w:rsidR="000F19DC" w:rsidRPr="000F19DC" w:rsidRDefault="000F19DC" w:rsidP="000F19DC">
            <w:pPr>
              <w:rPr>
                <w:i/>
                <w:iCs/>
                <w:color w:val="000000"/>
              </w:rPr>
            </w:pPr>
            <w:r w:rsidRPr="000F19DC">
              <w:rPr>
                <w:i/>
                <w:iCs/>
                <w:color w:val="000000"/>
              </w:rPr>
              <w:t>r = -0.29</w:t>
            </w:r>
          </w:p>
        </w:tc>
      </w:tr>
      <w:tr w:rsidR="000F19DC" w:rsidRPr="000F19DC" w14:paraId="3F94387E" w14:textId="77777777" w:rsidTr="000F19DC">
        <w:trPr>
          <w:divId w:val="601228325"/>
          <w:trHeight w:val="288"/>
        </w:trPr>
        <w:tc>
          <w:tcPr>
            <w:tcW w:w="1350" w:type="dxa"/>
            <w:vMerge/>
            <w:tcBorders>
              <w:top w:val="nil"/>
              <w:left w:val="nil"/>
              <w:bottom w:val="nil"/>
              <w:right w:val="nil"/>
            </w:tcBorders>
            <w:shd w:val="clear" w:color="auto" w:fill="auto"/>
            <w:vAlign w:val="center"/>
            <w:hideMark/>
          </w:tcPr>
          <w:p w14:paraId="34831112" w14:textId="77777777" w:rsidR="000F19DC" w:rsidRPr="000F19DC" w:rsidRDefault="000F19DC" w:rsidP="000F19DC">
            <w:pPr>
              <w:rPr>
                <w:b/>
                <w:bCs/>
                <w:color w:val="000000"/>
              </w:rPr>
            </w:pPr>
          </w:p>
        </w:tc>
        <w:tc>
          <w:tcPr>
            <w:tcW w:w="1440" w:type="dxa"/>
            <w:tcBorders>
              <w:top w:val="nil"/>
              <w:left w:val="nil"/>
              <w:bottom w:val="nil"/>
              <w:right w:val="nil"/>
            </w:tcBorders>
            <w:shd w:val="clear" w:color="auto" w:fill="auto"/>
            <w:vAlign w:val="center"/>
            <w:hideMark/>
          </w:tcPr>
          <w:p w14:paraId="2332B449" w14:textId="77777777" w:rsidR="000F19DC" w:rsidRPr="000F19DC" w:rsidRDefault="000F19DC" w:rsidP="000F19DC">
            <w:pPr>
              <w:jc w:val="both"/>
              <w:rPr>
                <w:i/>
                <w:iCs/>
                <w:color w:val="000000"/>
              </w:rPr>
            </w:pPr>
            <w:r w:rsidRPr="000F19DC">
              <w:rPr>
                <w:i/>
                <w:iCs/>
                <w:color w:val="000000"/>
              </w:rPr>
              <w:t>p =</w:t>
            </w:r>
            <w:r w:rsidRPr="000F19DC">
              <w:rPr>
                <w:color w:val="000000"/>
              </w:rPr>
              <w:t xml:space="preserve"> 0.07</w:t>
            </w:r>
          </w:p>
        </w:tc>
        <w:tc>
          <w:tcPr>
            <w:tcW w:w="1582" w:type="dxa"/>
            <w:tcBorders>
              <w:top w:val="nil"/>
              <w:left w:val="nil"/>
              <w:bottom w:val="nil"/>
              <w:right w:val="nil"/>
            </w:tcBorders>
            <w:shd w:val="clear" w:color="auto" w:fill="auto"/>
            <w:vAlign w:val="center"/>
            <w:hideMark/>
          </w:tcPr>
          <w:p w14:paraId="6B3B18B4" w14:textId="77777777" w:rsidR="000F19DC" w:rsidRPr="000F19DC" w:rsidRDefault="000F19DC" w:rsidP="000F19DC">
            <w:pPr>
              <w:rPr>
                <w:i/>
                <w:iCs/>
                <w:color w:val="000000"/>
              </w:rPr>
            </w:pPr>
            <w:r w:rsidRPr="000F19DC">
              <w:rPr>
                <w:i/>
                <w:iCs/>
                <w:color w:val="000000"/>
              </w:rPr>
              <w:t xml:space="preserve">p = </w:t>
            </w:r>
            <w:r w:rsidRPr="000F19DC">
              <w:rPr>
                <w:color w:val="000000"/>
              </w:rPr>
              <w:t>0.45</w:t>
            </w:r>
          </w:p>
        </w:tc>
        <w:tc>
          <w:tcPr>
            <w:tcW w:w="1388" w:type="dxa"/>
            <w:tcBorders>
              <w:top w:val="nil"/>
              <w:left w:val="nil"/>
              <w:bottom w:val="nil"/>
              <w:right w:val="nil"/>
            </w:tcBorders>
            <w:shd w:val="clear" w:color="auto" w:fill="auto"/>
            <w:vAlign w:val="center"/>
            <w:hideMark/>
          </w:tcPr>
          <w:p w14:paraId="552F9678" w14:textId="77777777" w:rsidR="000F19DC" w:rsidRPr="000F19DC" w:rsidRDefault="000F19DC" w:rsidP="000F19DC">
            <w:pPr>
              <w:jc w:val="both"/>
              <w:rPr>
                <w:i/>
                <w:iCs/>
                <w:color w:val="000000"/>
              </w:rPr>
            </w:pPr>
            <w:r w:rsidRPr="000F19DC">
              <w:rPr>
                <w:i/>
                <w:iCs/>
                <w:color w:val="000000"/>
              </w:rPr>
              <w:t>p =</w:t>
            </w:r>
            <w:r w:rsidRPr="000F19DC">
              <w:rPr>
                <w:color w:val="000000"/>
              </w:rPr>
              <w:t xml:space="preserve"> 0.25</w:t>
            </w:r>
          </w:p>
        </w:tc>
        <w:tc>
          <w:tcPr>
            <w:tcW w:w="1350" w:type="dxa"/>
            <w:tcBorders>
              <w:top w:val="nil"/>
              <w:left w:val="nil"/>
              <w:bottom w:val="nil"/>
              <w:right w:val="nil"/>
            </w:tcBorders>
            <w:shd w:val="clear" w:color="auto" w:fill="auto"/>
            <w:vAlign w:val="center"/>
            <w:hideMark/>
          </w:tcPr>
          <w:p w14:paraId="1DAC54C9" w14:textId="77777777" w:rsidR="000F19DC" w:rsidRPr="000F19DC" w:rsidRDefault="000F19DC" w:rsidP="000F19DC">
            <w:pPr>
              <w:rPr>
                <w:i/>
                <w:iCs/>
                <w:color w:val="000000"/>
              </w:rPr>
            </w:pPr>
            <w:r w:rsidRPr="000F19DC">
              <w:rPr>
                <w:i/>
                <w:iCs/>
                <w:color w:val="000000"/>
              </w:rPr>
              <w:t>p =</w:t>
            </w:r>
            <w:r w:rsidRPr="000F19DC">
              <w:rPr>
                <w:color w:val="000000"/>
              </w:rPr>
              <w:t xml:space="preserve"> 0.03</w:t>
            </w:r>
          </w:p>
        </w:tc>
        <w:tc>
          <w:tcPr>
            <w:tcW w:w="1670" w:type="dxa"/>
            <w:tcBorders>
              <w:top w:val="nil"/>
              <w:left w:val="nil"/>
              <w:bottom w:val="nil"/>
              <w:right w:val="nil"/>
            </w:tcBorders>
            <w:shd w:val="clear" w:color="auto" w:fill="auto"/>
            <w:vAlign w:val="center"/>
            <w:hideMark/>
          </w:tcPr>
          <w:p w14:paraId="773D58AA" w14:textId="77777777" w:rsidR="000F19DC" w:rsidRPr="000F19DC" w:rsidRDefault="000F19DC" w:rsidP="000F19DC">
            <w:pPr>
              <w:rPr>
                <w:i/>
                <w:iCs/>
                <w:color w:val="000000"/>
              </w:rPr>
            </w:pPr>
            <w:r w:rsidRPr="000F19DC">
              <w:rPr>
                <w:i/>
                <w:iCs/>
                <w:color w:val="000000"/>
              </w:rPr>
              <w:t xml:space="preserve">p </w:t>
            </w:r>
            <w:r w:rsidRPr="000F19DC">
              <w:rPr>
                <w:color w:val="000000"/>
              </w:rPr>
              <w:t>= 0.27</w:t>
            </w:r>
          </w:p>
        </w:tc>
        <w:tc>
          <w:tcPr>
            <w:tcW w:w="1300" w:type="dxa"/>
            <w:tcBorders>
              <w:top w:val="nil"/>
              <w:left w:val="nil"/>
              <w:bottom w:val="nil"/>
              <w:right w:val="nil"/>
            </w:tcBorders>
            <w:shd w:val="clear" w:color="auto" w:fill="auto"/>
            <w:vAlign w:val="center"/>
            <w:hideMark/>
          </w:tcPr>
          <w:p w14:paraId="077F7410" w14:textId="77777777" w:rsidR="000F19DC" w:rsidRPr="000F19DC" w:rsidRDefault="000F19DC" w:rsidP="000F19DC">
            <w:pPr>
              <w:rPr>
                <w:i/>
                <w:iCs/>
                <w:color w:val="000000"/>
              </w:rPr>
            </w:pPr>
            <w:r w:rsidRPr="000F19DC">
              <w:rPr>
                <w:i/>
                <w:iCs/>
                <w:color w:val="000000"/>
              </w:rPr>
              <w:t xml:space="preserve">p = </w:t>
            </w:r>
            <w:r w:rsidRPr="000F19DC">
              <w:rPr>
                <w:color w:val="000000"/>
              </w:rPr>
              <w:t>0.08</w:t>
            </w:r>
          </w:p>
        </w:tc>
      </w:tr>
      <w:tr w:rsidR="000F19DC" w:rsidRPr="000F19DC" w14:paraId="2B7F2CC6" w14:textId="77777777" w:rsidTr="000F19DC">
        <w:trPr>
          <w:divId w:val="601228325"/>
          <w:trHeight w:val="288"/>
        </w:trPr>
        <w:tc>
          <w:tcPr>
            <w:tcW w:w="1350" w:type="dxa"/>
            <w:vMerge/>
            <w:tcBorders>
              <w:top w:val="nil"/>
              <w:left w:val="nil"/>
              <w:bottom w:val="nil"/>
              <w:right w:val="nil"/>
            </w:tcBorders>
            <w:shd w:val="clear" w:color="auto" w:fill="auto"/>
            <w:vAlign w:val="center"/>
            <w:hideMark/>
          </w:tcPr>
          <w:p w14:paraId="344819D5" w14:textId="77777777" w:rsidR="000F19DC" w:rsidRPr="000F19DC" w:rsidRDefault="000F19DC" w:rsidP="000F19DC">
            <w:pPr>
              <w:rPr>
                <w:b/>
                <w:bCs/>
                <w:color w:val="000000"/>
              </w:rPr>
            </w:pPr>
          </w:p>
        </w:tc>
        <w:tc>
          <w:tcPr>
            <w:tcW w:w="1440" w:type="dxa"/>
            <w:tcBorders>
              <w:top w:val="nil"/>
              <w:left w:val="nil"/>
              <w:bottom w:val="nil"/>
              <w:right w:val="nil"/>
            </w:tcBorders>
            <w:shd w:val="clear" w:color="auto" w:fill="auto"/>
            <w:vAlign w:val="center"/>
            <w:hideMark/>
          </w:tcPr>
          <w:p w14:paraId="4D13D4F9" w14:textId="77777777" w:rsidR="000F19DC" w:rsidRPr="000F19DC" w:rsidRDefault="000F19DC" w:rsidP="000F19DC">
            <w:pPr>
              <w:jc w:val="both"/>
              <w:rPr>
                <w:color w:val="000000"/>
                <w:sz w:val="22"/>
                <w:szCs w:val="22"/>
              </w:rPr>
            </w:pPr>
            <w:r w:rsidRPr="000F19DC">
              <w:rPr>
                <w:color w:val="000000"/>
                <w:sz w:val="22"/>
                <w:szCs w:val="22"/>
              </w:rPr>
              <w:t>BF10</w:t>
            </w:r>
            <w:r w:rsidRPr="000F19DC">
              <w:rPr>
                <w:color w:val="000000"/>
                <w:sz w:val="22"/>
                <w:szCs w:val="22"/>
                <w:vertAlign w:val="subscript"/>
              </w:rPr>
              <w:t xml:space="preserve"> </w:t>
            </w:r>
            <w:r w:rsidRPr="000F19DC">
              <w:rPr>
                <w:color w:val="000000"/>
              </w:rPr>
              <w:t>= 0.98</w:t>
            </w:r>
          </w:p>
        </w:tc>
        <w:tc>
          <w:tcPr>
            <w:tcW w:w="1582" w:type="dxa"/>
            <w:tcBorders>
              <w:top w:val="nil"/>
              <w:left w:val="nil"/>
              <w:bottom w:val="nil"/>
              <w:right w:val="nil"/>
            </w:tcBorders>
            <w:shd w:val="clear" w:color="auto" w:fill="auto"/>
            <w:vAlign w:val="center"/>
            <w:hideMark/>
          </w:tcPr>
          <w:p w14:paraId="0CDE3112" w14:textId="77777777" w:rsidR="000F19DC" w:rsidRPr="000F19DC" w:rsidRDefault="000F19DC" w:rsidP="000F19DC">
            <w:pPr>
              <w:rPr>
                <w:color w:val="000000"/>
                <w:sz w:val="22"/>
                <w:szCs w:val="22"/>
              </w:rPr>
            </w:pPr>
            <w:r w:rsidRPr="000F19DC">
              <w:rPr>
                <w:color w:val="000000"/>
                <w:sz w:val="22"/>
                <w:szCs w:val="22"/>
              </w:rPr>
              <w:t>BF10</w:t>
            </w:r>
            <w:r w:rsidRPr="000F19DC">
              <w:rPr>
                <w:color w:val="000000"/>
              </w:rPr>
              <w:t xml:space="preserve"> = </w:t>
            </w:r>
            <w:r w:rsidRPr="000F19DC">
              <w:rPr>
                <w:color w:val="000000"/>
                <w:sz w:val="22"/>
                <w:szCs w:val="22"/>
              </w:rPr>
              <w:t>0.28</w:t>
            </w:r>
          </w:p>
        </w:tc>
        <w:tc>
          <w:tcPr>
            <w:tcW w:w="1388" w:type="dxa"/>
            <w:tcBorders>
              <w:top w:val="nil"/>
              <w:left w:val="nil"/>
              <w:bottom w:val="nil"/>
              <w:right w:val="nil"/>
            </w:tcBorders>
            <w:shd w:val="clear" w:color="auto" w:fill="auto"/>
            <w:vAlign w:val="center"/>
            <w:hideMark/>
          </w:tcPr>
          <w:p w14:paraId="430D467F" w14:textId="77777777" w:rsidR="000F19DC" w:rsidRPr="000F19DC" w:rsidRDefault="000F19DC" w:rsidP="000F19DC">
            <w:pPr>
              <w:jc w:val="both"/>
              <w:rPr>
                <w:color w:val="000000"/>
                <w:sz w:val="22"/>
                <w:szCs w:val="22"/>
              </w:rPr>
            </w:pPr>
            <w:r w:rsidRPr="000F19DC">
              <w:rPr>
                <w:color w:val="000000"/>
                <w:sz w:val="22"/>
                <w:szCs w:val="22"/>
              </w:rPr>
              <w:t>BF10</w:t>
            </w:r>
            <w:r w:rsidRPr="000F19DC">
              <w:rPr>
                <w:color w:val="000000"/>
              </w:rPr>
              <w:t xml:space="preserve"> = </w:t>
            </w:r>
            <w:r w:rsidRPr="000F19DC">
              <w:rPr>
                <w:color w:val="000000"/>
                <w:sz w:val="22"/>
                <w:szCs w:val="22"/>
              </w:rPr>
              <w:t>0.45</w:t>
            </w:r>
          </w:p>
        </w:tc>
        <w:tc>
          <w:tcPr>
            <w:tcW w:w="1350" w:type="dxa"/>
            <w:tcBorders>
              <w:top w:val="nil"/>
              <w:left w:val="nil"/>
              <w:bottom w:val="nil"/>
              <w:right w:val="nil"/>
            </w:tcBorders>
            <w:shd w:val="clear" w:color="auto" w:fill="auto"/>
            <w:vAlign w:val="center"/>
            <w:hideMark/>
          </w:tcPr>
          <w:p w14:paraId="6F56507F" w14:textId="77777777" w:rsidR="000F19DC" w:rsidRPr="000F19DC" w:rsidRDefault="000F19DC" w:rsidP="000F19DC">
            <w:pPr>
              <w:rPr>
                <w:color w:val="000000"/>
                <w:sz w:val="22"/>
                <w:szCs w:val="22"/>
              </w:rPr>
            </w:pPr>
            <w:r w:rsidRPr="000F19DC">
              <w:rPr>
                <w:color w:val="000000"/>
                <w:sz w:val="22"/>
                <w:szCs w:val="22"/>
              </w:rPr>
              <w:t>BF10</w:t>
            </w:r>
            <w:r w:rsidRPr="000F19DC">
              <w:rPr>
                <w:color w:val="000000"/>
              </w:rPr>
              <w:t xml:space="preserve"> = </w:t>
            </w:r>
            <w:r w:rsidRPr="000F19DC">
              <w:rPr>
                <w:color w:val="000000"/>
                <w:sz w:val="22"/>
                <w:szCs w:val="22"/>
              </w:rPr>
              <w:t>1.94</w:t>
            </w:r>
          </w:p>
        </w:tc>
        <w:tc>
          <w:tcPr>
            <w:tcW w:w="1670" w:type="dxa"/>
            <w:tcBorders>
              <w:top w:val="nil"/>
              <w:left w:val="nil"/>
              <w:bottom w:val="nil"/>
              <w:right w:val="nil"/>
            </w:tcBorders>
            <w:shd w:val="clear" w:color="auto" w:fill="auto"/>
            <w:vAlign w:val="center"/>
            <w:hideMark/>
          </w:tcPr>
          <w:p w14:paraId="5D5B1A96" w14:textId="77777777" w:rsidR="000F19DC" w:rsidRPr="000F19DC" w:rsidRDefault="000F19DC" w:rsidP="000F19DC">
            <w:pPr>
              <w:rPr>
                <w:color w:val="000000"/>
                <w:sz w:val="22"/>
                <w:szCs w:val="22"/>
              </w:rPr>
            </w:pPr>
            <w:r w:rsidRPr="000F19DC">
              <w:rPr>
                <w:color w:val="000000"/>
                <w:sz w:val="22"/>
                <w:szCs w:val="22"/>
              </w:rPr>
              <w:t>BF10</w:t>
            </w:r>
            <w:r w:rsidRPr="000F19DC">
              <w:rPr>
                <w:color w:val="000000"/>
              </w:rPr>
              <w:t xml:space="preserve"> = </w:t>
            </w:r>
            <w:r w:rsidRPr="000F19DC">
              <w:rPr>
                <w:color w:val="000000"/>
                <w:sz w:val="22"/>
                <w:szCs w:val="22"/>
              </w:rPr>
              <w:t>0.44</w:t>
            </w:r>
          </w:p>
        </w:tc>
        <w:tc>
          <w:tcPr>
            <w:tcW w:w="1300" w:type="dxa"/>
            <w:tcBorders>
              <w:top w:val="nil"/>
              <w:left w:val="nil"/>
              <w:bottom w:val="nil"/>
              <w:right w:val="nil"/>
            </w:tcBorders>
            <w:shd w:val="clear" w:color="auto" w:fill="auto"/>
            <w:vAlign w:val="center"/>
            <w:hideMark/>
          </w:tcPr>
          <w:p w14:paraId="0B17CF7A" w14:textId="77777777" w:rsidR="000F19DC" w:rsidRPr="000F19DC" w:rsidRDefault="000F19DC" w:rsidP="000F19DC">
            <w:pPr>
              <w:rPr>
                <w:color w:val="000000"/>
                <w:sz w:val="22"/>
                <w:szCs w:val="22"/>
              </w:rPr>
            </w:pPr>
            <w:r w:rsidRPr="000F19DC">
              <w:rPr>
                <w:color w:val="000000"/>
                <w:sz w:val="22"/>
                <w:szCs w:val="22"/>
              </w:rPr>
              <w:t>BF10</w:t>
            </w:r>
            <w:r w:rsidRPr="000F19DC">
              <w:rPr>
                <w:color w:val="000000"/>
              </w:rPr>
              <w:t xml:space="preserve"> = </w:t>
            </w:r>
            <w:r w:rsidRPr="000F19DC">
              <w:rPr>
                <w:color w:val="000000"/>
                <w:sz w:val="22"/>
                <w:szCs w:val="22"/>
              </w:rPr>
              <w:t>1.2</w:t>
            </w:r>
          </w:p>
        </w:tc>
      </w:tr>
      <w:tr w:rsidR="000F19DC" w:rsidRPr="000F19DC" w14:paraId="6DE98E74" w14:textId="77777777" w:rsidTr="000F19DC">
        <w:trPr>
          <w:divId w:val="601228325"/>
          <w:trHeight w:val="288"/>
        </w:trPr>
        <w:tc>
          <w:tcPr>
            <w:tcW w:w="1350" w:type="dxa"/>
            <w:vMerge w:val="restart"/>
            <w:tcBorders>
              <w:top w:val="nil"/>
              <w:left w:val="nil"/>
              <w:bottom w:val="nil"/>
              <w:right w:val="nil"/>
            </w:tcBorders>
            <w:shd w:val="clear" w:color="auto" w:fill="auto"/>
            <w:vAlign w:val="center"/>
            <w:hideMark/>
          </w:tcPr>
          <w:p w14:paraId="48E57D46" w14:textId="77777777" w:rsidR="000F19DC" w:rsidRPr="000F19DC" w:rsidRDefault="000F19DC" w:rsidP="000F19DC">
            <w:pPr>
              <w:rPr>
                <w:b/>
                <w:bCs/>
                <w:color w:val="000000"/>
              </w:rPr>
            </w:pPr>
            <w:r w:rsidRPr="000F19DC">
              <w:rPr>
                <w:b/>
                <w:bCs/>
                <w:color w:val="000000"/>
              </w:rPr>
              <w:t>ASL Accuracy (+)</w:t>
            </w:r>
          </w:p>
        </w:tc>
        <w:tc>
          <w:tcPr>
            <w:tcW w:w="1440" w:type="dxa"/>
            <w:tcBorders>
              <w:top w:val="nil"/>
              <w:left w:val="nil"/>
              <w:bottom w:val="nil"/>
              <w:right w:val="nil"/>
            </w:tcBorders>
            <w:shd w:val="clear" w:color="auto" w:fill="auto"/>
            <w:vAlign w:val="center"/>
            <w:hideMark/>
          </w:tcPr>
          <w:p w14:paraId="2703BC00" w14:textId="77777777" w:rsidR="000F19DC" w:rsidRPr="000F19DC" w:rsidRDefault="000F19DC" w:rsidP="000F19DC">
            <w:pPr>
              <w:jc w:val="both"/>
              <w:rPr>
                <w:i/>
                <w:iCs/>
                <w:color w:val="000000"/>
                <w:u w:val="single"/>
              </w:rPr>
            </w:pPr>
            <w:r w:rsidRPr="000F19DC">
              <w:rPr>
                <w:i/>
                <w:iCs/>
                <w:color w:val="000000"/>
                <w:u w:val="single"/>
              </w:rPr>
              <w:t xml:space="preserve">r = </w:t>
            </w:r>
            <w:r w:rsidRPr="000F19DC">
              <w:rPr>
                <w:color w:val="000000"/>
                <w:u w:val="single"/>
              </w:rPr>
              <w:t>0.49***</w:t>
            </w:r>
          </w:p>
        </w:tc>
        <w:tc>
          <w:tcPr>
            <w:tcW w:w="1582" w:type="dxa"/>
            <w:tcBorders>
              <w:top w:val="nil"/>
              <w:left w:val="nil"/>
              <w:bottom w:val="nil"/>
              <w:right w:val="nil"/>
            </w:tcBorders>
            <w:shd w:val="clear" w:color="auto" w:fill="auto"/>
            <w:vAlign w:val="center"/>
            <w:hideMark/>
          </w:tcPr>
          <w:p w14:paraId="5550101C" w14:textId="77777777" w:rsidR="000F19DC" w:rsidRPr="000F19DC" w:rsidRDefault="000F19DC" w:rsidP="000F19DC">
            <w:pPr>
              <w:rPr>
                <w:i/>
                <w:iCs/>
                <w:color w:val="000000"/>
              </w:rPr>
            </w:pPr>
            <w:r w:rsidRPr="000F19DC">
              <w:rPr>
                <w:i/>
                <w:iCs/>
                <w:color w:val="000000"/>
              </w:rPr>
              <w:t xml:space="preserve">r = </w:t>
            </w:r>
            <w:r w:rsidRPr="000F19DC">
              <w:rPr>
                <w:color w:val="000000"/>
              </w:rPr>
              <w:t>0.50*</w:t>
            </w:r>
          </w:p>
        </w:tc>
        <w:tc>
          <w:tcPr>
            <w:tcW w:w="1388" w:type="dxa"/>
            <w:tcBorders>
              <w:top w:val="nil"/>
              <w:left w:val="nil"/>
              <w:bottom w:val="nil"/>
              <w:right w:val="nil"/>
            </w:tcBorders>
            <w:shd w:val="clear" w:color="auto" w:fill="auto"/>
            <w:vAlign w:val="center"/>
            <w:hideMark/>
          </w:tcPr>
          <w:p w14:paraId="7B86E047" w14:textId="77777777" w:rsidR="000F19DC" w:rsidRPr="000F19DC" w:rsidRDefault="000F19DC" w:rsidP="000F19DC">
            <w:pPr>
              <w:jc w:val="both"/>
              <w:rPr>
                <w:i/>
                <w:iCs/>
                <w:color w:val="000000"/>
              </w:rPr>
            </w:pPr>
            <w:r w:rsidRPr="000F19DC">
              <w:rPr>
                <w:i/>
                <w:iCs/>
                <w:color w:val="000000"/>
              </w:rPr>
              <w:t xml:space="preserve">r = </w:t>
            </w:r>
            <w:r w:rsidRPr="000F19DC">
              <w:rPr>
                <w:color w:val="000000"/>
              </w:rPr>
              <w:t>0.20</w:t>
            </w:r>
          </w:p>
        </w:tc>
        <w:tc>
          <w:tcPr>
            <w:tcW w:w="1350" w:type="dxa"/>
            <w:tcBorders>
              <w:top w:val="nil"/>
              <w:left w:val="nil"/>
              <w:bottom w:val="nil"/>
              <w:right w:val="nil"/>
            </w:tcBorders>
            <w:shd w:val="clear" w:color="auto" w:fill="auto"/>
            <w:vAlign w:val="center"/>
            <w:hideMark/>
          </w:tcPr>
          <w:p w14:paraId="00570965" w14:textId="77777777" w:rsidR="000F19DC" w:rsidRPr="000F19DC" w:rsidRDefault="000F19DC" w:rsidP="000F19DC">
            <w:pPr>
              <w:rPr>
                <w:i/>
                <w:iCs/>
                <w:color w:val="000000"/>
              </w:rPr>
            </w:pPr>
            <w:r w:rsidRPr="000F19DC">
              <w:rPr>
                <w:i/>
                <w:iCs/>
                <w:color w:val="000000"/>
              </w:rPr>
              <w:t xml:space="preserve">r = </w:t>
            </w:r>
            <w:r w:rsidRPr="000F19DC">
              <w:rPr>
                <w:color w:val="000000"/>
              </w:rPr>
              <w:t>0.26</w:t>
            </w:r>
          </w:p>
        </w:tc>
        <w:tc>
          <w:tcPr>
            <w:tcW w:w="1670" w:type="dxa"/>
            <w:tcBorders>
              <w:top w:val="nil"/>
              <w:left w:val="nil"/>
              <w:bottom w:val="nil"/>
              <w:right w:val="nil"/>
            </w:tcBorders>
            <w:shd w:val="clear" w:color="auto" w:fill="auto"/>
            <w:vAlign w:val="center"/>
            <w:hideMark/>
          </w:tcPr>
          <w:p w14:paraId="26101613" w14:textId="77777777" w:rsidR="000F19DC" w:rsidRPr="000F19DC" w:rsidRDefault="000F19DC" w:rsidP="000F19DC">
            <w:pPr>
              <w:rPr>
                <w:i/>
                <w:iCs/>
                <w:color w:val="000000"/>
              </w:rPr>
            </w:pPr>
            <w:r w:rsidRPr="000F19DC">
              <w:rPr>
                <w:i/>
                <w:iCs/>
                <w:color w:val="000000"/>
              </w:rPr>
              <w:t xml:space="preserve">r = </w:t>
            </w:r>
            <w:r w:rsidRPr="000F19DC">
              <w:rPr>
                <w:color w:val="000000"/>
              </w:rPr>
              <w:t>0.21</w:t>
            </w:r>
          </w:p>
        </w:tc>
        <w:tc>
          <w:tcPr>
            <w:tcW w:w="1300" w:type="dxa"/>
            <w:tcBorders>
              <w:top w:val="nil"/>
              <w:left w:val="nil"/>
              <w:bottom w:val="nil"/>
              <w:right w:val="nil"/>
            </w:tcBorders>
            <w:shd w:val="clear" w:color="auto" w:fill="auto"/>
            <w:vAlign w:val="center"/>
            <w:hideMark/>
          </w:tcPr>
          <w:p w14:paraId="522B9B16" w14:textId="77777777" w:rsidR="000F19DC" w:rsidRPr="000F19DC" w:rsidRDefault="000F19DC" w:rsidP="000F19DC">
            <w:pPr>
              <w:rPr>
                <w:i/>
                <w:iCs/>
                <w:color w:val="000000"/>
              </w:rPr>
            </w:pPr>
            <w:r w:rsidRPr="000F19DC">
              <w:rPr>
                <w:i/>
                <w:iCs/>
                <w:color w:val="000000"/>
              </w:rPr>
              <w:t xml:space="preserve">r = </w:t>
            </w:r>
            <w:r w:rsidRPr="000F19DC">
              <w:rPr>
                <w:color w:val="000000"/>
              </w:rPr>
              <w:t>0.01</w:t>
            </w:r>
          </w:p>
        </w:tc>
      </w:tr>
      <w:tr w:rsidR="000F19DC" w:rsidRPr="000F19DC" w14:paraId="7D98F563" w14:textId="77777777" w:rsidTr="000F19DC">
        <w:trPr>
          <w:divId w:val="601228325"/>
          <w:trHeight w:val="288"/>
        </w:trPr>
        <w:tc>
          <w:tcPr>
            <w:tcW w:w="1350" w:type="dxa"/>
            <w:vMerge/>
            <w:tcBorders>
              <w:top w:val="nil"/>
              <w:left w:val="nil"/>
              <w:bottom w:val="nil"/>
              <w:right w:val="nil"/>
            </w:tcBorders>
            <w:shd w:val="clear" w:color="auto" w:fill="auto"/>
            <w:vAlign w:val="center"/>
            <w:hideMark/>
          </w:tcPr>
          <w:p w14:paraId="340AF4D3" w14:textId="77777777" w:rsidR="000F19DC" w:rsidRPr="000F19DC" w:rsidRDefault="000F19DC" w:rsidP="000F19DC">
            <w:pPr>
              <w:rPr>
                <w:b/>
                <w:bCs/>
                <w:color w:val="000000"/>
              </w:rPr>
            </w:pPr>
          </w:p>
        </w:tc>
        <w:tc>
          <w:tcPr>
            <w:tcW w:w="1440" w:type="dxa"/>
            <w:tcBorders>
              <w:top w:val="nil"/>
              <w:left w:val="nil"/>
              <w:bottom w:val="nil"/>
              <w:right w:val="nil"/>
            </w:tcBorders>
            <w:shd w:val="clear" w:color="auto" w:fill="auto"/>
            <w:vAlign w:val="center"/>
            <w:hideMark/>
          </w:tcPr>
          <w:p w14:paraId="235EFFB9" w14:textId="77777777" w:rsidR="000F19DC" w:rsidRPr="000F19DC" w:rsidRDefault="000F19DC" w:rsidP="000F19DC">
            <w:pPr>
              <w:jc w:val="both"/>
              <w:rPr>
                <w:i/>
                <w:iCs/>
                <w:color w:val="000000"/>
                <w:u w:val="single"/>
              </w:rPr>
            </w:pPr>
            <w:r w:rsidRPr="000F19DC">
              <w:rPr>
                <w:i/>
                <w:iCs/>
                <w:color w:val="000000"/>
                <w:u w:val="single"/>
              </w:rPr>
              <w:t xml:space="preserve">p </w:t>
            </w:r>
            <w:r w:rsidRPr="000F19DC">
              <w:rPr>
                <w:color w:val="000000"/>
                <w:u w:val="single"/>
              </w:rPr>
              <w:t>&lt; 0.001</w:t>
            </w:r>
          </w:p>
        </w:tc>
        <w:tc>
          <w:tcPr>
            <w:tcW w:w="1582" w:type="dxa"/>
            <w:tcBorders>
              <w:top w:val="nil"/>
              <w:left w:val="nil"/>
              <w:bottom w:val="nil"/>
              <w:right w:val="nil"/>
            </w:tcBorders>
            <w:shd w:val="clear" w:color="auto" w:fill="auto"/>
            <w:vAlign w:val="center"/>
            <w:hideMark/>
          </w:tcPr>
          <w:p w14:paraId="0E85111C" w14:textId="77777777" w:rsidR="000F19DC" w:rsidRPr="000F19DC" w:rsidRDefault="000F19DC" w:rsidP="000F19DC">
            <w:pPr>
              <w:rPr>
                <w:i/>
                <w:iCs/>
                <w:color w:val="000000"/>
              </w:rPr>
            </w:pPr>
            <w:r w:rsidRPr="000F19DC">
              <w:rPr>
                <w:i/>
                <w:iCs/>
                <w:color w:val="000000"/>
              </w:rPr>
              <w:t xml:space="preserve">p </w:t>
            </w:r>
            <w:r w:rsidRPr="000F19DC">
              <w:rPr>
                <w:color w:val="000000"/>
              </w:rPr>
              <w:t>= 0.03</w:t>
            </w:r>
          </w:p>
        </w:tc>
        <w:tc>
          <w:tcPr>
            <w:tcW w:w="1388" w:type="dxa"/>
            <w:tcBorders>
              <w:top w:val="nil"/>
              <w:left w:val="nil"/>
              <w:bottom w:val="nil"/>
              <w:right w:val="nil"/>
            </w:tcBorders>
            <w:shd w:val="clear" w:color="auto" w:fill="auto"/>
            <w:vAlign w:val="center"/>
            <w:hideMark/>
          </w:tcPr>
          <w:p w14:paraId="21EE1BCB" w14:textId="77777777" w:rsidR="000F19DC" w:rsidRPr="000F19DC" w:rsidRDefault="000F19DC" w:rsidP="000F19DC">
            <w:pPr>
              <w:jc w:val="both"/>
              <w:rPr>
                <w:i/>
                <w:iCs/>
                <w:color w:val="000000"/>
              </w:rPr>
            </w:pPr>
            <w:r w:rsidRPr="000F19DC">
              <w:rPr>
                <w:i/>
                <w:iCs/>
                <w:color w:val="000000"/>
              </w:rPr>
              <w:t>p =</w:t>
            </w:r>
            <w:r w:rsidRPr="000F19DC">
              <w:rPr>
                <w:color w:val="000000"/>
              </w:rPr>
              <w:t xml:space="preserve"> 0.18</w:t>
            </w:r>
          </w:p>
        </w:tc>
        <w:tc>
          <w:tcPr>
            <w:tcW w:w="1350" w:type="dxa"/>
            <w:tcBorders>
              <w:top w:val="nil"/>
              <w:left w:val="nil"/>
              <w:bottom w:val="nil"/>
              <w:right w:val="nil"/>
            </w:tcBorders>
            <w:shd w:val="clear" w:color="auto" w:fill="auto"/>
            <w:vAlign w:val="center"/>
            <w:hideMark/>
          </w:tcPr>
          <w:p w14:paraId="46ACEC33" w14:textId="77777777" w:rsidR="000F19DC" w:rsidRPr="000F19DC" w:rsidRDefault="000F19DC" w:rsidP="000F19DC">
            <w:pPr>
              <w:rPr>
                <w:i/>
                <w:iCs/>
                <w:color w:val="000000"/>
              </w:rPr>
            </w:pPr>
            <w:r w:rsidRPr="000F19DC">
              <w:rPr>
                <w:i/>
                <w:iCs/>
                <w:color w:val="000000"/>
              </w:rPr>
              <w:t>p =</w:t>
            </w:r>
            <w:r w:rsidRPr="000F19DC">
              <w:rPr>
                <w:color w:val="000000"/>
              </w:rPr>
              <w:t xml:space="preserve"> 0.06</w:t>
            </w:r>
          </w:p>
        </w:tc>
        <w:tc>
          <w:tcPr>
            <w:tcW w:w="1670" w:type="dxa"/>
            <w:tcBorders>
              <w:top w:val="nil"/>
              <w:left w:val="nil"/>
              <w:bottom w:val="nil"/>
              <w:right w:val="nil"/>
            </w:tcBorders>
            <w:shd w:val="clear" w:color="auto" w:fill="auto"/>
            <w:vAlign w:val="center"/>
            <w:hideMark/>
          </w:tcPr>
          <w:p w14:paraId="72EE35DE" w14:textId="77777777" w:rsidR="000F19DC" w:rsidRPr="000F19DC" w:rsidRDefault="000F19DC" w:rsidP="000F19DC">
            <w:pPr>
              <w:rPr>
                <w:i/>
                <w:iCs/>
                <w:color w:val="000000"/>
              </w:rPr>
            </w:pPr>
            <w:r w:rsidRPr="000F19DC">
              <w:rPr>
                <w:i/>
                <w:iCs/>
                <w:color w:val="000000"/>
              </w:rPr>
              <w:t xml:space="preserve">p </w:t>
            </w:r>
            <w:r w:rsidRPr="000F19DC">
              <w:rPr>
                <w:color w:val="000000"/>
              </w:rPr>
              <w:t>= 0.23</w:t>
            </w:r>
          </w:p>
        </w:tc>
        <w:tc>
          <w:tcPr>
            <w:tcW w:w="1300" w:type="dxa"/>
            <w:tcBorders>
              <w:top w:val="nil"/>
              <w:left w:val="nil"/>
              <w:bottom w:val="nil"/>
              <w:right w:val="nil"/>
            </w:tcBorders>
            <w:shd w:val="clear" w:color="auto" w:fill="auto"/>
            <w:vAlign w:val="center"/>
            <w:hideMark/>
          </w:tcPr>
          <w:p w14:paraId="37958195" w14:textId="77777777" w:rsidR="000F19DC" w:rsidRPr="000F19DC" w:rsidRDefault="000F19DC" w:rsidP="000F19DC">
            <w:pPr>
              <w:rPr>
                <w:i/>
                <w:iCs/>
                <w:color w:val="000000"/>
              </w:rPr>
            </w:pPr>
            <w:r w:rsidRPr="000F19DC">
              <w:rPr>
                <w:i/>
                <w:iCs/>
                <w:color w:val="000000"/>
              </w:rPr>
              <w:t xml:space="preserve">p = </w:t>
            </w:r>
            <w:r w:rsidRPr="000F19DC">
              <w:rPr>
                <w:color w:val="000000"/>
              </w:rPr>
              <w:t>0.49</w:t>
            </w:r>
          </w:p>
        </w:tc>
      </w:tr>
      <w:tr w:rsidR="000F19DC" w:rsidRPr="000F19DC" w14:paraId="3AD127D6" w14:textId="77777777" w:rsidTr="000F19DC">
        <w:trPr>
          <w:divId w:val="601228325"/>
          <w:trHeight w:val="288"/>
        </w:trPr>
        <w:tc>
          <w:tcPr>
            <w:tcW w:w="1350" w:type="dxa"/>
            <w:vMerge/>
            <w:tcBorders>
              <w:top w:val="nil"/>
              <w:left w:val="nil"/>
              <w:bottom w:val="nil"/>
              <w:right w:val="nil"/>
            </w:tcBorders>
            <w:shd w:val="clear" w:color="auto" w:fill="auto"/>
            <w:vAlign w:val="center"/>
            <w:hideMark/>
          </w:tcPr>
          <w:p w14:paraId="700AC302" w14:textId="77777777" w:rsidR="000F19DC" w:rsidRPr="000F19DC" w:rsidRDefault="000F19DC" w:rsidP="000F19DC">
            <w:pPr>
              <w:rPr>
                <w:b/>
                <w:bCs/>
                <w:color w:val="000000"/>
              </w:rPr>
            </w:pPr>
          </w:p>
        </w:tc>
        <w:tc>
          <w:tcPr>
            <w:tcW w:w="1440" w:type="dxa"/>
            <w:tcBorders>
              <w:top w:val="nil"/>
              <w:left w:val="nil"/>
              <w:bottom w:val="nil"/>
              <w:right w:val="nil"/>
            </w:tcBorders>
            <w:shd w:val="clear" w:color="auto" w:fill="auto"/>
            <w:vAlign w:val="center"/>
            <w:hideMark/>
          </w:tcPr>
          <w:p w14:paraId="67E8213B" w14:textId="77777777" w:rsidR="000F19DC" w:rsidRPr="000F19DC" w:rsidRDefault="000F19DC" w:rsidP="000F19DC">
            <w:pPr>
              <w:jc w:val="both"/>
              <w:rPr>
                <w:color w:val="000000"/>
                <w:sz w:val="22"/>
                <w:szCs w:val="22"/>
                <w:u w:val="single"/>
              </w:rPr>
            </w:pPr>
            <w:r w:rsidRPr="000F19DC">
              <w:rPr>
                <w:color w:val="000000"/>
                <w:sz w:val="22"/>
                <w:szCs w:val="22"/>
                <w:u w:val="single"/>
              </w:rPr>
              <w:t>BF10</w:t>
            </w:r>
            <w:r w:rsidRPr="000F19DC">
              <w:rPr>
                <w:color w:val="000000"/>
                <w:sz w:val="22"/>
                <w:szCs w:val="22"/>
                <w:u w:val="single"/>
                <w:vertAlign w:val="subscript"/>
              </w:rPr>
              <w:t xml:space="preserve"> </w:t>
            </w:r>
            <w:r w:rsidRPr="000F19DC">
              <w:rPr>
                <w:color w:val="000000"/>
                <w:u w:val="single"/>
              </w:rPr>
              <w:t>= 42.70</w:t>
            </w:r>
          </w:p>
        </w:tc>
        <w:tc>
          <w:tcPr>
            <w:tcW w:w="1582" w:type="dxa"/>
            <w:tcBorders>
              <w:top w:val="nil"/>
              <w:left w:val="nil"/>
              <w:bottom w:val="nil"/>
              <w:right w:val="nil"/>
            </w:tcBorders>
            <w:shd w:val="clear" w:color="auto" w:fill="auto"/>
            <w:vAlign w:val="center"/>
            <w:hideMark/>
          </w:tcPr>
          <w:p w14:paraId="4F4FB7DD" w14:textId="77777777" w:rsidR="000F19DC" w:rsidRPr="000F19DC" w:rsidRDefault="000F19DC" w:rsidP="000F19DC">
            <w:pPr>
              <w:rPr>
                <w:color w:val="000000"/>
                <w:sz w:val="22"/>
                <w:szCs w:val="22"/>
              </w:rPr>
            </w:pPr>
            <w:r w:rsidRPr="000F19DC">
              <w:rPr>
                <w:color w:val="000000"/>
                <w:sz w:val="22"/>
                <w:szCs w:val="22"/>
              </w:rPr>
              <w:t>BF10</w:t>
            </w:r>
            <w:r w:rsidRPr="000F19DC">
              <w:rPr>
                <w:color w:val="000000"/>
              </w:rPr>
              <w:t xml:space="preserve"> = </w:t>
            </w:r>
            <w:r w:rsidRPr="000F19DC">
              <w:rPr>
                <w:color w:val="000000"/>
                <w:sz w:val="22"/>
                <w:szCs w:val="22"/>
              </w:rPr>
              <w:t>3.28</w:t>
            </w:r>
          </w:p>
        </w:tc>
        <w:tc>
          <w:tcPr>
            <w:tcW w:w="1388" w:type="dxa"/>
            <w:tcBorders>
              <w:top w:val="nil"/>
              <w:left w:val="nil"/>
              <w:bottom w:val="nil"/>
              <w:right w:val="nil"/>
            </w:tcBorders>
            <w:shd w:val="clear" w:color="auto" w:fill="auto"/>
            <w:vAlign w:val="center"/>
            <w:hideMark/>
          </w:tcPr>
          <w:p w14:paraId="404D748C" w14:textId="77777777" w:rsidR="000F19DC" w:rsidRPr="000F19DC" w:rsidRDefault="000F19DC" w:rsidP="000F19DC">
            <w:pPr>
              <w:jc w:val="both"/>
              <w:rPr>
                <w:color w:val="000000"/>
                <w:sz w:val="22"/>
                <w:szCs w:val="22"/>
              </w:rPr>
            </w:pPr>
            <w:r w:rsidRPr="000F19DC">
              <w:rPr>
                <w:color w:val="000000"/>
                <w:sz w:val="22"/>
                <w:szCs w:val="22"/>
              </w:rPr>
              <w:t>BF10</w:t>
            </w:r>
            <w:r w:rsidRPr="000F19DC">
              <w:rPr>
                <w:color w:val="000000"/>
                <w:sz w:val="22"/>
                <w:szCs w:val="22"/>
                <w:vertAlign w:val="subscript"/>
              </w:rPr>
              <w:t xml:space="preserve"> </w:t>
            </w:r>
            <w:r w:rsidRPr="000F19DC">
              <w:rPr>
                <w:color w:val="000000"/>
              </w:rPr>
              <w:t>= 0.63</w:t>
            </w:r>
          </w:p>
        </w:tc>
        <w:tc>
          <w:tcPr>
            <w:tcW w:w="1350" w:type="dxa"/>
            <w:tcBorders>
              <w:top w:val="nil"/>
              <w:left w:val="nil"/>
              <w:bottom w:val="nil"/>
              <w:right w:val="nil"/>
            </w:tcBorders>
            <w:shd w:val="clear" w:color="auto" w:fill="auto"/>
            <w:vAlign w:val="center"/>
            <w:hideMark/>
          </w:tcPr>
          <w:p w14:paraId="767D01D6" w14:textId="77777777" w:rsidR="000F19DC" w:rsidRPr="000F19DC" w:rsidRDefault="000F19DC" w:rsidP="000F19DC">
            <w:pPr>
              <w:rPr>
                <w:color w:val="000000"/>
                <w:sz w:val="22"/>
                <w:szCs w:val="22"/>
              </w:rPr>
            </w:pPr>
            <w:r w:rsidRPr="000F19DC">
              <w:rPr>
                <w:color w:val="000000"/>
                <w:sz w:val="22"/>
                <w:szCs w:val="22"/>
              </w:rPr>
              <w:t>BF10</w:t>
            </w:r>
            <w:r w:rsidRPr="000F19DC">
              <w:rPr>
                <w:color w:val="000000"/>
              </w:rPr>
              <w:t xml:space="preserve"> = </w:t>
            </w:r>
            <w:r w:rsidRPr="000F19DC">
              <w:rPr>
                <w:color w:val="000000"/>
                <w:sz w:val="22"/>
                <w:szCs w:val="22"/>
              </w:rPr>
              <w:t>1.26</w:t>
            </w:r>
          </w:p>
        </w:tc>
        <w:tc>
          <w:tcPr>
            <w:tcW w:w="1670" w:type="dxa"/>
            <w:tcBorders>
              <w:top w:val="nil"/>
              <w:left w:val="nil"/>
              <w:bottom w:val="nil"/>
              <w:right w:val="nil"/>
            </w:tcBorders>
            <w:shd w:val="clear" w:color="auto" w:fill="auto"/>
            <w:vAlign w:val="center"/>
            <w:hideMark/>
          </w:tcPr>
          <w:p w14:paraId="34BC6CEC" w14:textId="77777777" w:rsidR="000F19DC" w:rsidRPr="000F19DC" w:rsidRDefault="000F19DC" w:rsidP="000F19DC">
            <w:pPr>
              <w:rPr>
                <w:color w:val="000000"/>
                <w:sz w:val="22"/>
                <w:szCs w:val="22"/>
              </w:rPr>
            </w:pPr>
            <w:r w:rsidRPr="000F19DC">
              <w:rPr>
                <w:color w:val="000000"/>
                <w:sz w:val="22"/>
                <w:szCs w:val="22"/>
              </w:rPr>
              <w:t>BF10</w:t>
            </w:r>
            <w:r w:rsidRPr="000F19DC">
              <w:rPr>
                <w:color w:val="000000"/>
              </w:rPr>
              <w:t xml:space="preserve"> = </w:t>
            </w:r>
            <w:r w:rsidRPr="000F19DC">
              <w:rPr>
                <w:color w:val="000000"/>
                <w:sz w:val="22"/>
                <w:szCs w:val="22"/>
              </w:rPr>
              <w:t>0.62</w:t>
            </w:r>
          </w:p>
        </w:tc>
        <w:tc>
          <w:tcPr>
            <w:tcW w:w="1300" w:type="dxa"/>
            <w:tcBorders>
              <w:top w:val="nil"/>
              <w:left w:val="nil"/>
              <w:bottom w:val="nil"/>
              <w:right w:val="nil"/>
            </w:tcBorders>
            <w:shd w:val="clear" w:color="auto" w:fill="auto"/>
            <w:vAlign w:val="center"/>
            <w:hideMark/>
          </w:tcPr>
          <w:p w14:paraId="3BAB6F14" w14:textId="77777777" w:rsidR="000F19DC" w:rsidRPr="000F19DC" w:rsidRDefault="000F19DC" w:rsidP="000F19DC">
            <w:pPr>
              <w:rPr>
                <w:color w:val="000000"/>
                <w:sz w:val="22"/>
                <w:szCs w:val="22"/>
              </w:rPr>
            </w:pPr>
            <w:r w:rsidRPr="000F19DC">
              <w:rPr>
                <w:color w:val="000000"/>
                <w:sz w:val="22"/>
                <w:szCs w:val="22"/>
              </w:rPr>
              <w:t>BF10</w:t>
            </w:r>
            <w:r w:rsidRPr="000F19DC">
              <w:rPr>
                <w:color w:val="000000"/>
              </w:rPr>
              <w:t xml:space="preserve"> = </w:t>
            </w:r>
            <w:r w:rsidRPr="000F19DC">
              <w:rPr>
                <w:color w:val="000000"/>
                <w:sz w:val="22"/>
                <w:szCs w:val="22"/>
              </w:rPr>
              <w:t>0.27</w:t>
            </w:r>
          </w:p>
        </w:tc>
      </w:tr>
      <w:tr w:rsidR="000F19DC" w:rsidRPr="000F19DC" w14:paraId="04C888D3" w14:textId="77777777" w:rsidTr="000F19DC">
        <w:trPr>
          <w:divId w:val="601228325"/>
          <w:trHeight w:val="288"/>
        </w:trPr>
        <w:tc>
          <w:tcPr>
            <w:tcW w:w="1350" w:type="dxa"/>
            <w:vMerge w:val="restart"/>
            <w:tcBorders>
              <w:top w:val="nil"/>
              <w:left w:val="nil"/>
              <w:bottom w:val="nil"/>
              <w:right w:val="nil"/>
            </w:tcBorders>
            <w:shd w:val="clear" w:color="auto" w:fill="auto"/>
            <w:vAlign w:val="center"/>
            <w:hideMark/>
          </w:tcPr>
          <w:p w14:paraId="04F200DB" w14:textId="77777777" w:rsidR="000F19DC" w:rsidRPr="000F19DC" w:rsidRDefault="000F19DC" w:rsidP="000F19DC">
            <w:pPr>
              <w:rPr>
                <w:b/>
                <w:bCs/>
                <w:color w:val="000000"/>
              </w:rPr>
            </w:pPr>
            <w:r w:rsidRPr="000F19DC">
              <w:rPr>
                <w:b/>
                <w:bCs/>
                <w:color w:val="000000"/>
              </w:rPr>
              <w:t>VSL Accuracy (+)</w:t>
            </w:r>
          </w:p>
        </w:tc>
        <w:tc>
          <w:tcPr>
            <w:tcW w:w="1440" w:type="dxa"/>
            <w:tcBorders>
              <w:top w:val="nil"/>
              <w:left w:val="nil"/>
              <w:bottom w:val="nil"/>
              <w:right w:val="nil"/>
            </w:tcBorders>
            <w:shd w:val="clear" w:color="auto" w:fill="auto"/>
            <w:vAlign w:val="center"/>
            <w:hideMark/>
          </w:tcPr>
          <w:p w14:paraId="5317894E" w14:textId="77777777" w:rsidR="000F19DC" w:rsidRPr="000F19DC" w:rsidRDefault="000F19DC" w:rsidP="000F19DC">
            <w:pPr>
              <w:jc w:val="both"/>
              <w:rPr>
                <w:i/>
                <w:iCs/>
                <w:color w:val="000000"/>
              </w:rPr>
            </w:pPr>
            <w:r w:rsidRPr="000F19DC">
              <w:rPr>
                <w:i/>
                <w:iCs/>
                <w:color w:val="000000"/>
              </w:rPr>
              <w:t xml:space="preserve">r </w:t>
            </w:r>
            <w:r w:rsidRPr="000F19DC">
              <w:rPr>
                <w:color w:val="000000"/>
              </w:rPr>
              <w:t>= -0.12</w:t>
            </w:r>
          </w:p>
        </w:tc>
        <w:tc>
          <w:tcPr>
            <w:tcW w:w="1582" w:type="dxa"/>
            <w:tcBorders>
              <w:top w:val="nil"/>
              <w:left w:val="nil"/>
              <w:bottom w:val="nil"/>
              <w:right w:val="nil"/>
            </w:tcBorders>
            <w:shd w:val="clear" w:color="auto" w:fill="auto"/>
            <w:vAlign w:val="center"/>
            <w:hideMark/>
          </w:tcPr>
          <w:p w14:paraId="48FB5492" w14:textId="77777777" w:rsidR="000F19DC" w:rsidRPr="000F19DC" w:rsidRDefault="000F19DC" w:rsidP="000F19DC">
            <w:pPr>
              <w:rPr>
                <w:i/>
                <w:iCs/>
                <w:color w:val="000000"/>
              </w:rPr>
            </w:pPr>
            <w:r w:rsidRPr="000F19DC">
              <w:rPr>
                <w:i/>
                <w:iCs/>
                <w:color w:val="000000"/>
              </w:rPr>
              <w:t xml:space="preserve">r = </w:t>
            </w:r>
            <w:r w:rsidRPr="000F19DC">
              <w:rPr>
                <w:color w:val="000000"/>
              </w:rPr>
              <w:t>-0.31</w:t>
            </w:r>
          </w:p>
        </w:tc>
        <w:tc>
          <w:tcPr>
            <w:tcW w:w="1388" w:type="dxa"/>
            <w:tcBorders>
              <w:top w:val="nil"/>
              <w:left w:val="nil"/>
              <w:bottom w:val="nil"/>
              <w:right w:val="nil"/>
            </w:tcBorders>
            <w:shd w:val="clear" w:color="auto" w:fill="auto"/>
            <w:vAlign w:val="center"/>
            <w:hideMark/>
          </w:tcPr>
          <w:p w14:paraId="6CE839B5" w14:textId="77777777" w:rsidR="000F19DC" w:rsidRPr="000F19DC" w:rsidRDefault="000F19DC" w:rsidP="000F19DC">
            <w:pPr>
              <w:jc w:val="both"/>
              <w:rPr>
                <w:i/>
                <w:iCs/>
                <w:color w:val="000000"/>
              </w:rPr>
            </w:pPr>
            <w:r w:rsidRPr="000F19DC">
              <w:rPr>
                <w:i/>
                <w:iCs/>
                <w:color w:val="000000"/>
              </w:rPr>
              <w:t xml:space="preserve">r = </w:t>
            </w:r>
            <w:r w:rsidRPr="000F19DC">
              <w:rPr>
                <w:color w:val="000000"/>
              </w:rPr>
              <w:t>0.08</w:t>
            </w:r>
          </w:p>
        </w:tc>
        <w:tc>
          <w:tcPr>
            <w:tcW w:w="1350" w:type="dxa"/>
            <w:tcBorders>
              <w:top w:val="nil"/>
              <w:left w:val="nil"/>
              <w:bottom w:val="nil"/>
              <w:right w:val="nil"/>
            </w:tcBorders>
            <w:shd w:val="clear" w:color="auto" w:fill="auto"/>
            <w:vAlign w:val="center"/>
            <w:hideMark/>
          </w:tcPr>
          <w:p w14:paraId="23FAB856" w14:textId="77777777" w:rsidR="000F19DC" w:rsidRPr="000F19DC" w:rsidRDefault="000F19DC" w:rsidP="000F19DC">
            <w:pPr>
              <w:rPr>
                <w:i/>
                <w:iCs/>
                <w:color w:val="000000"/>
              </w:rPr>
            </w:pPr>
            <w:r w:rsidRPr="000F19DC">
              <w:rPr>
                <w:i/>
                <w:iCs/>
                <w:color w:val="000000"/>
              </w:rPr>
              <w:t xml:space="preserve">r = </w:t>
            </w:r>
            <w:r w:rsidRPr="000F19DC">
              <w:rPr>
                <w:color w:val="000000"/>
              </w:rPr>
              <w:t>0.23</w:t>
            </w:r>
          </w:p>
        </w:tc>
        <w:tc>
          <w:tcPr>
            <w:tcW w:w="1670" w:type="dxa"/>
            <w:tcBorders>
              <w:top w:val="nil"/>
              <w:left w:val="nil"/>
              <w:bottom w:val="nil"/>
              <w:right w:val="nil"/>
            </w:tcBorders>
            <w:shd w:val="clear" w:color="auto" w:fill="auto"/>
            <w:vAlign w:val="center"/>
            <w:hideMark/>
          </w:tcPr>
          <w:p w14:paraId="647E7E27" w14:textId="77777777" w:rsidR="000F19DC" w:rsidRPr="000F19DC" w:rsidRDefault="000F19DC" w:rsidP="000F19DC">
            <w:pPr>
              <w:rPr>
                <w:i/>
                <w:iCs/>
                <w:color w:val="000000"/>
              </w:rPr>
            </w:pPr>
            <w:r w:rsidRPr="000F19DC">
              <w:rPr>
                <w:i/>
                <w:iCs/>
                <w:color w:val="000000"/>
              </w:rPr>
              <w:t xml:space="preserve">r = </w:t>
            </w:r>
            <w:r w:rsidRPr="000F19DC">
              <w:rPr>
                <w:color w:val="000000"/>
              </w:rPr>
              <w:t>0.54*</w:t>
            </w:r>
          </w:p>
        </w:tc>
        <w:tc>
          <w:tcPr>
            <w:tcW w:w="1300" w:type="dxa"/>
            <w:tcBorders>
              <w:top w:val="nil"/>
              <w:left w:val="nil"/>
              <w:bottom w:val="nil"/>
              <w:right w:val="nil"/>
            </w:tcBorders>
            <w:shd w:val="clear" w:color="auto" w:fill="auto"/>
            <w:vAlign w:val="center"/>
            <w:hideMark/>
          </w:tcPr>
          <w:p w14:paraId="63BA7FDF" w14:textId="77777777" w:rsidR="000F19DC" w:rsidRPr="000F19DC" w:rsidRDefault="000F19DC" w:rsidP="000F19DC">
            <w:pPr>
              <w:rPr>
                <w:i/>
                <w:iCs/>
                <w:color w:val="000000"/>
              </w:rPr>
            </w:pPr>
            <w:r w:rsidRPr="000F19DC">
              <w:rPr>
                <w:i/>
                <w:iCs/>
                <w:color w:val="000000"/>
              </w:rPr>
              <w:t xml:space="preserve">r = </w:t>
            </w:r>
            <w:r w:rsidRPr="000F19DC">
              <w:rPr>
                <w:color w:val="000000"/>
              </w:rPr>
              <w:t>0.20</w:t>
            </w:r>
          </w:p>
        </w:tc>
      </w:tr>
      <w:tr w:rsidR="000F19DC" w:rsidRPr="000F19DC" w14:paraId="6B754BC5" w14:textId="77777777" w:rsidTr="000F19DC">
        <w:trPr>
          <w:divId w:val="601228325"/>
          <w:trHeight w:val="288"/>
        </w:trPr>
        <w:tc>
          <w:tcPr>
            <w:tcW w:w="1350" w:type="dxa"/>
            <w:vMerge/>
            <w:tcBorders>
              <w:top w:val="nil"/>
              <w:left w:val="nil"/>
              <w:bottom w:val="nil"/>
              <w:right w:val="nil"/>
            </w:tcBorders>
            <w:shd w:val="clear" w:color="auto" w:fill="auto"/>
            <w:vAlign w:val="center"/>
            <w:hideMark/>
          </w:tcPr>
          <w:p w14:paraId="1C35AEF7" w14:textId="77777777" w:rsidR="000F19DC" w:rsidRPr="000F19DC" w:rsidRDefault="000F19DC" w:rsidP="000F19DC">
            <w:pPr>
              <w:rPr>
                <w:b/>
                <w:bCs/>
                <w:color w:val="000000"/>
              </w:rPr>
            </w:pPr>
          </w:p>
        </w:tc>
        <w:tc>
          <w:tcPr>
            <w:tcW w:w="1440" w:type="dxa"/>
            <w:tcBorders>
              <w:top w:val="nil"/>
              <w:left w:val="nil"/>
              <w:bottom w:val="nil"/>
              <w:right w:val="nil"/>
            </w:tcBorders>
            <w:shd w:val="clear" w:color="auto" w:fill="auto"/>
            <w:vAlign w:val="center"/>
            <w:hideMark/>
          </w:tcPr>
          <w:p w14:paraId="528608EE" w14:textId="77777777" w:rsidR="000F19DC" w:rsidRPr="000F19DC" w:rsidRDefault="000F19DC" w:rsidP="000F19DC">
            <w:pPr>
              <w:jc w:val="both"/>
              <w:rPr>
                <w:i/>
                <w:iCs/>
                <w:color w:val="000000"/>
              </w:rPr>
            </w:pPr>
            <w:r w:rsidRPr="000F19DC">
              <w:rPr>
                <w:i/>
                <w:iCs/>
                <w:color w:val="000000"/>
              </w:rPr>
              <w:t xml:space="preserve">p </w:t>
            </w:r>
            <w:r w:rsidRPr="000F19DC">
              <w:rPr>
                <w:color w:val="000000"/>
              </w:rPr>
              <w:t>= 0.76</w:t>
            </w:r>
          </w:p>
        </w:tc>
        <w:tc>
          <w:tcPr>
            <w:tcW w:w="1582" w:type="dxa"/>
            <w:tcBorders>
              <w:top w:val="nil"/>
              <w:left w:val="nil"/>
              <w:bottom w:val="nil"/>
              <w:right w:val="nil"/>
            </w:tcBorders>
            <w:shd w:val="clear" w:color="auto" w:fill="auto"/>
            <w:vAlign w:val="center"/>
            <w:hideMark/>
          </w:tcPr>
          <w:p w14:paraId="7B116C12" w14:textId="77777777" w:rsidR="000F19DC" w:rsidRPr="000F19DC" w:rsidRDefault="000F19DC" w:rsidP="000F19DC">
            <w:pPr>
              <w:rPr>
                <w:i/>
                <w:iCs/>
                <w:color w:val="000000"/>
              </w:rPr>
            </w:pPr>
            <w:r w:rsidRPr="000F19DC">
              <w:rPr>
                <w:i/>
                <w:iCs/>
                <w:color w:val="000000"/>
              </w:rPr>
              <w:t xml:space="preserve">p </w:t>
            </w:r>
            <w:r w:rsidRPr="000F19DC">
              <w:rPr>
                <w:color w:val="000000"/>
              </w:rPr>
              <w:t>= 0.88</w:t>
            </w:r>
          </w:p>
        </w:tc>
        <w:tc>
          <w:tcPr>
            <w:tcW w:w="1388" w:type="dxa"/>
            <w:tcBorders>
              <w:top w:val="nil"/>
              <w:left w:val="nil"/>
              <w:bottom w:val="nil"/>
              <w:right w:val="nil"/>
            </w:tcBorders>
            <w:shd w:val="clear" w:color="auto" w:fill="auto"/>
            <w:vAlign w:val="center"/>
            <w:hideMark/>
          </w:tcPr>
          <w:p w14:paraId="666BF808" w14:textId="77777777" w:rsidR="000F19DC" w:rsidRPr="000F19DC" w:rsidRDefault="000F19DC" w:rsidP="000F19DC">
            <w:pPr>
              <w:jc w:val="both"/>
              <w:rPr>
                <w:i/>
                <w:iCs/>
                <w:color w:val="000000"/>
              </w:rPr>
            </w:pPr>
            <w:r w:rsidRPr="000F19DC">
              <w:rPr>
                <w:i/>
                <w:iCs/>
                <w:color w:val="000000"/>
              </w:rPr>
              <w:t>p =</w:t>
            </w:r>
            <w:r w:rsidRPr="000F19DC">
              <w:rPr>
                <w:color w:val="000000"/>
              </w:rPr>
              <w:t xml:space="preserve"> 0.35</w:t>
            </w:r>
          </w:p>
        </w:tc>
        <w:tc>
          <w:tcPr>
            <w:tcW w:w="1350" w:type="dxa"/>
            <w:tcBorders>
              <w:top w:val="nil"/>
              <w:left w:val="nil"/>
              <w:bottom w:val="nil"/>
              <w:right w:val="nil"/>
            </w:tcBorders>
            <w:shd w:val="clear" w:color="auto" w:fill="auto"/>
            <w:vAlign w:val="center"/>
            <w:hideMark/>
          </w:tcPr>
          <w:p w14:paraId="571730BC" w14:textId="77777777" w:rsidR="000F19DC" w:rsidRPr="000F19DC" w:rsidRDefault="000F19DC" w:rsidP="000F19DC">
            <w:pPr>
              <w:rPr>
                <w:i/>
                <w:iCs/>
                <w:color w:val="000000"/>
              </w:rPr>
            </w:pPr>
            <w:r w:rsidRPr="000F19DC">
              <w:rPr>
                <w:i/>
                <w:iCs/>
                <w:color w:val="000000"/>
              </w:rPr>
              <w:t>p =</w:t>
            </w:r>
            <w:r w:rsidRPr="000F19DC">
              <w:rPr>
                <w:color w:val="000000"/>
              </w:rPr>
              <w:t xml:space="preserve"> 0.08</w:t>
            </w:r>
          </w:p>
        </w:tc>
        <w:tc>
          <w:tcPr>
            <w:tcW w:w="1670" w:type="dxa"/>
            <w:tcBorders>
              <w:top w:val="nil"/>
              <w:left w:val="nil"/>
              <w:bottom w:val="nil"/>
              <w:right w:val="nil"/>
            </w:tcBorders>
            <w:shd w:val="clear" w:color="auto" w:fill="auto"/>
            <w:vAlign w:val="center"/>
            <w:hideMark/>
          </w:tcPr>
          <w:p w14:paraId="2FB5705E" w14:textId="77777777" w:rsidR="000F19DC" w:rsidRPr="000F19DC" w:rsidRDefault="000F19DC" w:rsidP="000F19DC">
            <w:pPr>
              <w:rPr>
                <w:i/>
                <w:iCs/>
                <w:color w:val="000000"/>
              </w:rPr>
            </w:pPr>
            <w:r w:rsidRPr="000F19DC">
              <w:rPr>
                <w:i/>
                <w:iCs/>
                <w:color w:val="000000"/>
              </w:rPr>
              <w:t xml:space="preserve">p </w:t>
            </w:r>
            <w:r w:rsidRPr="000F19DC">
              <w:rPr>
                <w:color w:val="000000"/>
              </w:rPr>
              <w:t>= 0.02</w:t>
            </w:r>
          </w:p>
        </w:tc>
        <w:tc>
          <w:tcPr>
            <w:tcW w:w="1300" w:type="dxa"/>
            <w:tcBorders>
              <w:top w:val="nil"/>
              <w:left w:val="nil"/>
              <w:bottom w:val="nil"/>
              <w:right w:val="nil"/>
            </w:tcBorders>
            <w:shd w:val="clear" w:color="auto" w:fill="auto"/>
            <w:vAlign w:val="center"/>
            <w:hideMark/>
          </w:tcPr>
          <w:p w14:paraId="5EA49858" w14:textId="77777777" w:rsidR="000F19DC" w:rsidRPr="000F19DC" w:rsidRDefault="000F19DC" w:rsidP="000F19DC">
            <w:pPr>
              <w:rPr>
                <w:i/>
                <w:iCs/>
                <w:color w:val="000000"/>
              </w:rPr>
            </w:pPr>
            <w:r w:rsidRPr="000F19DC">
              <w:rPr>
                <w:i/>
                <w:iCs/>
                <w:color w:val="000000"/>
              </w:rPr>
              <w:t xml:space="preserve">p = </w:t>
            </w:r>
            <w:r w:rsidRPr="000F19DC">
              <w:rPr>
                <w:color w:val="000000"/>
              </w:rPr>
              <w:t>0.19</w:t>
            </w:r>
          </w:p>
        </w:tc>
      </w:tr>
      <w:tr w:rsidR="000F19DC" w:rsidRPr="000F19DC" w14:paraId="079EF2E1" w14:textId="77777777" w:rsidTr="000F19DC">
        <w:trPr>
          <w:divId w:val="601228325"/>
          <w:trHeight w:val="288"/>
        </w:trPr>
        <w:tc>
          <w:tcPr>
            <w:tcW w:w="1350" w:type="dxa"/>
            <w:vMerge/>
            <w:tcBorders>
              <w:top w:val="nil"/>
              <w:left w:val="nil"/>
              <w:bottom w:val="nil"/>
              <w:right w:val="nil"/>
            </w:tcBorders>
            <w:shd w:val="clear" w:color="auto" w:fill="auto"/>
            <w:vAlign w:val="center"/>
            <w:hideMark/>
          </w:tcPr>
          <w:p w14:paraId="0DE8C2AD" w14:textId="77777777" w:rsidR="000F19DC" w:rsidRPr="000F19DC" w:rsidRDefault="000F19DC" w:rsidP="000F19DC">
            <w:pPr>
              <w:rPr>
                <w:b/>
                <w:bCs/>
                <w:color w:val="000000"/>
              </w:rPr>
            </w:pPr>
          </w:p>
        </w:tc>
        <w:tc>
          <w:tcPr>
            <w:tcW w:w="1440" w:type="dxa"/>
            <w:tcBorders>
              <w:top w:val="nil"/>
              <w:left w:val="nil"/>
              <w:bottom w:val="nil"/>
              <w:right w:val="nil"/>
            </w:tcBorders>
            <w:shd w:val="clear" w:color="auto" w:fill="auto"/>
            <w:vAlign w:val="center"/>
            <w:hideMark/>
          </w:tcPr>
          <w:p w14:paraId="35810EEF" w14:textId="77777777" w:rsidR="000F19DC" w:rsidRPr="000F19DC" w:rsidRDefault="000F19DC" w:rsidP="000F19DC">
            <w:pPr>
              <w:jc w:val="both"/>
              <w:rPr>
                <w:color w:val="000000"/>
                <w:sz w:val="22"/>
                <w:szCs w:val="22"/>
              </w:rPr>
            </w:pPr>
            <w:r w:rsidRPr="000F19DC">
              <w:rPr>
                <w:color w:val="000000"/>
                <w:sz w:val="22"/>
                <w:szCs w:val="22"/>
              </w:rPr>
              <w:t>BF10</w:t>
            </w:r>
            <w:r w:rsidRPr="000F19DC">
              <w:rPr>
                <w:color w:val="000000"/>
              </w:rPr>
              <w:t xml:space="preserve"> = </w:t>
            </w:r>
            <w:r w:rsidRPr="000F19DC">
              <w:rPr>
                <w:color w:val="000000"/>
                <w:sz w:val="22"/>
                <w:szCs w:val="22"/>
              </w:rPr>
              <w:t>0.13</w:t>
            </w:r>
          </w:p>
        </w:tc>
        <w:tc>
          <w:tcPr>
            <w:tcW w:w="1582" w:type="dxa"/>
            <w:tcBorders>
              <w:top w:val="nil"/>
              <w:left w:val="nil"/>
              <w:bottom w:val="nil"/>
              <w:right w:val="nil"/>
            </w:tcBorders>
            <w:shd w:val="clear" w:color="auto" w:fill="auto"/>
            <w:vAlign w:val="center"/>
            <w:hideMark/>
          </w:tcPr>
          <w:p w14:paraId="3326C77C" w14:textId="77777777" w:rsidR="000F19DC" w:rsidRPr="000F19DC" w:rsidRDefault="000F19DC" w:rsidP="000F19DC">
            <w:pPr>
              <w:rPr>
                <w:color w:val="000000"/>
                <w:sz w:val="22"/>
                <w:szCs w:val="22"/>
              </w:rPr>
            </w:pPr>
            <w:r w:rsidRPr="000F19DC">
              <w:rPr>
                <w:color w:val="000000"/>
                <w:sz w:val="22"/>
                <w:szCs w:val="22"/>
              </w:rPr>
              <w:t>BF10</w:t>
            </w:r>
            <w:r w:rsidRPr="000F19DC">
              <w:rPr>
                <w:color w:val="000000"/>
              </w:rPr>
              <w:t xml:space="preserve"> = </w:t>
            </w:r>
            <w:r w:rsidRPr="000F19DC">
              <w:rPr>
                <w:color w:val="000000"/>
                <w:sz w:val="22"/>
                <w:szCs w:val="22"/>
              </w:rPr>
              <w:t>0.16</w:t>
            </w:r>
          </w:p>
        </w:tc>
        <w:tc>
          <w:tcPr>
            <w:tcW w:w="1388" w:type="dxa"/>
            <w:tcBorders>
              <w:top w:val="nil"/>
              <w:left w:val="nil"/>
              <w:bottom w:val="nil"/>
              <w:right w:val="nil"/>
            </w:tcBorders>
            <w:shd w:val="clear" w:color="auto" w:fill="auto"/>
            <w:vAlign w:val="center"/>
            <w:hideMark/>
          </w:tcPr>
          <w:p w14:paraId="71BF9FA9" w14:textId="77777777" w:rsidR="000F19DC" w:rsidRPr="000F19DC" w:rsidRDefault="000F19DC" w:rsidP="000F19DC">
            <w:pPr>
              <w:jc w:val="both"/>
              <w:rPr>
                <w:color w:val="000000"/>
                <w:sz w:val="22"/>
                <w:szCs w:val="22"/>
              </w:rPr>
            </w:pPr>
            <w:r w:rsidRPr="000F19DC">
              <w:rPr>
                <w:color w:val="000000"/>
                <w:sz w:val="22"/>
                <w:szCs w:val="22"/>
              </w:rPr>
              <w:t>BF10</w:t>
            </w:r>
            <w:r w:rsidRPr="000F19DC">
              <w:rPr>
                <w:color w:val="000000"/>
                <w:sz w:val="22"/>
                <w:szCs w:val="22"/>
                <w:vertAlign w:val="subscript"/>
              </w:rPr>
              <w:t xml:space="preserve"> </w:t>
            </w:r>
            <w:r w:rsidRPr="000F19DC">
              <w:rPr>
                <w:color w:val="000000"/>
              </w:rPr>
              <w:t>= 0.48</w:t>
            </w:r>
          </w:p>
        </w:tc>
        <w:tc>
          <w:tcPr>
            <w:tcW w:w="1350" w:type="dxa"/>
            <w:tcBorders>
              <w:top w:val="nil"/>
              <w:left w:val="nil"/>
              <w:bottom w:val="nil"/>
              <w:right w:val="nil"/>
            </w:tcBorders>
            <w:shd w:val="clear" w:color="auto" w:fill="auto"/>
            <w:vAlign w:val="center"/>
            <w:hideMark/>
          </w:tcPr>
          <w:p w14:paraId="5F5CF866" w14:textId="77777777" w:rsidR="000F19DC" w:rsidRPr="000F19DC" w:rsidRDefault="000F19DC" w:rsidP="000F19DC">
            <w:pPr>
              <w:rPr>
                <w:color w:val="000000"/>
                <w:sz w:val="22"/>
                <w:szCs w:val="22"/>
              </w:rPr>
            </w:pPr>
            <w:r w:rsidRPr="000F19DC">
              <w:rPr>
                <w:color w:val="000000"/>
                <w:sz w:val="22"/>
                <w:szCs w:val="22"/>
              </w:rPr>
              <w:t>BF10</w:t>
            </w:r>
            <w:r w:rsidRPr="000F19DC">
              <w:rPr>
                <w:color w:val="000000"/>
              </w:rPr>
              <w:t xml:space="preserve"> = </w:t>
            </w:r>
            <w:r w:rsidRPr="000F19DC">
              <w:rPr>
                <w:color w:val="000000"/>
                <w:sz w:val="22"/>
                <w:szCs w:val="22"/>
              </w:rPr>
              <w:t>0.93</w:t>
            </w:r>
          </w:p>
        </w:tc>
        <w:tc>
          <w:tcPr>
            <w:tcW w:w="1670" w:type="dxa"/>
            <w:tcBorders>
              <w:top w:val="nil"/>
              <w:left w:val="nil"/>
              <w:bottom w:val="nil"/>
              <w:right w:val="nil"/>
            </w:tcBorders>
            <w:shd w:val="clear" w:color="auto" w:fill="auto"/>
            <w:vAlign w:val="center"/>
            <w:hideMark/>
          </w:tcPr>
          <w:p w14:paraId="0CB25160" w14:textId="77777777" w:rsidR="000F19DC" w:rsidRPr="000F19DC" w:rsidRDefault="000F19DC" w:rsidP="000F19DC">
            <w:pPr>
              <w:rPr>
                <w:color w:val="000000"/>
                <w:sz w:val="22"/>
                <w:szCs w:val="22"/>
              </w:rPr>
            </w:pPr>
            <w:r w:rsidRPr="000F19DC">
              <w:rPr>
                <w:color w:val="000000"/>
                <w:sz w:val="22"/>
                <w:szCs w:val="22"/>
              </w:rPr>
              <w:t>BF10</w:t>
            </w:r>
            <w:r w:rsidRPr="000F19DC">
              <w:rPr>
                <w:color w:val="000000"/>
              </w:rPr>
              <w:t xml:space="preserve"> = </w:t>
            </w:r>
            <w:r w:rsidRPr="000F19DC">
              <w:rPr>
                <w:color w:val="000000"/>
                <w:sz w:val="22"/>
                <w:szCs w:val="22"/>
              </w:rPr>
              <w:t>4.96</w:t>
            </w:r>
          </w:p>
        </w:tc>
        <w:tc>
          <w:tcPr>
            <w:tcW w:w="1300" w:type="dxa"/>
            <w:tcBorders>
              <w:top w:val="nil"/>
              <w:left w:val="nil"/>
              <w:bottom w:val="nil"/>
              <w:right w:val="nil"/>
            </w:tcBorders>
            <w:shd w:val="clear" w:color="auto" w:fill="auto"/>
            <w:vAlign w:val="center"/>
            <w:hideMark/>
          </w:tcPr>
          <w:p w14:paraId="2FE88E11" w14:textId="77777777" w:rsidR="000F19DC" w:rsidRPr="000F19DC" w:rsidRDefault="000F19DC" w:rsidP="000F19DC">
            <w:pPr>
              <w:rPr>
                <w:color w:val="000000"/>
                <w:sz w:val="22"/>
                <w:szCs w:val="22"/>
              </w:rPr>
            </w:pPr>
            <w:r w:rsidRPr="000F19DC">
              <w:rPr>
                <w:color w:val="000000"/>
                <w:sz w:val="22"/>
                <w:szCs w:val="22"/>
              </w:rPr>
              <w:t>BF10</w:t>
            </w:r>
            <w:r w:rsidRPr="000F19DC">
              <w:rPr>
                <w:color w:val="000000"/>
              </w:rPr>
              <w:t xml:space="preserve"> = </w:t>
            </w:r>
            <w:r w:rsidRPr="000F19DC">
              <w:rPr>
                <w:color w:val="000000"/>
                <w:sz w:val="22"/>
                <w:szCs w:val="22"/>
              </w:rPr>
              <w:t>0.60</w:t>
            </w:r>
          </w:p>
        </w:tc>
      </w:tr>
      <w:tr w:rsidR="000F19DC" w:rsidRPr="000F19DC" w14:paraId="232F6283" w14:textId="77777777" w:rsidTr="000F19DC">
        <w:trPr>
          <w:divId w:val="601228325"/>
          <w:trHeight w:val="288"/>
        </w:trPr>
        <w:tc>
          <w:tcPr>
            <w:tcW w:w="1350" w:type="dxa"/>
            <w:vMerge w:val="restart"/>
            <w:tcBorders>
              <w:top w:val="nil"/>
              <w:left w:val="nil"/>
              <w:bottom w:val="nil"/>
              <w:right w:val="nil"/>
            </w:tcBorders>
            <w:shd w:val="clear" w:color="auto" w:fill="auto"/>
            <w:vAlign w:val="center"/>
            <w:hideMark/>
          </w:tcPr>
          <w:p w14:paraId="77D846E6" w14:textId="77777777" w:rsidR="000F19DC" w:rsidRPr="000F19DC" w:rsidRDefault="000F19DC" w:rsidP="000F19DC">
            <w:pPr>
              <w:rPr>
                <w:b/>
                <w:bCs/>
                <w:color w:val="000000"/>
              </w:rPr>
            </w:pPr>
            <w:r w:rsidRPr="000F19DC">
              <w:rPr>
                <w:b/>
                <w:bCs/>
                <w:color w:val="000000"/>
              </w:rPr>
              <w:t>ASL RT Slope (-)</w:t>
            </w:r>
          </w:p>
        </w:tc>
        <w:tc>
          <w:tcPr>
            <w:tcW w:w="1440" w:type="dxa"/>
            <w:tcBorders>
              <w:top w:val="nil"/>
              <w:left w:val="nil"/>
              <w:bottom w:val="nil"/>
              <w:right w:val="nil"/>
            </w:tcBorders>
            <w:shd w:val="clear" w:color="auto" w:fill="auto"/>
            <w:vAlign w:val="center"/>
            <w:hideMark/>
          </w:tcPr>
          <w:p w14:paraId="3F24E95B" w14:textId="77777777" w:rsidR="000F19DC" w:rsidRPr="000F19DC" w:rsidRDefault="000F19DC" w:rsidP="000F19DC">
            <w:pPr>
              <w:jc w:val="both"/>
              <w:rPr>
                <w:i/>
                <w:iCs/>
                <w:color w:val="000000"/>
              </w:rPr>
            </w:pPr>
            <w:r w:rsidRPr="000F19DC">
              <w:rPr>
                <w:i/>
                <w:iCs/>
                <w:color w:val="000000"/>
              </w:rPr>
              <w:t xml:space="preserve">r </w:t>
            </w:r>
            <w:r w:rsidRPr="000F19DC">
              <w:rPr>
                <w:color w:val="000000"/>
              </w:rPr>
              <w:t>= 0.08</w:t>
            </w:r>
          </w:p>
        </w:tc>
        <w:tc>
          <w:tcPr>
            <w:tcW w:w="1582" w:type="dxa"/>
            <w:tcBorders>
              <w:top w:val="nil"/>
              <w:left w:val="nil"/>
              <w:bottom w:val="nil"/>
              <w:right w:val="nil"/>
            </w:tcBorders>
            <w:shd w:val="clear" w:color="auto" w:fill="auto"/>
            <w:vAlign w:val="center"/>
            <w:hideMark/>
          </w:tcPr>
          <w:p w14:paraId="06190F05" w14:textId="77777777" w:rsidR="000F19DC" w:rsidRPr="000F19DC" w:rsidRDefault="000F19DC" w:rsidP="000F19DC">
            <w:pPr>
              <w:rPr>
                <w:i/>
                <w:iCs/>
                <w:color w:val="000000"/>
              </w:rPr>
            </w:pPr>
            <w:r w:rsidRPr="000F19DC">
              <w:rPr>
                <w:i/>
                <w:iCs/>
                <w:color w:val="000000"/>
              </w:rPr>
              <w:t xml:space="preserve">r = </w:t>
            </w:r>
            <w:r w:rsidRPr="000F19DC">
              <w:rPr>
                <w:color w:val="000000"/>
              </w:rPr>
              <w:t>-0.26</w:t>
            </w:r>
          </w:p>
        </w:tc>
        <w:tc>
          <w:tcPr>
            <w:tcW w:w="1388" w:type="dxa"/>
            <w:tcBorders>
              <w:top w:val="nil"/>
              <w:left w:val="nil"/>
              <w:bottom w:val="nil"/>
              <w:right w:val="nil"/>
            </w:tcBorders>
            <w:shd w:val="clear" w:color="auto" w:fill="auto"/>
            <w:vAlign w:val="center"/>
            <w:hideMark/>
          </w:tcPr>
          <w:p w14:paraId="0A61E6D2" w14:textId="77777777" w:rsidR="000F19DC" w:rsidRPr="000F19DC" w:rsidRDefault="000F19DC" w:rsidP="000F19DC">
            <w:pPr>
              <w:jc w:val="both"/>
              <w:rPr>
                <w:i/>
                <w:iCs/>
                <w:color w:val="000000"/>
              </w:rPr>
            </w:pPr>
            <w:r w:rsidRPr="000F19DC">
              <w:rPr>
                <w:i/>
                <w:iCs/>
                <w:color w:val="000000"/>
              </w:rPr>
              <w:t xml:space="preserve">r = </w:t>
            </w:r>
            <w:r w:rsidRPr="000F19DC">
              <w:rPr>
                <w:color w:val="000000"/>
              </w:rPr>
              <w:t>0.05</w:t>
            </w:r>
          </w:p>
        </w:tc>
        <w:tc>
          <w:tcPr>
            <w:tcW w:w="1350" w:type="dxa"/>
            <w:tcBorders>
              <w:top w:val="nil"/>
              <w:left w:val="nil"/>
              <w:bottom w:val="nil"/>
              <w:right w:val="nil"/>
            </w:tcBorders>
            <w:shd w:val="clear" w:color="auto" w:fill="auto"/>
            <w:vAlign w:val="center"/>
            <w:hideMark/>
          </w:tcPr>
          <w:p w14:paraId="68E0BC03" w14:textId="77777777" w:rsidR="000F19DC" w:rsidRPr="000F19DC" w:rsidRDefault="000F19DC" w:rsidP="000F19DC">
            <w:pPr>
              <w:rPr>
                <w:i/>
                <w:iCs/>
                <w:color w:val="000000"/>
              </w:rPr>
            </w:pPr>
            <w:r w:rsidRPr="000F19DC">
              <w:rPr>
                <w:i/>
                <w:iCs/>
                <w:color w:val="000000"/>
              </w:rPr>
              <w:t xml:space="preserve">r = </w:t>
            </w:r>
            <w:r w:rsidRPr="000F19DC">
              <w:rPr>
                <w:color w:val="000000"/>
              </w:rPr>
              <w:t>-0.06</w:t>
            </w:r>
          </w:p>
        </w:tc>
        <w:tc>
          <w:tcPr>
            <w:tcW w:w="1670" w:type="dxa"/>
            <w:tcBorders>
              <w:top w:val="nil"/>
              <w:left w:val="nil"/>
              <w:bottom w:val="nil"/>
              <w:right w:val="nil"/>
            </w:tcBorders>
            <w:shd w:val="clear" w:color="auto" w:fill="auto"/>
            <w:vAlign w:val="center"/>
            <w:hideMark/>
          </w:tcPr>
          <w:p w14:paraId="1099A200" w14:textId="77777777" w:rsidR="000F19DC" w:rsidRPr="000F19DC" w:rsidRDefault="000F19DC" w:rsidP="000F19DC">
            <w:pPr>
              <w:rPr>
                <w:i/>
                <w:iCs/>
                <w:color w:val="000000"/>
              </w:rPr>
            </w:pPr>
            <w:r w:rsidRPr="000F19DC">
              <w:rPr>
                <w:i/>
                <w:iCs/>
                <w:color w:val="000000"/>
              </w:rPr>
              <w:t xml:space="preserve">r = </w:t>
            </w:r>
            <w:r w:rsidRPr="000F19DC">
              <w:rPr>
                <w:color w:val="000000"/>
              </w:rPr>
              <w:t>-0.32</w:t>
            </w:r>
          </w:p>
        </w:tc>
        <w:tc>
          <w:tcPr>
            <w:tcW w:w="1300" w:type="dxa"/>
            <w:tcBorders>
              <w:top w:val="nil"/>
              <w:left w:val="nil"/>
              <w:bottom w:val="nil"/>
              <w:right w:val="nil"/>
            </w:tcBorders>
            <w:shd w:val="clear" w:color="auto" w:fill="auto"/>
            <w:vAlign w:val="center"/>
            <w:hideMark/>
          </w:tcPr>
          <w:p w14:paraId="70E8847B" w14:textId="77777777" w:rsidR="000F19DC" w:rsidRPr="000F19DC" w:rsidRDefault="000F19DC" w:rsidP="000F19DC">
            <w:pPr>
              <w:rPr>
                <w:i/>
                <w:iCs/>
                <w:color w:val="000000"/>
              </w:rPr>
            </w:pPr>
            <w:r w:rsidRPr="000F19DC">
              <w:rPr>
                <w:i/>
                <w:iCs/>
                <w:color w:val="000000"/>
              </w:rPr>
              <w:t xml:space="preserve">r = </w:t>
            </w:r>
            <w:r w:rsidRPr="000F19DC">
              <w:rPr>
                <w:color w:val="000000"/>
              </w:rPr>
              <w:t>-0.02</w:t>
            </w:r>
          </w:p>
        </w:tc>
      </w:tr>
      <w:tr w:rsidR="000F19DC" w:rsidRPr="000F19DC" w14:paraId="11361F16" w14:textId="77777777" w:rsidTr="000F19DC">
        <w:trPr>
          <w:divId w:val="601228325"/>
          <w:trHeight w:val="288"/>
        </w:trPr>
        <w:tc>
          <w:tcPr>
            <w:tcW w:w="1350" w:type="dxa"/>
            <w:vMerge/>
            <w:tcBorders>
              <w:top w:val="nil"/>
              <w:left w:val="nil"/>
              <w:bottom w:val="nil"/>
              <w:right w:val="nil"/>
            </w:tcBorders>
            <w:shd w:val="clear" w:color="auto" w:fill="auto"/>
            <w:vAlign w:val="center"/>
            <w:hideMark/>
          </w:tcPr>
          <w:p w14:paraId="6BE310EE" w14:textId="77777777" w:rsidR="000F19DC" w:rsidRPr="000F19DC" w:rsidRDefault="000F19DC" w:rsidP="000F19DC">
            <w:pPr>
              <w:rPr>
                <w:b/>
                <w:bCs/>
                <w:color w:val="000000"/>
              </w:rPr>
            </w:pPr>
          </w:p>
        </w:tc>
        <w:tc>
          <w:tcPr>
            <w:tcW w:w="1440" w:type="dxa"/>
            <w:tcBorders>
              <w:top w:val="nil"/>
              <w:left w:val="nil"/>
              <w:bottom w:val="nil"/>
              <w:right w:val="nil"/>
            </w:tcBorders>
            <w:shd w:val="clear" w:color="auto" w:fill="auto"/>
            <w:vAlign w:val="center"/>
            <w:hideMark/>
          </w:tcPr>
          <w:p w14:paraId="010D7666" w14:textId="77777777" w:rsidR="000F19DC" w:rsidRPr="000F19DC" w:rsidRDefault="000F19DC" w:rsidP="000F19DC">
            <w:pPr>
              <w:jc w:val="both"/>
              <w:rPr>
                <w:i/>
                <w:iCs/>
                <w:color w:val="000000"/>
              </w:rPr>
            </w:pPr>
            <w:r w:rsidRPr="000F19DC">
              <w:rPr>
                <w:i/>
                <w:iCs/>
                <w:color w:val="000000"/>
              </w:rPr>
              <w:t xml:space="preserve">p </w:t>
            </w:r>
            <w:r w:rsidRPr="000F19DC">
              <w:rPr>
                <w:color w:val="000000"/>
              </w:rPr>
              <w:t>= 0.67</w:t>
            </w:r>
          </w:p>
        </w:tc>
        <w:tc>
          <w:tcPr>
            <w:tcW w:w="1582" w:type="dxa"/>
            <w:tcBorders>
              <w:top w:val="nil"/>
              <w:left w:val="nil"/>
              <w:bottom w:val="nil"/>
              <w:right w:val="nil"/>
            </w:tcBorders>
            <w:shd w:val="clear" w:color="auto" w:fill="auto"/>
            <w:vAlign w:val="center"/>
            <w:hideMark/>
          </w:tcPr>
          <w:p w14:paraId="7C83C4F3" w14:textId="77777777" w:rsidR="000F19DC" w:rsidRPr="000F19DC" w:rsidRDefault="000F19DC" w:rsidP="000F19DC">
            <w:pPr>
              <w:rPr>
                <w:i/>
                <w:iCs/>
                <w:color w:val="000000"/>
              </w:rPr>
            </w:pPr>
            <w:r w:rsidRPr="000F19DC">
              <w:rPr>
                <w:i/>
                <w:iCs/>
                <w:color w:val="000000"/>
              </w:rPr>
              <w:t xml:space="preserve">p </w:t>
            </w:r>
            <w:r w:rsidRPr="000F19DC">
              <w:rPr>
                <w:color w:val="000000"/>
              </w:rPr>
              <w:t>= 0.18</w:t>
            </w:r>
          </w:p>
        </w:tc>
        <w:tc>
          <w:tcPr>
            <w:tcW w:w="1388" w:type="dxa"/>
            <w:tcBorders>
              <w:top w:val="nil"/>
              <w:left w:val="nil"/>
              <w:bottom w:val="nil"/>
              <w:right w:val="nil"/>
            </w:tcBorders>
            <w:shd w:val="clear" w:color="auto" w:fill="auto"/>
            <w:vAlign w:val="center"/>
            <w:hideMark/>
          </w:tcPr>
          <w:p w14:paraId="66278A53" w14:textId="77777777" w:rsidR="000F19DC" w:rsidRPr="000F19DC" w:rsidRDefault="000F19DC" w:rsidP="000F19DC">
            <w:pPr>
              <w:jc w:val="both"/>
              <w:rPr>
                <w:i/>
                <w:iCs/>
                <w:color w:val="000000"/>
              </w:rPr>
            </w:pPr>
            <w:r w:rsidRPr="000F19DC">
              <w:rPr>
                <w:i/>
                <w:iCs/>
                <w:color w:val="000000"/>
              </w:rPr>
              <w:t xml:space="preserve">p = </w:t>
            </w:r>
            <w:r w:rsidRPr="000F19DC">
              <w:rPr>
                <w:color w:val="000000"/>
              </w:rPr>
              <w:t>0.59</w:t>
            </w:r>
          </w:p>
        </w:tc>
        <w:tc>
          <w:tcPr>
            <w:tcW w:w="1350" w:type="dxa"/>
            <w:tcBorders>
              <w:top w:val="nil"/>
              <w:left w:val="nil"/>
              <w:bottom w:val="nil"/>
              <w:right w:val="nil"/>
            </w:tcBorders>
            <w:shd w:val="clear" w:color="auto" w:fill="auto"/>
            <w:vAlign w:val="center"/>
            <w:hideMark/>
          </w:tcPr>
          <w:p w14:paraId="15F274B0" w14:textId="77777777" w:rsidR="000F19DC" w:rsidRPr="000F19DC" w:rsidRDefault="000F19DC" w:rsidP="000F19DC">
            <w:pPr>
              <w:rPr>
                <w:i/>
                <w:iCs/>
                <w:color w:val="000000"/>
              </w:rPr>
            </w:pPr>
            <w:r w:rsidRPr="000F19DC">
              <w:rPr>
                <w:i/>
                <w:iCs/>
                <w:color w:val="000000"/>
              </w:rPr>
              <w:t>p =</w:t>
            </w:r>
            <w:r w:rsidRPr="000F19DC">
              <w:rPr>
                <w:color w:val="000000"/>
              </w:rPr>
              <w:t xml:space="preserve"> 0.36</w:t>
            </w:r>
          </w:p>
        </w:tc>
        <w:tc>
          <w:tcPr>
            <w:tcW w:w="1670" w:type="dxa"/>
            <w:tcBorders>
              <w:top w:val="nil"/>
              <w:left w:val="nil"/>
              <w:bottom w:val="nil"/>
              <w:right w:val="nil"/>
            </w:tcBorders>
            <w:shd w:val="clear" w:color="auto" w:fill="auto"/>
            <w:vAlign w:val="center"/>
            <w:hideMark/>
          </w:tcPr>
          <w:p w14:paraId="117331F2" w14:textId="77777777" w:rsidR="000F19DC" w:rsidRPr="000F19DC" w:rsidRDefault="000F19DC" w:rsidP="000F19DC">
            <w:pPr>
              <w:rPr>
                <w:i/>
                <w:iCs/>
                <w:color w:val="000000"/>
              </w:rPr>
            </w:pPr>
            <w:r w:rsidRPr="000F19DC">
              <w:rPr>
                <w:i/>
                <w:iCs/>
                <w:color w:val="000000"/>
              </w:rPr>
              <w:t xml:space="preserve">p </w:t>
            </w:r>
            <w:r w:rsidRPr="000F19DC">
              <w:rPr>
                <w:color w:val="000000"/>
              </w:rPr>
              <w:t>= 0.13</w:t>
            </w:r>
          </w:p>
        </w:tc>
        <w:tc>
          <w:tcPr>
            <w:tcW w:w="1300" w:type="dxa"/>
            <w:tcBorders>
              <w:top w:val="nil"/>
              <w:left w:val="nil"/>
              <w:bottom w:val="nil"/>
              <w:right w:val="nil"/>
            </w:tcBorders>
            <w:shd w:val="clear" w:color="auto" w:fill="auto"/>
            <w:vAlign w:val="center"/>
            <w:hideMark/>
          </w:tcPr>
          <w:p w14:paraId="0B4FD8A0" w14:textId="77777777" w:rsidR="000F19DC" w:rsidRPr="000F19DC" w:rsidRDefault="000F19DC" w:rsidP="000F19DC">
            <w:pPr>
              <w:rPr>
                <w:i/>
                <w:iCs/>
                <w:color w:val="000000"/>
              </w:rPr>
            </w:pPr>
            <w:r w:rsidRPr="000F19DC">
              <w:rPr>
                <w:i/>
                <w:iCs/>
                <w:color w:val="000000"/>
              </w:rPr>
              <w:t xml:space="preserve">p = </w:t>
            </w:r>
            <w:r w:rsidRPr="000F19DC">
              <w:rPr>
                <w:color w:val="000000"/>
              </w:rPr>
              <w:t>0.46</w:t>
            </w:r>
          </w:p>
        </w:tc>
      </w:tr>
      <w:tr w:rsidR="000F19DC" w:rsidRPr="000F19DC" w14:paraId="61CA41DD" w14:textId="77777777" w:rsidTr="000F19DC">
        <w:trPr>
          <w:divId w:val="601228325"/>
          <w:trHeight w:val="288"/>
        </w:trPr>
        <w:tc>
          <w:tcPr>
            <w:tcW w:w="1350" w:type="dxa"/>
            <w:vMerge/>
            <w:tcBorders>
              <w:top w:val="nil"/>
              <w:left w:val="nil"/>
              <w:bottom w:val="nil"/>
              <w:right w:val="nil"/>
            </w:tcBorders>
            <w:shd w:val="clear" w:color="auto" w:fill="auto"/>
            <w:vAlign w:val="center"/>
            <w:hideMark/>
          </w:tcPr>
          <w:p w14:paraId="645341DE" w14:textId="77777777" w:rsidR="000F19DC" w:rsidRPr="000F19DC" w:rsidRDefault="000F19DC" w:rsidP="000F19DC">
            <w:pPr>
              <w:rPr>
                <w:b/>
                <w:bCs/>
                <w:color w:val="000000"/>
              </w:rPr>
            </w:pPr>
          </w:p>
        </w:tc>
        <w:tc>
          <w:tcPr>
            <w:tcW w:w="1440" w:type="dxa"/>
            <w:tcBorders>
              <w:top w:val="nil"/>
              <w:left w:val="nil"/>
              <w:bottom w:val="nil"/>
              <w:right w:val="nil"/>
            </w:tcBorders>
            <w:shd w:val="clear" w:color="auto" w:fill="auto"/>
            <w:vAlign w:val="center"/>
            <w:hideMark/>
          </w:tcPr>
          <w:p w14:paraId="6912C84C" w14:textId="77777777" w:rsidR="000F19DC" w:rsidRPr="000F19DC" w:rsidRDefault="000F19DC" w:rsidP="000F19DC">
            <w:pPr>
              <w:jc w:val="both"/>
              <w:rPr>
                <w:color w:val="000000"/>
                <w:sz w:val="22"/>
                <w:szCs w:val="22"/>
              </w:rPr>
            </w:pPr>
            <w:r w:rsidRPr="000F19DC">
              <w:rPr>
                <w:color w:val="000000"/>
                <w:sz w:val="22"/>
                <w:szCs w:val="22"/>
              </w:rPr>
              <w:t>BF10</w:t>
            </w:r>
            <w:r w:rsidRPr="000F19DC">
              <w:rPr>
                <w:color w:val="000000"/>
              </w:rPr>
              <w:t xml:space="preserve"> = </w:t>
            </w:r>
            <w:r w:rsidRPr="000F19DC">
              <w:rPr>
                <w:color w:val="000000"/>
                <w:sz w:val="22"/>
                <w:szCs w:val="22"/>
              </w:rPr>
              <w:t>0.15</w:t>
            </w:r>
          </w:p>
        </w:tc>
        <w:tc>
          <w:tcPr>
            <w:tcW w:w="1582" w:type="dxa"/>
            <w:tcBorders>
              <w:top w:val="nil"/>
              <w:left w:val="nil"/>
              <w:bottom w:val="nil"/>
              <w:right w:val="nil"/>
            </w:tcBorders>
            <w:shd w:val="clear" w:color="auto" w:fill="auto"/>
            <w:vAlign w:val="center"/>
            <w:hideMark/>
          </w:tcPr>
          <w:p w14:paraId="109B05F8" w14:textId="77777777" w:rsidR="000F19DC" w:rsidRPr="000F19DC" w:rsidRDefault="000F19DC" w:rsidP="000F19DC">
            <w:pPr>
              <w:rPr>
                <w:color w:val="000000"/>
                <w:sz w:val="22"/>
                <w:szCs w:val="22"/>
              </w:rPr>
            </w:pPr>
            <w:r w:rsidRPr="000F19DC">
              <w:rPr>
                <w:color w:val="000000"/>
                <w:sz w:val="22"/>
                <w:szCs w:val="22"/>
              </w:rPr>
              <w:t>BF10</w:t>
            </w:r>
            <w:r w:rsidRPr="000F19DC">
              <w:rPr>
                <w:color w:val="000000"/>
              </w:rPr>
              <w:t xml:space="preserve"> = </w:t>
            </w:r>
            <w:r w:rsidRPr="000F19DC">
              <w:rPr>
                <w:color w:val="000000"/>
                <w:sz w:val="22"/>
                <w:szCs w:val="22"/>
              </w:rPr>
              <w:t>0.76</w:t>
            </w:r>
          </w:p>
        </w:tc>
        <w:tc>
          <w:tcPr>
            <w:tcW w:w="1388" w:type="dxa"/>
            <w:tcBorders>
              <w:top w:val="nil"/>
              <w:left w:val="nil"/>
              <w:bottom w:val="nil"/>
              <w:right w:val="nil"/>
            </w:tcBorders>
            <w:shd w:val="clear" w:color="auto" w:fill="auto"/>
            <w:vAlign w:val="center"/>
            <w:hideMark/>
          </w:tcPr>
          <w:p w14:paraId="2640C653" w14:textId="77777777" w:rsidR="000F19DC" w:rsidRPr="000F19DC" w:rsidRDefault="000F19DC" w:rsidP="000F19DC">
            <w:pPr>
              <w:jc w:val="both"/>
              <w:rPr>
                <w:color w:val="000000"/>
                <w:sz w:val="22"/>
                <w:szCs w:val="22"/>
              </w:rPr>
            </w:pPr>
            <w:r w:rsidRPr="000F19DC">
              <w:rPr>
                <w:color w:val="000000"/>
                <w:sz w:val="22"/>
                <w:szCs w:val="22"/>
              </w:rPr>
              <w:t>BF10</w:t>
            </w:r>
            <w:r w:rsidRPr="000F19DC">
              <w:rPr>
                <w:color w:val="000000"/>
                <w:sz w:val="22"/>
                <w:szCs w:val="22"/>
                <w:vertAlign w:val="subscript"/>
              </w:rPr>
              <w:t xml:space="preserve"> </w:t>
            </w:r>
            <w:r w:rsidRPr="000F19DC">
              <w:rPr>
                <w:color w:val="000000"/>
              </w:rPr>
              <w:t>= 0.22</w:t>
            </w:r>
          </w:p>
        </w:tc>
        <w:tc>
          <w:tcPr>
            <w:tcW w:w="1350" w:type="dxa"/>
            <w:tcBorders>
              <w:top w:val="nil"/>
              <w:left w:val="nil"/>
              <w:bottom w:val="nil"/>
              <w:right w:val="nil"/>
            </w:tcBorders>
            <w:shd w:val="clear" w:color="auto" w:fill="auto"/>
            <w:vAlign w:val="center"/>
            <w:hideMark/>
          </w:tcPr>
          <w:p w14:paraId="1E051FB8" w14:textId="77777777" w:rsidR="000F19DC" w:rsidRPr="000F19DC" w:rsidRDefault="000F19DC" w:rsidP="000F19DC">
            <w:pPr>
              <w:rPr>
                <w:color w:val="000000"/>
                <w:sz w:val="22"/>
                <w:szCs w:val="22"/>
              </w:rPr>
            </w:pPr>
            <w:r w:rsidRPr="000F19DC">
              <w:rPr>
                <w:color w:val="000000"/>
                <w:sz w:val="22"/>
                <w:szCs w:val="22"/>
              </w:rPr>
              <w:t>BF10</w:t>
            </w:r>
            <w:r w:rsidRPr="000F19DC">
              <w:rPr>
                <w:color w:val="000000"/>
              </w:rPr>
              <w:t xml:space="preserve"> = </w:t>
            </w:r>
            <w:r w:rsidRPr="000F19DC">
              <w:rPr>
                <w:color w:val="000000"/>
                <w:sz w:val="22"/>
                <w:szCs w:val="22"/>
              </w:rPr>
              <w:t>0.28</w:t>
            </w:r>
          </w:p>
        </w:tc>
        <w:tc>
          <w:tcPr>
            <w:tcW w:w="1670" w:type="dxa"/>
            <w:tcBorders>
              <w:top w:val="nil"/>
              <w:left w:val="nil"/>
              <w:bottom w:val="nil"/>
              <w:right w:val="nil"/>
            </w:tcBorders>
            <w:shd w:val="clear" w:color="auto" w:fill="auto"/>
            <w:vAlign w:val="center"/>
            <w:hideMark/>
          </w:tcPr>
          <w:p w14:paraId="459E86D9" w14:textId="77777777" w:rsidR="000F19DC" w:rsidRPr="000F19DC" w:rsidRDefault="000F19DC" w:rsidP="000F19DC">
            <w:pPr>
              <w:rPr>
                <w:color w:val="000000"/>
                <w:sz w:val="22"/>
                <w:szCs w:val="22"/>
              </w:rPr>
            </w:pPr>
            <w:r w:rsidRPr="000F19DC">
              <w:rPr>
                <w:color w:val="000000"/>
                <w:sz w:val="22"/>
                <w:szCs w:val="22"/>
              </w:rPr>
              <w:t>BF10</w:t>
            </w:r>
            <w:r w:rsidRPr="000F19DC">
              <w:rPr>
                <w:color w:val="000000"/>
              </w:rPr>
              <w:t xml:space="preserve"> = </w:t>
            </w:r>
            <w:r w:rsidRPr="000F19DC">
              <w:rPr>
                <w:color w:val="000000"/>
                <w:sz w:val="22"/>
                <w:szCs w:val="22"/>
              </w:rPr>
              <w:t>1.00</w:t>
            </w:r>
          </w:p>
        </w:tc>
        <w:tc>
          <w:tcPr>
            <w:tcW w:w="1300" w:type="dxa"/>
            <w:tcBorders>
              <w:top w:val="nil"/>
              <w:left w:val="nil"/>
              <w:bottom w:val="nil"/>
              <w:right w:val="nil"/>
            </w:tcBorders>
            <w:shd w:val="clear" w:color="auto" w:fill="auto"/>
            <w:vAlign w:val="center"/>
            <w:hideMark/>
          </w:tcPr>
          <w:p w14:paraId="6DA804BA" w14:textId="77777777" w:rsidR="000F19DC" w:rsidRPr="000F19DC" w:rsidRDefault="000F19DC" w:rsidP="000F19DC">
            <w:pPr>
              <w:rPr>
                <w:color w:val="000000"/>
                <w:sz w:val="22"/>
                <w:szCs w:val="22"/>
              </w:rPr>
            </w:pPr>
            <w:r w:rsidRPr="000F19DC">
              <w:rPr>
                <w:color w:val="000000"/>
                <w:sz w:val="22"/>
                <w:szCs w:val="22"/>
              </w:rPr>
              <w:t>BF10</w:t>
            </w:r>
            <w:r w:rsidRPr="000F19DC">
              <w:rPr>
                <w:color w:val="000000"/>
              </w:rPr>
              <w:t xml:space="preserve"> = </w:t>
            </w:r>
            <w:r w:rsidRPr="000F19DC">
              <w:rPr>
                <w:color w:val="000000"/>
                <w:sz w:val="22"/>
                <w:szCs w:val="22"/>
              </w:rPr>
              <w:t>0.29</w:t>
            </w:r>
          </w:p>
        </w:tc>
      </w:tr>
      <w:tr w:rsidR="000F19DC" w:rsidRPr="000F19DC" w14:paraId="0013FA46" w14:textId="77777777" w:rsidTr="000F19DC">
        <w:trPr>
          <w:divId w:val="601228325"/>
          <w:trHeight w:val="288"/>
        </w:trPr>
        <w:tc>
          <w:tcPr>
            <w:tcW w:w="1350" w:type="dxa"/>
            <w:vMerge w:val="restart"/>
            <w:tcBorders>
              <w:top w:val="nil"/>
              <w:left w:val="nil"/>
              <w:bottom w:val="single" w:sz="8" w:space="0" w:color="7F7F7F"/>
              <w:right w:val="nil"/>
            </w:tcBorders>
            <w:shd w:val="clear" w:color="auto" w:fill="auto"/>
            <w:vAlign w:val="center"/>
            <w:hideMark/>
          </w:tcPr>
          <w:p w14:paraId="274DA383" w14:textId="77777777" w:rsidR="000F19DC" w:rsidRPr="000F19DC" w:rsidRDefault="000F19DC" w:rsidP="000F19DC">
            <w:pPr>
              <w:rPr>
                <w:b/>
                <w:bCs/>
                <w:color w:val="000000"/>
              </w:rPr>
            </w:pPr>
            <w:r w:rsidRPr="000F19DC">
              <w:rPr>
                <w:b/>
                <w:bCs/>
                <w:color w:val="000000"/>
              </w:rPr>
              <w:t>VSL RT Slope (-)</w:t>
            </w:r>
          </w:p>
        </w:tc>
        <w:tc>
          <w:tcPr>
            <w:tcW w:w="1440" w:type="dxa"/>
            <w:tcBorders>
              <w:top w:val="nil"/>
              <w:left w:val="nil"/>
              <w:bottom w:val="nil"/>
              <w:right w:val="nil"/>
            </w:tcBorders>
            <w:shd w:val="clear" w:color="auto" w:fill="auto"/>
            <w:vAlign w:val="center"/>
            <w:hideMark/>
          </w:tcPr>
          <w:p w14:paraId="6886A577" w14:textId="77777777" w:rsidR="000F19DC" w:rsidRPr="000F19DC" w:rsidRDefault="000F19DC" w:rsidP="000F19DC">
            <w:pPr>
              <w:rPr>
                <w:i/>
                <w:iCs/>
                <w:color w:val="000000"/>
              </w:rPr>
            </w:pPr>
            <w:r w:rsidRPr="000F19DC">
              <w:rPr>
                <w:i/>
                <w:iCs/>
                <w:color w:val="000000"/>
              </w:rPr>
              <w:t xml:space="preserve">r </w:t>
            </w:r>
            <w:r w:rsidRPr="000F19DC">
              <w:rPr>
                <w:color w:val="000000"/>
              </w:rPr>
              <w:t>= 0.17</w:t>
            </w:r>
          </w:p>
        </w:tc>
        <w:tc>
          <w:tcPr>
            <w:tcW w:w="1582" w:type="dxa"/>
            <w:tcBorders>
              <w:top w:val="nil"/>
              <w:left w:val="nil"/>
              <w:bottom w:val="nil"/>
              <w:right w:val="nil"/>
            </w:tcBorders>
            <w:shd w:val="clear" w:color="auto" w:fill="auto"/>
            <w:vAlign w:val="center"/>
            <w:hideMark/>
          </w:tcPr>
          <w:p w14:paraId="1086AE02" w14:textId="77777777" w:rsidR="000F19DC" w:rsidRPr="000F19DC" w:rsidRDefault="000F19DC" w:rsidP="000F19DC">
            <w:pPr>
              <w:rPr>
                <w:i/>
                <w:iCs/>
                <w:color w:val="000000"/>
              </w:rPr>
            </w:pPr>
            <w:r w:rsidRPr="000F19DC">
              <w:rPr>
                <w:i/>
                <w:iCs/>
                <w:color w:val="000000"/>
              </w:rPr>
              <w:t xml:space="preserve">r = </w:t>
            </w:r>
            <w:r w:rsidRPr="000F19DC">
              <w:rPr>
                <w:color w:val="000000"/>
              </w:rPr>
              <w:t>-0.31</w:t>
            </w:r>
          </w:p>
        </w:tc>
        <w:tc>
          <w:tcPr>
            <w:tcW w:w="1388" w:type="dxa"/>
            <w:tcBorders>
              <w:top w:val="nil"/>
              <w:left w:val="nil"/>
              <w:bottom w:val="nil"/>
              <w:right w:val="nil"/>
            </w:tcBorders>
            <w:shd w:val="clear" w:color="auto" w:fill="auto"/>
            <w:vAlign w:val="center"/>
            <w:hideMark/>
          </w:tcPr>
          <w:p w14:paraId="19CE4C29" w14:textId="77777777" w:rsidR="000F19DC" w:rsidRPr="000F19DC" w:rsidRDefault="000F19DC" w:rsidP="000F19DC">
            <w:pPr>
              <w:rPr>
                <w:i/>
                <w:iCs/>
                <w:color w:val="000000"/>
              </w:rPr>
            </w:pPr>
            <w:r w:rsidRPr="000F19DC">
              <w:rPr>
                <w:i/>
                <w:iCs/>
                <w:color w:val="000000"/>
              </w:rPr>
              <w:t xml:space="preserve">r = </w:t>
            </w:r>
            <w:r w:rsidRPr="000F19DC">
              <w:rPr>
                <w:color w:val="000000"/>
              </w:rPr>
              <w:t>-0.07</w:t>
            </w:r>
          </w:p>
        </w:tc>
        <w:tc>
          <w:tcPr>
            <w:tcW w:w="1350" w:type="dxa"/>
            <w:tcBorders>
              <w:top w:val="nil"/>
              <w:left w:val="nil"/>
              <w:bottom w:val="nil"/>
              <w:right w:val="nil"/>
            </w:tcBorders>
            <w:shd w:val="clear" w:color="auto" w:fill="auto"/>
            <w:vAlign w:val="center"/>
            <w:hideMark/>
          </w:tcPr>
          <w:p w14:paraId="1A4C74AC" w14:textId="77777777" w:rsidR="000F19DC" w:rsidRPr="000F19DC" w:rsidRDefault="000F19DC" w:rsidP="000F19DC">
            <w:pPr>
              <w:rPr>
                <w:i/>
                <w:iCs/>
                <w:color w:val="000000"/>
              </w:rPr>
            </w:pPr>
            <w:r w:rsidRPr="000F19DC">
              <w:rPr>
                <w:i/>
                <w:iCs/>
                <w:color w:val="000000"/>
              </w:rPr>
              <w:t xml:space="preserve">r = </w:t>
            </w:r>
            <w:r w:rsidRPr="000F19DC">
              <w:rPr>
                <w:color w:val="000000"/>
              </w:rPr>
              <w:t>-0.11</w:t>
            </w:r>
          </w:p>
        </w:tc>
        <w:tc>
          <w:tcPr>
            <w:tcW w:w="1670" w:type="dxa"/>
            <w:tcBorders>
              <w:top w:val="nil"/>
              <w:left w:val="nil"/>
              <w:bottom w:val="nil"/>
              <w:right w:val="nil"/>
            </w:tcBorders>
            <w:shd w:val="clear" w:color="auto" w:fill="auto"/>
            <w:vAlign w:val="center"/>
            <w:hideMark/>
          </w:tcPr>
          <w:p w14:paraId="0224B1AC" w14:textId="77777777" w:rsidR="000F19DC" w:rsidRPr="000F19DC" w:rsidRDefault="000F19DC" w:rsidP="000F19DC">
            <w:pPr>
              <w:rPr>
                <w:i/>
                <w:iCs/>
                <w:color w:val="000000"/>
                <w:u w:val="single"/>
              </w:rPr>
            </w:pPr>
            <w:r w:rsidRPr="000F19DC">
              <w:rPr>
                <w:i/>
                <w:iCs/>
                <w:color w:val="000000"/>
                <w:u w:val="single"/>
              </w:rPr>
              <w:t xml:space="preserve">r = </w:t>
            </w:r>
            <w:r w:rsidRPr="000F19DC">
              <w:rPr>
                <w:color w:val="000000"/>
                <w:u w:val="single"/>
              </w:rPr>
              <w:t>-0.85***</w:t>
            </w:r>
          </w:p>
        </w:tc>
        <w:tc>
          <w:tcPr>
            <w:tcW w:w="1300" w:type="dxa"/>
            <w:tcBorders>
              <w:top w:val="nil"/>
              <w:left w:val="nil"/>
              <w:bottom w:val="nil"/>
              <w:right w:val="nil"/>
            </w:tcBorders>
            <w:shd w:val="clear" w:color="auto" w:fill="auto"/>
            <w:vAlign w:val="center"/>
            <w:hideMark/>
          </w:tcPr>
          <w:p w14:paraId="54C0B606" w14:textId="77777777" w:rsidR="000F19DC" w:rsidRPr="000F19DC" w:rsidRDefault="000F19DC" w:rsidP="000F19DC">
            <w:pPr>
              <w:rPr>
                <w:i/>
                <w:iCs/>
                <w:color w:val="000000"/>
              </w:rPr>
            </w:pPr>
            <w:r w:rsidRPr="000F19DC">
              <w:rPr>
                <w:i/>
                <w:iCs/>
                <w:color w:val="000000"/>
              </w:rPr>
              <w:t xml:space="preserve">r = </w:t>
            </w:r>
            <w:r w:rsidRPr="000F19DC">
              <w:rPr>
                <w:color w:val="000000"/>
              </w:rPr>
              <w:t>0.14</w:t>
            </w:r>
          </w:p>
        </w:tc>
      </w:tr>
      <w:tr w:rsidR="000F19DC" w:rsidRPr="000F19DC" w14:paraId="765A5299" w14:textId="77777777" w:rsidTr="000F19DC">
        <w:trPr>
          <w:divId w:val="601228325"/>
          <w:trHeight w:val="288"/>
        </w:trPr>
        <w:tc>
          <w:tcPr>
            <w:tcW w:w="1350" w:type="dxa"/>
            <w:vMerge/>
            <w:tcBorders>
              <w:top w:val="nil"/>
              <w:left w:val="nil"/>
              <w:bottom w:val="single" w:sz="8" w:space="0" w:color="7F7F7F"/>
              <w:right w:val="nil"/>
            </w:tcBorders>
            <w:shd w:val="clear" w:color="auto" w:fill="auto"/>
            <w:vAlign w:val="center"/>
            <w:hideMark/>
          </w:tcPr>
          <w:p w14:paraId="1974FDBD" w14:textId="77777777" w:rsidR="000F19DC" w:rsidRPr="000F19DC" w:rsidRDefault="000F19DC" w:rsidP="000F19DC">
            <w:pPr>
              <w:rPr>
                <w:b/>
                <w:bCs/>
                <w:color w:val="000000"/>
              </w:rPr>
            </w:pPr>
          </w:p>
        </w:tc>
        <w:tc>
          <w:tcPr>
            <w:tcW w:w="1440" w:type="dxa"/>
            <w:tcBorders>
              <w:top w:val="nil"/>
              <w:left w:val="nil"/>
              <w:bottom w:val="nil"/>
              <w:right w:val="nil"/>
            </w:tcBorders>
            <w:shd w:val="clear" w:color="auto" w:fill="auto"/>
            <w:vAlign w:val="center"/>
            <w:hideMark/>
          </w:tcPr>
          <w:p w14:paraId="3836F8E1" w14:textId="77777777" w:rsidR="000F19DC" w:rsidRPr="000F19DC" w:rsidRDefault="000F19DC" w:rsidP="000F19DC">
            <w:pPr>
              <w:rPr>
                <w:i/>
                <w:iCs/>
                <w:color w:val="000000"/>
              </w:rPr>
            </w:pPr>
            <w:r w:rsidRPr="000F19DC">
              <w:rPr>
                <w:i/>
                <w:iCs/>
                <w:color w:val="000000"/>
              </w:rPr>
              <w:t xml:space="preserve">p </w:t>
            </w:r>
            <w:r w:rsidRPr="000F19DC">
              <w:rPr>
                <w:color w:val="000000"/>
              </w:rPr>
              <w:t>= 0.85</w:t>
            </w:r>
          </w:p>
        </w:tc>
        <w:tc>
          <w:tcPr>
            <w:tcW w:w="1582" w:type="dxa"/>
            <w:tcBorders>
              <w:top w:val="nil"/>
              <w:left w:val="nil"/>
              <w:bottom w:val="nil"/>
              <w:right w:val="nil"/>
            </w:tcBorders>
            <w:shd w:val="clear" w:color="auto" w:fill="auto"/>
            <w:vAlign w:val="center"/>
            <w:hideMark/>
          </w:tcPr>
          <w:p w14:paraId="2FF6A03B" w14:textId="77777777" w:rsidR="000F19DC" w:rsidRPr="000F19DC" w:rsidRDefault="000F19DC" w:rsidP="000F19DC">
            <w:pPr>
              <w:rPr>
                <w:i/>
                <w:iCs/>
                <w:color w:val="000000"/>
              </w:rPr>
            </w:pPr>
            <w:r w:rsidRPr="000F19DC">
              <w:rPr>
                <w:i/>
                <w:iCs/>
                <w:color w:val="000000"/>
              </w:rPr>
              <w:t xml:space="preserve">p </w:t>
            </w:r>
            <w:r w:rsidRPr="000F19DC">
              <w:rPr>
                <w:color w:val="000000"/>
              </w:rPr>
              <w:t>= 0.12</w:t>
            </w:r>
          </w:p>
        </w:tc>
        <w:tc>
          <w:tcPr>
            <w:tcW w:w="1388" w:type="dxa"/>
            <w:tcBorders>
              <w:top w:val="nil"/>
              <w:left w:val="nil"/>
              <w:bottom w:val="nil"/>
              <w:right w:val="nil"/>
            </w:tcBorders>
            <w:shd w:val="clear" w:color="auto" w:fill="auto"/>
            <w:vAlign w:val="center"/>
            <w:hideMark/>
          </w:tcPr>
          <w:p w14:paraId="236DCC8E" w14:textId="77777777" w:rsidR="000F19DC" w:rsidRPr="000F19DC" w:rsidRDefault="000F19DC" w:rsidP="000F19DC">
            <w:pPr>
              <w:rPr>
                <w:i/>
                <w:iCs/>
                <w:color w:val="000000"/>
              </w:rPr>
            </w:pPr>
            <w:r w:rsidRPr="000F19DC">
              <w:rPr>
                <w:i/>
                <w:iCs/>
                <w:color w:val="000000"/>
              </w:rPr>
              <w:t xml:space="preserve">p = </w:t>
            </w:r>
            <w:r w:rsidRPr="000F19DC">
              <w:rPr>
                <w:color w:val="000000"/>
              </w:rPr>
              <w:t>0.39</w:t>
            </w:r>
          </w:p>
        </w:tc>
        <w:tc>
          <w:tcPr>
            <w:tcW w:w="1350" w:type="dxa"/>
            <w:tcBorders>
              <w:top w:val="nil"/>
              <w:left w:val="nil"/>
              <w:bottom w:val="nil"/>
              <w:right w:val="nil"/>
            </w:tcBorders>
            <w:shd w:val="clear" w:color="auto" w:fill="auto"/>
            <w:vAlign w:val="center"/>
            <w:hideMark/>
          </w:tcPr>
          <w:p w14:paraId="464D2440" w14:textId="77777777" w:rsidR="000F19DC" w:rsidRPr="000F19DC" w:rsidRDefault="000F19DC" w:rsidP="000F19DC">
            <w:pPr>
              <w:rPr>
                <w:i/>
                <w:iCs/>
                <w:color w:val="000000"/>
              </w:rPr>
            </w:pPr>
            <w:r w:rsidRPr="000F19DC">
              <w:rPr>
                <w:i/>
                <w:iCs/>
                <w:color w:val="000000"/>
              </w:rPr>
              <w:t xml:space="preserve">p = </w:t>
            </w:r>
            <w:r w:rsidRPr="000F19DC">
              <w:rPr>
                <w:color w:val="000000"/>
              </w:rPr>
              <w:t>0.26</w:t>
            </w:r>
          </w:p>
        </w:tc>
        <w:tc>
          <w:tcPr>
            <w:tcW w:w="1670" w:type="dxa"/>
            <w:tcBorders>
              <w:top w:val="nil"/>
              <w:left w:val="nil"/>
              <w:bottom w:val="nil"/>
              <w:right w:val="nil"/>
            </w:tcBorders>
            <w:shd w:val="clear" w:color="auto" w:fill="auto"/>
            <w:vAlign w:val="center"/>
            <w:hideMark/>
          </w:tcPr>
          <w:p w14:paraId="18747BBA" w14:textId="77777777" w:rsidR="000F19DC" w:rsidRPr="000F19DC" w:rsidRDefault="000F19DC" w:rsidP="000F19DC">
            <w:pPr>
              <w:rPr>
                <w:i/>
                <w:iCs/>
                <w:color w:val="000000"/>
                <w:u w:val="single"/>
              </w:rPr>
            </w:pPr>
            <w:r w:rsidRPr="000F19DC">
              <w:rPr>
                <w:i/>
                <w:iCs/>
                <w:color w:val="000000"/>
                <w:u w:val="single"/>
              </w:rPr>
              <w:t xml:space="preserve">p </w:t>
            </w:r>
            <w:r w:rsidRPr="000F19DC">
              <w:rPr>
                <w:color w:val="000000"/>
                <w:u w:val="single"/>
              </w:rPr>
              <w:t>&lt; 0.001</w:t>
            </w:r>
            <w:r w:rsidRPr="000F19DC">
              <w:rPr>
                <w:color w:val="000000"/>
              </w:rPr>
              <w:t xml:space="preserve"> </w:t>
            </w:r>
          </w:p>
        </w:tc>
        <w:tc>
          <w:tcPr>
            <w:tcW w:w="1300" w:type="dxa"/>
            <w:tcBorders>
              <w:top w:val="nil"/>
              <w:left w:val="nil"/>
              <w:bottom w:val="nil"/>
              <w:right w:val="nil"/>
            </w:tcBorders>
            <w:shd w:val="clear" w:color="auto" w:fill="auto"/>
            <w:vAlign w:val="center"/>
            <w:hideMark/>
          </w:tcPr>
          <w:p w14:paraId="47BB4531" w14:textId="77777777" w:rsidR="000F19DC" w:rsidRPr="000F19DC" w:rsidRDefault="000F19DC" w:rsidP="000F19DC">
            <w:pPr>
              <w:rPr>
                <w:i/>
                <w:iCs/>
                <w:color w:val="000000"/>
              </w:rPr>
            </w:pPr>
            <w:r w:rsidRPr="000F19DC">
              <w:rPr>
                <w:i/>
                <w:iCs/>
                <w:color w:val="000000"/>
              </w:rPr>
              <w:t xml:space="preserve">p = </w:t>
            </w:r>
            <w:r w:rsidRPr="000F19DC">
              <w:rPr>
                <w:color w:val="000000"/>
              </w:rPr>
              <w:t>0.73</w:t>
            </w:r>
          </w:p>
        </w:tc>
      </w:tr>
      <w:tr w:rsidR="000F19DC" w:rsidRPr="000F19DC" w14:paraId="3F5506AE" w14:textId="77777777" w:rsidTr="000F19DC">
        <w:trPr>
          <w:divId w:val="601228325"/>
          <w:trHeight w:val="288"/>
        </w:trPr>
        <w:tc>
          <w:tcPr>
            <w:tcW w:w="1350" w:type="dxa"/>
            <w:vMerge/>
            <w:tcBorders>
              <w:top w:val="nil"/>
              <w:left w:val="nil"/>
              <w:bottom w:val="single" w:sz="8" w:space="0" w:color="7F7F7F"/>
              <w:right w:val="nil"/>
            </w:tcBorders>
            <w:shd w:val="clear" w:color="auto" w:fill="auto"/>
            <w:vAlign w:val="center"/>
            <w:hideMark/>
          </w:tcPr>
          <w:p w14:paraId="021FA3B5" w14:textId="77777777" w:rsidR="000F19DC" w:rsidRPr="000F19DC" w:rsidRDefault="000F19DC" w:rsidP="000F19DC">
            <w:pPr>
              <w:rPr>
                <w:b/>
                <w:bCs/>
                <w:color w:val="000000"/>
              </w:rPr>
            </w:pPr>
          </w:p>
        </w:tc>
        <w:tc>
          <w:tcPr>
            <w:tcW w:w="1440" w:type="dxa"/>
            <w:tcBorders>
              <w:top w:val="nil"/>
              <w:left w:val="nil"/>
              <w:bottom w:val="single" w:sz="8" w:space="0" w:color="7F7F7F"/>
              <w:right w:val="nil"/>
            </w:tcBorders>
            <w:shd w:val="clear" w:color="auto" w:fill="auto"/>
            <w:vAlign w:val="center"/>
            <w:hideMark/>
          </w:tcPr>
          <w:p w14:paraId="12D80E6E" w14:textId="77777777" w:rsidR="000F19DC" w:rsidRPr="000F19DC" w:rsidRDefault="000F19DC" w:rsidP="000F19DC">
            <w:pPr>
              <w:rPr>
                <w:color w:val="000000"/>
                <w:sz w:val="22"/>
                <w:szCs w:val="22"/>
              </w:rPr>
            </w:pPr>
            <w:r w:rsidRPr="000F19DC">
              <w:rPr>
                <w:color w:val="000000"/>
                <w:sz w:val="22"/>
                <w:szCs w:val="22"/>
              </w:rPr>
              <w:t>BF10</w:t>
            </w:r>
            <w:r w:rsidRPr="000F19DC">
              <w:rPr>
                <w:color w:val="000000"/>
              </w:rPr>
              <w:t xml:space="preserve"> = </w:t>
            </w:r>
            <w:r w:rsidRPr="000F19DC">
              <w:rPr>
                <w:color w:val="000000"/>
                <w:sz w:val="22"/>
                <w:szCs w:val="22"/>
              </w:rPr>
              <w:t>0.11</w:t>
            </w:r>
          </w:p>
        </w:tc>
        <w:tc>
          <w:tcPr>
            <w:tcW w:w="1582" w:type="dxa"/>
            <w:tcBorders>
              <w:top w:val="nil"/>
              <w:left w:val="nil"/>
              <w:bottom w:val="single" w:sz="8" w:space="0" w:color="7F7F7F"/>
              <w:right w:val="nil"/>
            </w:tcBorders>
            <w:shd w:val="clear" w:color="auto" w:fill="auto"/>
            <w:vAlign w:val="center"/>
            <w:hideMark/>
          </w:tcPr>
          <w:p w14:paraId="05AE43DF" w14:textId="77777777" w:rsidR="000F19DC" w:rsidRPr="000F19DC" w:rsidRDefault="000F19DC" w:rsidP="000F19DC">
            <w:pPr>
              <w:rPr>
                <w:color w:val="000000"/>
                <w:sz w:val="22"/>
                <w:szCs w:val="22"/>
              </w:rPr>
            </w:pPr>
            <w:r w:rsidRPr="000F19DC">
              <w:rPr>
                <w:color w:val="000000"/>
                <w:sz w:val="22"/>
                <w:szCs w:val="22"/>
              </w:rPr>
              <w:t>BF10</w:t>
            </w:r>
            <w:r w:rsidRPr="000F19DC">
              <w:rPr>
                <w:color w:val="000000"/>
              </w:rPr>
              <w:t xml:space="preserve"> = </w:t>
            </w:r>
            <w:r w:rsidRPr="000F19DC">
              <w:rPr>
                <w:color w:val="000000"/>
                <w:sz w:val="22"/>
                <w:szCs w:val="22"/>
              </w:rPr>
              <w:t>0.99</w:t>
            </w:r>
          </w:p>
        </w:tc>
        <w:tc>
          <w:tcPr>
            <w:tcW w:w="1388" w:type="dxa"/>
            <w:tcBorders>
              <w:top w:val="nil"/>
              <w:left w:val="nil"/>
              <w:bottom w:val="single" w:sz="8" w:space="0" w:color="7F7F7F"/>
              <w:right w:val="nil"/>
            </w:tcBorders>
            <w:shd w:val="clear" w:color="auto" w:fill="auto"/>
            <w:vAlign w:val="center"/>
            <w:hideMark/>
          </w:tcPr>
          <w:p w14:paraId="096E6515" w14:textId="77777777" w:rsidR="000F19DC" w:rsidRPr="000F19DC" w:rsidRDefault="000F19DC" w:rsidP="000F19DC">
            <w:pPr>
              <w:rPr>
                <w:color w:val="000000"/>
              </w:rPr>
            </w:pPr>
            <w:r w:rsidRPr="000F19DC">
              <w:rPr>
                <w:color w:val="000000"/>
                <w:sz w:val="22"/>
                <w:szCs w:val="22"/>
              </w:rPr>
              <w:t>BF10</w:t>
            </w:r>
            <w:r w:rsidRPr="000F19DC">
              <w:rPr>
                <w:color w:val="000000"/>
                <w:sz w:val="22"/>
                <w:szCs w:val="22"/>
                <w:vertAlign w:val="subscript"/>
              </w:rPr>
              <w:t>=</w:t>
            </w:r>
            <w:r w:rsidRPr="000F19DC">
              <w:rPr>
                <w:color w:val="000000"/>
              </w:rPr>
              <w:t xml:space="preserve"> 0.34</w:t>
            </w:r>
          </w:p>
        </w:tc>
        <w:tc>
          <w:tcPr>
            <w:tcW w:w="1350" w:type="dxa"/>
            <w:tcBorders>
              <w:top w:val="nil"/>
              <w:left w:val="nil"/>
              <w:bottom w:val="single" w:sz="8" w:space="0" w:color="7F7F7F"/>
              <w:right w:val="nil"/>
            </w:tcBorders>
            <w:shd w:val="clear" w:color="auto" w:fill="auto"/>
            <w:vAlign w:val="center"/>
            <w:hideMark/>
          </w:tcPr>
          <w:p w14:paraId="6B288A67" w14:textId="77777777" w:rsidR="000F19DC" w:rsidRPr="000F19DC" w:rsidRDefault="000F19DC" w:rsidP="000F19DC">
            <w:pPr>
              <w:rPr>
                <w:color w:val="000000"/>
              </w:rPr>
            </w:pPr>
            <w:r w:rsidRPr="000F19DC">
              <w:rPr>
                <w:color w:val="000000"/>
                <w:sz w:val="22"/>
                <w:szCs w:val="22"/>
              </w:rPr>
              <w:t>BF10</w:t>
            </w:r>
            <w:r w:rsidRPr="000F19DC">
              <w:rPr>
                <w:color w:val="000000"/>
                <w:sz w:val="22"/>
                <w:szCs w:val="22"/>
                <w:vertAlign w:val="subscript"/>
              </w:rPr>
              <w:t>=</w:t>
            </w:r>
            <w:r w:rsidRPr="000F19DC">
              <w:rPr>
                <w:color w:val="000000"/>
              </w:rPr>
              <w:t xml:space="preserve"> 0.37</w:t>
            </w:r>
          </w:p>
        </w:tc>
        <w:tc>
          <w:tcPr>
            <w:tcW w:w="1670" w:type="dxa"/>
            <w:tcBorders>
              <w:top w:val="nil"/>
              <w:left w:val="nil"/>
              <w:bottom w:val="single" w:sz="8" w:space="0" w:color="7F7F7F"/>
              <w:right w:val="nil"/>
            </w:tcBorders>
            <w:shd w:val="clear" w:color="auto" w:fill="auto"/>
            <w:vAlign w:val="center"/>
            <w:hideMark/>
          </w:tcPr>
          <w:p w14:paraId="0D527EF7" w14:textId="77777777" w:rsidR="000F19DC" w:rsidRPr="000F19DC" w:rsidRDefault="000F19DC" w:rsidP="000F19DC">
            <w:pPr>
              <w:rPr>
                <w:color w:val="000000"/>
                <w:u w:val="single"/>
              </w:rPr>
            </w:pPr>
            <w:r w:rsidRPr="000F19DC">
              <w:rPr>
                <w:color w:val="000000"/>
                <w:sz w:val="22"/>
                <w:szCs w:val="22"/>
                <w:u w:val="single"/>
              </w:rPr>
              <w:t>BF10</w:t>
            </w:r>
            <w:r w:rsidRPr="000F19DC">
              <w:rPr>
                <w:color w:val="000000"/>
                <w:sz w:val="22"/>
                <w:szCs w:val="22"/>
                <w:u w:val="single"/>
                <w:vertAlign w:val="subscript"/>
              </w:rPr>
              <w:t>=</w:t>
            </w:r>
            <w:r w:rsidRPr="000F19DC">
              <w:rPr>
                <w:color w:val="000000"/>
                <w:u w:val="single"/>
              </w:rPr>
              <w:t xml:space="preserve"> 1587.00</w:t>
            </w:r>
          </w:p>
        </w:tc>
        <w:tc>
          <w:tcPr>
            <w:tcW w:w="1300" w:type="dxa"/>
            <w:tcBorders>
              <w:top w:val="nil"/>
              <w:left w:val="nil"/>
              <w:bottom w:val="single" w:sz="8" w:space="0" w:color="7F7F7F"/>
              <w:right w:val="nil"/>
            </w:tcBorders>
            <w:shd w:val="clear" w:color="auto" w:fill="auto"/>
            <w:vAlign w:val="center"/>
            <w:hideMark/>
          </w:tcPr>
          <w:p w14:paraId="30DD92C9" w14:textId="77777777" w:rsidR="000F19DC" w:rsidRPr="000F19DC" w:rsidRDefault="000F19DC" w:rsidP="000F19DC">
            <w:pPr>
              <w:rPr>
                <w:color w:val="000000"/>
                <w:sz w:val="22"/>
                <w:szCs w:val="22"/>
              </w:rPr>
            </w:pPr>
            <w:r w:rsidRPr="000F19DC">
              <w:rPr>
                <w:color w:val="000000"/>
                <w:sz w:val="22"/>
                <w:szCs w:val="22"/>
              </w:rPr>
              <w:t>BF10</w:t>
            </w:r>
            <w:r w:rsidRPr="000F19DC">
              <w:rPr>
                <w:color w:val="000000"/>
                <w:sz w:val="22"/>
                <w:szCs w:val="22"/>
                <w:vertAlign w:val="subscript"/>
              </w:rPr>
              <w:t xml:space="preserve"> </w:t>
            </w:r>
            <w:r w:rsidRPr="000F19DC">
              <w:rPr>
                <w:color w:val="000000"/>
              </w:rPr>
              <w:t>= 0.18</w:t>
            </w:r>
          </w:p>
        </w:tc>
      </w:tr>
    </w:tbl>
    <w:p w14:paraId="5807AFD6" w14:textId="3176C76A" w:rsidR="000F58BE" w:rsidRPr="00065484" w:rsidRDefault="000F58BE">
      <w:pPr>
        <w:widowControl w:val="0"/>
        <w:tabs>
          <w:tab w:val="left" w:pos="360"/>
          <w:tab w:val="left" w:pos="720"/>
          <w:tab w:val="left" w:pos="1080"/>
          <w:tab w:val="left" w:pos="1440"/>
          <w:tab w:val="left" w:pos="1800"/>
          <w:tab w:val="left" w:pos="2160"/>
          <w:tab w:val="left" w:pos="2880"/>
          <w:tab w:val="left" w:pos="3600"/>
          <w:tab w:val="left" w:pos="4320"/>
        </w:tabs>
        <w:jc w:val="both"/>
        <w:rPr>
          <w:b/>
          <w:bCs/>
        </w:rPr>
      </w:pPr>
      <w:r>
        <w:rPr>
          <w:b/>
          <w:bCs/>
        </w:rPr>
        <w:fldChar w:fldCharType="end"/>
      </w:r>
    </w:p>
    <w:p w14:paraId="24022584" w14:textId="00174409" w:rsidR="009A724E" w:rsidRPr="00065484" w:rsidRDefault="00183A7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t xml:space="preserve">Note: * uncorrected p &lt; 0.05; ** uncorrected p &lt; 0.01; *** uncorrected p &lt; 0.001. Underlined values represent significant correlations after Bonferroni corrections for </w:t>
      </w:r>
      <w:r w:rsidR="00D337DE" w:rsidRPr="00065484">
        <w:t xml:space="preserve">14 </w:t>
      </w:r>
      <w:r w:rsidR="00597FF0" w:rsidRPr="00065484">
        <w:t>correlations</w:t>
      </w:r>
      <w:r w:rsidRPr="00065484">
        <w:t xml:space="preserve"> within each group. </w:t>
      </w:r>
      <w:r w:rsidR="005937DE">
        <w:t>All p-values and BF</w:t>
      </w:r>
      <w:r w:rsidR="005937DE" w:rsidRPr="000F58BE">
        <w:rPr>
          <w:vertAlign w:val="subscript"/>
        </w:rPr>
        <w:t>10</w:t>
      </w:r>
      <w:r w:rsidR="005937DE">
        <w:t xml:space="preserve"> are one-tailed. </w:t>
      </w:r>
      <w:r w:rsidR="00A46D76">
        <w:t xml:space="preserve">The </w:t>
      </w:r>
      <w:r w:rsidR="001A23A8">
        <w:t xml:space="preserve">+ and – signs for each learning measure denotates the hypothesized directions of correlations. </w:t>
      </w:r>
      <w:r w:rsidR="00D337DE" w:rsidRPr="00065484">
        <w:t>RP = rotary pursuit. MT = mirror tracing. ASL = auditory statistical learning. VSL = visual statistical learning. RT = response time.</w:t>
      </w:r>
      <w:r w:rsidR="0095378D">
        <w:t xml:space="preserve"> BF = Bayes Factor.</w:t>
      </w:r>
    </w:p>
    <w:p w14:paraId="5E41C2EE" w14:textId="77777777" w:rsidR="00CA11D5" w:rsidRPr="00065484" w:rsidRDefault="00CA11D5">
      <w:pPr>
        <w:widowControl w:val="0"/>
        <w:tabs>
          <w:tab w:val="left" w:pos="360"/>
          <w:tab w:val="left" w:pos="720"/>
          <w:tab w:val="left" w:pos="1080"/>
          <w:tab w:val="left" w:pos="1440"/>
          <w:tab w:val="left" w:pos="1800"/>
          <w:tab w:val="left" w:pos="2160"/>
          <w:tab w:val="left" w:pos="2880"/>
          <w:tab w:val="left" w:pos="3600"/>
          <w:tab w:val="left" w:pos="4320"/>
        </w:tabs>
        <w:jc w:val="both"/>
      </w:pPr>
    </w:p>
    <w:p w14:paraId="5785DD11" w14:textId="77DEE1DE" w:rsidR="00F96F5B" w:rsidRPr="00065484" w:rsidRDefault="00F96F5B">
      <w:pPr>
        <w:widowControl w:val="0"/>
        <w:tabs>
          <w:tab w:val="left" w:pos="360"/>
          <w:tab w:val="left" w:pos="720"/>
          <w:tab w:val="left" w:pos="1080"/>
          <w:tab w:val="left" w:pos="1440"/>
          <w:tab w:val="left" w:pos="1800"/>
          <w:tab w:val="left" w:pos="2160"/>
          <w:tab w:val="left" w:pos="2880"/>
          <w:tab w:val="left" w:pos="3600"/>
          <w:tab w:val="left" w:pos="4320"/>
        </w:tabs>
        <w:jc w:val="both"/>
      </w:pPr>
    </w:p>
    <w:p w14:paraId="3C8BEE38" w14:textId="7F5E51B9" w:rsidR="00F96F5B" w:rsidRPr="00065484" w:rsidRDefault="00D02B2B">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noProof/>
        </w:rPr>
        <w:drawing>
          <wp:inline distT="0" distB="0" distL="0" distR="0" wp14:anchorId="607212C7" wp14:editId="774E8514">
            <wp:extent cx="6207756" cy="2272861"/>
            <wp:effectExtent l="0" t="0" r="317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223009" cy="2278445"/>
                    </a:xfrm>
                    <a:prstGeom prst="rect">
                      <a:avLst/>
                    </a:prstGeom>
                  </pic:spPr>
                </pic:pic>
              </a:graphicData>
            </a:graphic>
          </wp:inline>
        </w:drawing>
      </w:r>
    </w:p>
    <w:p w14:paraId="0A6F1AAC" w14:textId="5C1DE09F" w:rsidR="00C7354E" w:rsidRPr="00065484" w:rsidRDefault="00C7354E" w:rsidP="00E814C8">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 xml:space="preserve">Figure 3. </w:t>
      </w:r>
      <w:r w:rsidRPr="00065484">
        <w:t>Relationship</w:t>
      </w:r>
      <w:r w:rsidR="00CA11D5" w:rsidRPr="00065484">
        <w:t>s</w:t>
      </w:r>
      <w:r w:rsidRPr="00065484">
        <w:t xml:space="preserve"> between</w:t>
      </w:r>
      <w:r w:rsidR="00CA11D5" w:rsidRPr="00065484">
        <w:t xml:space="preserve"> statistical learning and reading-related skills</w:t>
      </w:r>
      <w:r w:rsidR="00BC2A51" w:rsidRPr="00065484">
        <w:t>.</w:t>
      </w:r>
      <w:r w:rsidR="00CA11D5" w:rsidRPr="00065484">
        <w:rPr>
          <w:b/>
          <w:bCs/>
        </w:rPr>
        <w:t xml:space="preserve"> A. </w:t>
      </w:r>
      <w:r w:rsidR="00BC2A51" w:rsidRPr="00065484">
        <w:t xml:space="preserve">Auditory statistical learning accuracy and </w:t>
      </w:r>
      <w:r w:rsidR="00CA11D5" w:rsidRPr="00065484">
        <w:t>untimed decoding skills</w:t>
      </w:r>
      <w:r w:rsidR="007758E5">
        <w:t xml:space="preserve"> in all participants</w:t>
      </w:r>
      <w:r w:rsidR="00CA11D5" w:rsidRPr="00065484">
        <w:t>.</w:t>
      </w:r>
      <w:r w:rsidR="00CA11D5" w:rsidRPr="00065484">
        <w:rPr>
          <w:b/>
          <w:bCs/>
        </w:rPr>
        <w:t xml:space="preserve"> B. </w:t>
      </w:r>
      <w:r w:rsidR="00BC2A51" w:rsidRPr="00065484">
        <w:t xml:space="preserve">The response-time </w:t>
      </w:r>
      <w:r w:rsidR="00BC2A51" w:rsidRPr="00065484">
        <w:lastRenderedPageBreak/>
        <w:t>slope of visual statistical learning and p</w:t>
      </w:r>
      <w:r w:rsidR="00CA11D5" w:rsidRPr="00065484">
        <w:t xml:space="preserve">honological </w:t>
      </w:r>
      <w:r w:rsidR="00BC2A51" w:rsidRPr="00065484">
        <w:t>a</w:t>
      </w:r>
      <w:r w:rsidR="00CA11D5" w:rsidRPr="00065484">
        <w:t>wareness</w:t>
      </w:r>
      <w:r w:rsidR="007758E5">
        <w:t xml:space="preserve"> in adults with dyslexia only</w:t>
      </w:r>
      <w:r w:rsidR="00CA11D5" w:rsidRPr="00065484">
        <w:t>.</w:t>
      </w:r>
    </w:p>
    <w:p w14:paraId="393D898C" w14:textId="77777777" w:rsidR="00F57360" w:rsidRPr="00065484" w:rsidRDefault="00A51670" w:rsidP="00F5736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bCs/>
        </w:rPr>
      </w:pPr>
      <w:r w:rsidRPr="00065484">
        <w:rPr>
          <w:b/>
          <w:bCs/>
        </w:rPr>
        <w:br w:type="page"/>
      </w:r>
      <w:r w:rsidR="00F57360" w:rsidRPr="00065484">
        <w:rPr>
          <w:b/>
          <w:bCs/>
        </w:rPr>
        <w:lastRenderedPageBreak/>
        <w:t>Discussion</w:t>
      </w:r>
    </w:p>
    <w:p w14:paraId="7129A298" w14:textId="5C002DF2" w:rsidR="007D1532" w:rsidRPr="00065484" w:rsidRDefault="007D1532" w:rsidP="00EE5BE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63B83905" w14:textId="01C2C480" w:rsidR="00975A24" w:rsidRPr="00065484" w:rsidRDefault="001B5658"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975A24" w:rsidRPr="00065484">
        <w:t xml:space="preserve">According to </w:t>
      </w:r>
      <w:r w:rsidR="00D337DE" w:rsidRPr="00065484">
        <w:t>one</w:t>
      </w:r>
      <w:r w:rsidR="00975A24" w:rsidRPr="00065484">
        <w:t xml:space="preserve"> influential theoretical framework, reading deficits in developmental dyslexia result from atypical domain-general procedural learning </w:t>
      </w:r>
      <w:r w:rsidR="00A55BDF" w:rsidRPr="00065484">
        <w:fldChar w:fldCharType="begin"/>
      </w:r>
      <w:r w:rsidR="00A55BDF" w:rsidRPr="00065484">
        <w:instrText xml:space="preserve"> ADDIN ZOTERO_ITEM CSL_CITATION {"citationID":"lrDWRttS","properties":{"formattedCitation":"(Nicolson &amp; Fawcett, 2011; Ullman et al., 2020; Ullman &amp; Pullman, 2015)","plainCitation":"(Nicolson &amp; Fawcett, 2011; Ullman et al., 2020; Ullman &amp; Pullman, 2015)","noteIndex":0},"citationItems":[{"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id":228,"uris":["http://zotero.org/users/6820287/items/7R7ZV27L"],"itemData":{"id":228,"type":"article-journal","container-title":"Annual review of psychology","note":"ISBN: 0066-4308\npublisher: Annual Reviews","page":"389-417","title":"The neurocognition of developmental disorders of language","volume":"71","author":[{"family":"Ullman","given":"Michael T."},{"family":"Earle","given":"F. Sayako"},{"family":"Walenski","given":"Matthew"},{"family":"Janacsek","given":"Karolina"}],"issued":{"date-parts":[["2020"]]}}},{"id":2007,"uris":["http://zotero.org/users/6820287/items/LSX5Q77Z"],"itemData":{"id":2007,"type":"article-journal","container-title":"Neuroscience &amp; Biobehavioral Reviews","ISSN":"0149-7634","journalAbbreviation":"Neuroscience &amp; Biobehavioral Reviews","note":"publisher: Elsevier","page":"205-222","title":"A compensatory role for declarative memory in neurodevelopmental disorders","volume":"51","author":[{"family":"Ullman","given":"Michael T"},{"family":"Pullman","given":"Mariel Y"}],"issued":{"date-parts":[["2015"]]}}}],"schema":"https://github.com/citation-style-language/schema/raw/master/csl-citation.json"} </w:instrText>
      </w:r>
      <w:r w:rsidR="00A55BDF" w:rsidRPr="00065484">
        <w:fldChar w:fldCharType="separate"/>
      </w:r>
      <w:r w:rsidR="00A55BDF" w:rsidRPr="00065484">
        <w:rPr>
          <w:noProof/>
        </w:rPr>
        <w:t>(Nicolson &amp; Fawcett, 2011; Ullman et al., 2020; Ullman &amp; Pullman, 2015)</w:t>
      </w:r>
      <w:r w:rsidR="00A55BDF" w:rsidRPr="00065484">
        <w:fldChar w:fldCharType="end"/>
      </w:r>
      <w:r w:rsidR="00A55BDF" w:rsidRPr="00065484">
        <w:t>.</w:t>
      </w:r>
      <w:r w:rsidR="00975A24" w:rsidRPr="00065484">
        <w:t xml:space="preserve"> Here we tested this theory using four non-linguistic tasks that measure implicit learning in adults with and without dyslexia. We found no evidence for impaired learning in adults with dyslexia on rotary pursuit and mirror tracing, two classic and well-validated paradigms designed to measure </w:t>
      </w:r>
      <w:r w:rsidR="00DF08F5">
        <w:t xml:space="preserve">skill learning </w:t>
      </w:r>
      <w:r w:rsidR="00975A24" w:rsidRPr="00065484">
        <w:t>independent of declarative memory. In the auditory statistical learning task, individuals with dyslexia showed reduced</w:t>
      </w:r>
      <w:r w:rsidR="0005067B" w:rsidRPr="00065484">
        <w:t xml:space="preserve"> learning as measured by</w:t>
      </w:r>
      <w:r w:rsidR="00475A72" w:rsidRPr="00065484">
        <w:t xml:space="preserve"> </w:t>
      </w:r>
      <w:r w:rsidR="00975A24" w:rsidRPr="00065484">
        <w:t>test accuracy in post-learning triplet recognition. In contrast, individuals with dyslexia showed</w:t>
      </w:r>
      <w:r w:rsidR="00D07420" w:rsidRPr="00065484">
        <w:t xml:space="preserve"> typical </w:t>
      </w:r>
      <w:r w:rsidR="00975A24" w:rsidRPr="00065484">
        <w:t xml:space="preserve">learning on the visual statistical learning task. </w:t>
      </w:r>
      <w:r w:rsidR="00252075" w:rsidRPr="00065484">
        <w:t xml:space="preserve">Thus, these findings suggest that instead of a pervasive deficit in </w:t>
      </w:r>
      <w:r w:rsidR="00252075">
        <w:t xml:space="preserve">implicit or </w:t>
      </w:r>
      <w:r w:rsidR="00252075" w:rsidRPr="00065484">
        <w:t xml:space="preserve">procedural learning, learning deficits in </w:t>
      </w:r>
      <w:r w:rsidR="00252075">
        <w:t xml:space="preserve">English-speaking </w:t>
      </w:r>
      <w:r w:rsidR="00252075" w:rsidRPr="00065484">
        <w:t>dyslexic adults are specific to the domain</w:t>
      </w:r>
      <w:r w:rsidR="00252075">
        <w:t xml:space="preserve"> auditory processing. This deficit aligns with many other findings of impaired auditory processing in dyslexia</w:t>
      </w:r>
      <w:r w:rsidR="005C3EB7">
        <w:t>.</w:t>
      </w:r>
    </w:p>
    <w:p w14:paraId="7CD9FD3B" w14:textId="4A1FA8AE" w:rsidR="00BA66BE" w:rsidRPr="00BA66BE" w:rsidRDefault="00975A24" w:rsidP="00BA66B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t xml:space="preserve">The findings that </w:t>
      </w:r>
      <w:r w:rsidR="00642C3E" w:rsidRPr="00065484">
        <w:t>adults</w:t>
      </w:r>
      <w:r w:rsidRPr="00065484">
        <w:t xml:space="preserve"> with dyslexia show </w:t>
      </w:r>
      <w:r w:rsidR="00D337DE" w:rsidRPr="00065484">
        <w:t xml:space="preserve">learning </w:t>
      </w:r>
      <w:r w:rsidRPr="00065484">
        <w:t xml:space="preserve">equivalent to that of typical readers on the two </w:t>
      </w:r>
      <w:r w:rsidR="00DF08F5">
        <w:t>skill</w:t>
      </w:r>
      <w:r w:rsidR="00DF08F5" w:rsidRPr="00065484">
        <w:t xml:space="preserve"> </w:t>
      </w:r>
      <w:r w:rsidRPr="00065484">
        <w:t>learning tasks challenge</w:t>
      </w:r>
      <w:r w:rsidR="00D46CFF" w:rsidRPr="00065484">
        <w:t xml:space="preserve"> previous</w:t>
      </w:r>
      <w:r w:rsidRPr="00065484">
        <w:t xml:space="preserve"> reports </w:t>
      </w:r>
      <w:r w:rsidR="00642C3E" w:rsidRPr="00065484">
        <w:t xml:space="preserve">of </w:t>
      </w:r>
      <w:r w:rsidR="00A322C1" w:rsidRPr="00065484">
        <w:t xml:space="preserve">broad </w:t>
      </w:r>
      <w:r w:rsidR="00642C3E" w:rsidRPr="00065484">
        <w:t>procedural</w:t>
      </w:r>
      <w:r w:rsidR="00A322C1" w:rsidRPr="00065484">
        <w:t xml:space="preserve"> </w:t>
      </w:r>
      <w:r w:rsidR="00642C3E" w:rsidRPr="00065484">
        <w:t xml:space="preserve">deficits </w:t>
      </w:r>
      <w:r w:rsidR="00D46CFF" w:rsidRPr="00065484">
        <w:t>in dyslexia</w:t>
      </w:r>
      <w:r w:rsidR="00642C3E" w:rsidRPr="00065484">
        <w:t xml:space="preserve"> </w:t>
      </w:r>
      <w:r w:rsidR="00F85BA1" w:rsidRPr="00065484">
        <w:fldChar w:fldCharType="begin"/>
      </w:r>
      <w:r w:rsidR="006E1CEE" w:rsidRPr="00065484">
        <w:instrText xml:space="preserve"> ADDIN ZOTERO_ITEM CSL_CITATION {"citationID":"IQntTHL2","properties":{"formattedCitation":"(Lum et al., 2013; Nicolson &amp; Fawcett, 2007, 2011; Ullman, 2004; Ullman &amp; Pierpont, 2005)","plainCitation":"(Lum et al., 2013; Nicolson &amp; Fawcett, 2007, 2011; Ullman, 2004; Ullman &amp; Pierpont, 2005)","noteIndex":0},"citationItems":[{"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schema":"https://github.com/citation-style-language/schema/raw/master/csl-citation.json"} </w:instrText>
      </w:r>
      <w:r w:rsidR="00F85BA1" w:rsidRPr="00065484">
        <w:fldChar w:fldCharType="separate"/>
      </w:r>
      <w:r w:rsidR="006E1CEE" w:rsidRPr="00065484">
        <w:rPr>
          <w:noProof/>
        </w:rPr>
        <w:t>(e.g., Lum et al., 2013; Nicolson &amp; Fawcett, 2007, 2011; Ullman, 2004; Ullman &amp; Pierpont, 2005)</w:t>
      </w:r>
      <w:r w:rsidR="00F85BA1" w:rsidRPr="00065484">
        <w:fldChar w:fldCharType="end"/>
      </w:r>
      <w:r w:rsidR="006E1CEE" w:rsidRPr="00065484">
        <w:t xml:space="preserve">. </w:t>
      </w:r>
      <w:r w:rsidR="008F0FE2" w:rsidRPr="00065484">
        <w:t xml:space="preserve">There is ample evidence that skill learning on both mirror tracing and rotary pursuit tasks is strongly dissociable from declarative or explicit memory </w:t>
      </w:r>
      <w:r w:rsidR="006E1CEE" w:rsidRPr="00065484">
        <w:fldChar w:fldCharType="begin"/>
      </w:r>
      <w:r w:rsidR="006E1CEE" w:rsidRPr="00065484">
        <w:instrText xml:space="preserve"> ADDIN ZOTERO_ITEM CSL_CITATION {"citationID":"qxq366bv","properties":{"custom":"(e.g., Corkin, 1968; Gabrieli et al., 1993b; Heindel et al., 1989; Milner, 1962)","formattedCitation":"(e.g., Corkin, 1968; Gabrieli et al., 1993b; Heindel et al., 1989; Milner, 1962)","plainCitation":"(e.g., Corkin, 1968; Gabrieli et al., 1993b; Heindel et al., 1989; Milner, 1962)","noteIndex":0},"citationItems":[{"id":1944,"uris":["http://zotero.org/users/6820287/items/3KD6N6A5"],"itemData":{"id":1944,"type":"article-journal","container-title":"Neuropsychologia","ISSN":"0028-3932","issue":"3","journalAbbreviation":"Neuropsychologia","note":"publisher: Elsevier","page":"255-265","title":"Acquisition of motor skill after bilateral medial temporal-lobe excision","volume":"6","author":[{"family":"Corkin","given":"Suzanne"}],"issued":{"date-parts":[["1968"]]}},"label":"page"},{"id":1945,"uris":["http://zotero.org/users/6820287/items/NVS5F7RL"],"itemData":{"id":1945,"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label":"page"},{"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label":"page"},{"id":1942,"uris":["http://zotero.org/users/6820287/items/3UC5BKGH"],"itemData":{"id":1942,"type":"article-journal","container-title":"Trans Am Neurol Assoc","journalAbbreviation":"Trans Am Neurol Assoc","page":"224-226","title":"Study of short-term memory after intracarotid injection of sodium amytal","volume":"87","author":[{"family":"Milner","given":"B"}],"issued":{"date-parts":[["1962"]]}},"label":"page"}],"schema":"https://github.com/citation-style-language/schema/raw/master/csl-citation.json"} </w:instrText>
      </w:r>
      <w:r w:rsidR="006E1CEE" w:rsidRPr="00065484">
        <w:fldChar w:fldCharType="separate"/>
      </w:r>
      <w:r w:rsidR="006E1CEE" w:rsidRPr="00065484">
        <w:rPr>
          <w:noProof/>
        </w:rPr>
        <w:t>(e.g., Corkin, 1968; Gabrieli et al., 1993b; Heindel et al., 1989; Milner, 1962)</w:t>
      </w:r>
      <w:r w:rsidR="006E1CEE" w:rsidRPr="00065484">
        <w:fldChar w:fldCharType="end"/>
      </w:r>
      <w:r w:rsidR="006E1CEE" w:rsidRPr="00065484">
        <w:t>.</w:t>
      </w:r>
      <w:r w:rsidR="00EA325B" w:rsidRPr="00065484">
        <w:rPr>
          <w:color w:val="333333"/>
        </w:rPr>
        <w:t xml:space="preserve"> </w:t>
      </w:r>
      <w:r w:rsidR="00EA325B" w:rsidRPr="00065484">
        <w:t xml:space="preserve"> </w:t>
      </w:r>
      <w:r w:rsidR="003C499B" w:rsidRPr="00065484">
        <w:t>The absence of differences in</w:t>
      </w:r>
      <w:r w:rsidR="00EA325B" w:rsidRPr="00065484">
        <w:t xml:space="preserve"> learning</w:t>
      </w:r>
      <w:r w:rsidR="003C499B" w:rsidRPr="00065484">
        <w:t xml:space="preserve"> between the typical and dyslexia group</w:t>
      </w:r>
      <w:r w:rsidR="0034181C" w:rsidRPr="00065484">
        <w:t xml:space="preserve"> in the current study</w:t>
      </w:r>
      <w:r w:rsidR="00D337DE" w:rsidRPr="00065484">
        <w:t>,</w:t>
      </w:r>
      <w:r w:rsidR="0034181C" w:rsidRPr="00065484">
        <w:t xml:space="preserve"> combined with lack of convincing evidence </w:t>
      </w:r>
      <w:r w:rsidR="006351B6" w:rsidRPr="00065484">
        <w:t xml:space="preserve">for procedural deficits in dyslexia </w:t>
      </w:r>
      <w:r w:rsidR="0034181C" w:rsidRPr="00065484">
        <w:t xml:space="preserve">reported in two recent </w:t>
      </w:r>
      <w:r w:rsidR="00D46CFF" w:rsidRPr="00065484">
        <w:t>meta-analyses</w:t>
      </w:r>
      <w:r w:rsidR="0034181C" w:rsidRPr="00065484">
        <w:t xml:space="preserve"> </w:t>
      </w:r>
      <w:r w:rsidR="006E1CEE" w:rsidRPr="00065484">
        <w:fldChar w:fldCharType="begin"/>
      </w:r>
      <w:r w:rsidR="006E1CEE" w:rsidRPr="00065484">
        <w:instrText xml:space="preserve"> ADDIN ZOTERO_ITEM CSL_CITATION {"citationID":"HWCAkScL","properties":{"formattedCitation":"(Oliveira et al., 2022; West et al., 2021)","plainCitation":"(Oliveira et al., 2022; West et al., 2021)","noteIndex":0},"citationItems":[{"id":2008,"uris":["http://zotero.org/users/6820287/items/BJWF6NXL"],"itemData":{"id":2008,"type":"article-journal","note":"publisher: PsyArXiv","title":"Limited Evidence Of An Association Between Language, Literacy And Procedural Learning In Typical And Atypical Development: A Meta-Analysis","author":[{"family":"Oliveira","given":"Catia Margarida"},{"family":"Henderson","given":"Lisa"},{"family":"Hayiou-Thomas","given":"Marianna E"}],"issued":{"date-parts":[["2022"]]}}},{"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006E1CEE" w:rsidRPr="00065484">
        <w:fldChar w:fldCharType="separate"/>
      </w:r>
      <w:r w:rsidR="006E1CEE" w:rsidRPr="00065484">
        <w:rPr>
          <w:noProof/>
        </w:rPr>
        <w:t>(Oliveira et al., 2022; West et al., 2021)</w:t>
      </w:r>
      <w:r w:rsidR="006E1CEE" w:rsidRPr="00065484">
        <w:fldChar w:fldCharType="end"/>
      </w:r>
      <w:r w:rsidR="006E1CEE" w:rsidRPr="00065484">
        <w:t xml:space="preserve">, </w:t>
      </w:r>
      <w:r w:rsidR="0034181C" w:rsidRPr="00065484">
        <w:t>point convincingly against broad deficits in procedural learning as the core deficit in dyslexia.</w:t>
      </w:r>
      <w:r w:rsidR="0011724B" w:rsidRPr="00065484">
        <w:tab/>
      </w:r>
      <w:r w:rsidR="00BA66BE" w:rsidRPr="00BA66BE">
        <w:t xml:space="preserve">The statistical learning results further rule out a domain-general procedural learning deficit. We found that adults with dyslexia showed an impairment in ASL, but intact ability in VSL. Moreover, reading skills, measured by word decoding, were strongly associated with ASL but not with VSL, across the entire sample and in the dyslexia subgroup. These results are consistent with previous research indicating a specific link between ASL and both sentence-level fluency and nonword decoding skills in neurotypical adults and children (Qi et al., 2019). Our study confirmed these findings and further showed that ASL is also linked to word-level decoding skills in adult readers. Interestingly, the relationship between ASL and reading-related skills was even stronger </w:t>
      </w:r>
      <w:r w:rsidR="00BA66BE" w:rsidRPr="00BA66BE">
        <w:lastRenderedPageBreak/>
        <w:t>among dyslexic adults than among typical readers in our study. This suggests that the connection between ASL and reading may be particularly relevant in contexts that require more effortful decoding, such as in individuals with dyslexia and younger children, and on nonword reading tasks.</w:t>
      </w:r>
    </w:p>
    <w:p w14:paraId="3D5BEC36" w14:textId="51D4AC54" w:rsidR="003047CD" w:rsidRPr="00065484" w:rsidRDefault="00F62F19" w:rsidP="00BA66B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noProof/>
        </w:rPr>
      </w:pPr>
      <w:r w:rsidRPr="00065484">
        <w:tab/>
      </w:r>
      <w:r w:rsidR="001A2F4A" w:rsidRPr="00065484">
        <w:t xml:space="preserve">The specificity of </w:t>
      </w:r>
      <w:r w:rsidR="001A2F4A">
        <w:t>reduced</w:t>
      </w:r>
      <w:r w:rsidR="001A2F4A" w:rsidRPr="00065484">
        <w:t xml:space="preserve"> </w:t>
      </w:r>
      <w:r w:rsidR="001A2F4A">
        <w:t>A</w:t>
      </w:r>
      <w:r w:rsidR="001A2F4A" w:rsidRPr="00065484">
        <w:t xml:space="preserve">SL in the dyslexia group </w:t>
      </w:r>
      <w:r w:rsidR="00897771">
        <w:t>implies</w:t>
      </w:r>
      <w:r w:rsidR="001A2F4A" w:rsidRPr="00065484">
        <w:t xml:space="preserve"> underlying low-level learning deficits that impair performance on both ASL and reading. </w:t>
      </w:r>
      <w:r w:rsidR="00597FF0" w:rsidRPr="00065484">
        <w:t xml:space="preserve">Atypical auditory learning might be one of the underlying causes </w:t>
      </w:r>
      <w:r w:rsidR="00D337DE" w:rsidRPr="00065484">
        <w:t xml:space="preserve">of </w:t>
      </w:r>
      <w:r w:rsidR="00597FF0" w:rsidRPr="00065484">
        <w:t>challenges faced by dyslexic individuals in establishing grapheme-to-phoneme mapping.</w:t>
      </w:r>
      <w:r w:rsidR="003047CD" w:rsidRPr="00065484">
        <w:t xml:space="preserve"> Decades of dyslexia research have documented the widespread and persistent deficits in </w:t>
      </w:r>
      <w:r w:rsidR="00955D59" w:rsidRPr="00065484">
        <w:t>auditory processing</w:t>
      </w:r>
      <w:r w:rsidR="003047CD" w:rsidRPr="00065484">
        <w:t xml:space="preserve"> </w:t>
      </w:r>
      <w:r w:rsidR="00955D59" w:rsidRPr="00065484">
        <w:t xml:space="preserve">in individuals with dyslexia </w:t>
      </w:r>
      <w:r w:rsidR="006E1CEE" w:rsidRPr="00065484">
        <w:fldChar w:fldCharType="begin"/>
      </w:r>
      <w:r w:rsidR="006E1CEE" w:rsidRPr="00065484">
        <w:instrText xml:space="preserve"> ADDIN ZOTERO_ITEM CSL_CITATION {"citationID":"yATVjMfk","properties":{"formattedCitation":"(Ahissar et al., 2000; Amitay et al., 2002; Goswami, 2002; Lorusso et al., 2014; Tallal &amp; Piercy, 1973; Ziegler et al., 2009)","plainCitation":"(Ahissar et al., 2000; Amitay et al., 2002; Goswami, 2002; Lorusso et al., 2014; Tallal &amp; Piercy, 1973; Ziegler et al., 2009)","noteIndex":0},"citationItems":[{"id":537,"uris":["http://zotero.org/users/6820287/items/TU43UISS"],"itemData":{"id":537,"type":"article-journal","container-title":"Proceedings of the National Academy of Sciences","ISSN":"0027-8424","issue":"12","journalAbbreviation":"Proceedings of the National Academy of Sciences","note":"publisher: National Acad Sciences","page":"6832-6837","title":"Auditory processing parallels reading abilities in adults","volume":"97","author":[{"family":"Ahissar","given":"Merav"},{"family":"Protopapas","given":"Athanassios"},{"family":"Reid","given":"Miriam"},{"family":"Merzenich","given":"Michael M"}],"issued":{"date-parts":[["2000"]]}}},{"id":220,"uris":["http://zotero.org/users/6820287/items/QBET6E8D"],"itemData":{"id":220,"type":"article-journal","container-title":"Brain","issue":"10","note":"ISBN: 1460-2156\npublisher: Oxford University Press","page":"2272-2285","title":"Disabled readers suffer from visual and auditory impairments but not from a specific magnocellular deficit","volume":"125","author":[{"family":"Amitay","given":"Sygal"},{"family":"Ben‐Yehudah","given":"Gal"},{"family":"Banai","given":"Karen"},{"family":"Ahissar","given":"Merav"}],"issued":{"date-parts":[["2002"]]}}},{"id":630,"uris":["http://zotero.org/users/6820287/items/84L8SU5M"],"itemData":{"id":630,"type":"article-journal","container-title":"Annals of dyslexia","issue":"1","note":"ISBN: 0736-9387\npublisher: Springer","page":"139-163","title":"Phonology, reading development, and dyslexia: A cross-linguistic perspective","volume":"52","author":[{"family":"Goswami","given":"Usha"}],"issued":{"date-parts":[["2002"]]}}},{"id":675,"uris":["http://zotero.org/users/6820287/items/VW23CLNB"],"itemData":{"id":675,"type":"article-journal","container-title":"Frontiers in human neuroscience","ISSN":"1662-5161","journalAbbreviation":"Frontiers in human neuroscience","note":"publisher: Frontiers","page":"313","title":"Age, dyslexia subtype and comorbidity modulate rapid auditory processing in developmental dyslexia","volume":"8","author":[{"family":"Lorusso","given":"Maria Luisa"},{"family":"Cantiani","given":"Chiara"},{"family":"Molteni","given":"Massimo"}],"issued":{"date-parts":[["2014"]]}}},{"id":673,"uris":["http://zotero.org/users/6820287/items/EU9ICQ4P"],"itemData":{"id":673,"type":"article-journal","container-title":"Nature","ISSN":"1476-4687","issue":"5390","journalAbbreviation":"Nature","note":"publisher: Nature Publishing Group","page":"468-469","title":"Defects of non-verbal auditory perception in children with developmental aphasia","volume":"241","author":[{"family":"Tallal","given":"Paula"},{"family":"Piercy","given":"Malcolm"}],"issued":{"date-parts":[["1973"]]}}},{"id":161,"uris":["http://zotero.org/users/6820287/items/WBW8H83T"],"itemData":{"id":161,"type":"article-journal","container-title":"Developmental science","ISSN":"1363-755X","issue":"5","journalAbbreviation":"Developmental science","note":"publisher: Wiley Online Library","page":"732-745","title":"Speech‐perception‐in‐noise deficits in dyslexia","volume":"12","author":[{"family":"Ziegler","given":"Johannes C"},{"family":"Pech‐Georgel","given":"Catherine"},{"family":"George","given":"Florence"},{"family":"Lorenzi","given":"Christian"}],"issued":{"date-parts":[["2009"]]}}}],"schema":"https://github.com/citation-style-language/schema/raw/master/csl-citation.json"} </w:instrText>
      </w:r>
      <w:r w:rsidR="006E1CEE" w:rsidRPr="00065484">
        <w:fldChar w:fldCharType="separate"/>
      </w:r>
      <w:r w:rsidR="006E1CEE" w:rsidRPr="00065484">
        <w:rPr>
          <w:noProof/>
        </w:rPr>
        <w:t>(Ahissar et al., 2000; Amitay et al., 2002;</w:t>
      </w:r>
      <w:r w:rsidR="00861C3A">
        <w:rPr>
          <w:noProof/>
        </w:rPr>
        <w:t xml:space="preserve"> </w:t>
      </w:r>
      <w:r w:rsidR="00861C3A" w:rsidRPr="00861C3A">
        <w:rPr>
          <w:noProof/>
        </w:rPr>
        <w:t>Gertsovski &amp; Ahissar, 2022</w:t>
      </w:r>
      <w:r w:rsidR="00861C3A">
        <w:rPr>
          <w:noProof/>
        </w:rPr>
        <w:t>;</w:t>
      </w:r>
      <w:r w:rsidR="006E1CEE" w:rsidRPr="00065484">
        <w:rPr>
          <w:noProof/>
        </w:rPr>
        <w:t xml:space="preserve"> Goswami, 2002; Lorusso et al., 2014; Tallal &amp; Piercy, 1973; Ziegler et al., 2009)</w:t>
      </w:r>
      <w:r w:rsidR="006E1CEE" w:rsidRPr="00065484">
        <w:fldChar w:fldCharType="end"/>
      </w:r>
      <w:r w:rsidR="006E1CEE" w:rsidRPr="00065484">
        <w:t>.</w:t>
      </w:r>
      <w:r w:rsidR="00C822B2" w:rsidRPr="00065484">
        <w:t xml:space="preserve"> </w:t>
      </w:r>
      <w:r w:rsidR="0039711F" w:rsidRPr="00065484">
        <w:t>Specifically, i</w:t>
      </w:r>
      <w:r w:rsidR="00C822B2" w:rsidRPr="00065484">
        <w:t>ndividuals with dyslexia consistently show elevated discrimination thresholds</w:t>
      </w:r>
      <w:r w:rsidR="00FF0A55" w:rsidRPr="00065484">
        <w:t xml:space="preserve"> </w:t>
      </w:r>
      <w:r w:rsidR="00C822B2" w:rsidRPr="00065484">
        <w:t>on t</w:t>
      </w:r>
      <w:r w:rsidR="00955D59" w:rsidRPr="00065484">
        <w:t>one-frequency discrimination</w:t>
      </w:r>
      <w:r w:rsidR="00C822B2" w:rsidRPr="00065484">
        <w:t xml:space="preserve"> </w:t>
      </w:r>
      <w:r w:rsidR="0039711F" w:rsidRPr="00065484">
        <w:t xml:space="preserve">tasks </w:t>
      </w:r>
      <w:r w:rsidR="00C822B2" w:rsidRPr="00065484">
        <w:t xml:space="preserve">(reviewed in Witton et al., 2020). </w:t>
      </w:r>
      <w:r w:rsidR="004955F7" w:rsidRPr="00065484">
        <w:t xml:space="preserve">Processing of tone frequencies relies on sound representations in the earliest stages of the auditory system. </w:t>
      </w:r>
      <w:r w:rsidR="00B306FC" w:rsidRPr="00AE1F22">
        <w:rPr>
          <w:noProof/>
          <w:lang w:val="en"/>
        </w:rPr>
        <w:t>Brainstem recordings of individuals with dyslexia have shown noisier and less consistent sound representations (Banai et al., 2009; Basu et al., 2010; Hornickel et al., 2011; Hornickel &amp; Kraus, 2013). This may lead to a less efficient adaptation to sound patterns (Chandrasekaran et al., 2009), potentially hindering learning in auditory tasks. Despite lower baseline auditory performance, evidence suggests that people with dyslexia can still exhibit typical learning (e.g., Gabay, Karni &amp; Banai, 2018; Ozernov-Palchik et al., 2022). For instance, adults with dyslexia showed a reduced ability to discriminate tone frequencies but experienced similar benefits as typical readers when a comparison tone remained constant across trials (Ozernov-Palchik et al., 2022). On the other hand, some studies have reported weakened learning, even when baseline performance was comparable. In a word recognition experiment featuring acoustic distortion, dyslexic adults displayed diminished improvements in auditory perception when provided feedback about word identity in speech, despite having equivalent baseline auditory discrimination skills (Gabay et al., 2022; Gabay &amp; Holt, 2015).</w:t>
      </w:r>
    </w:p>
    <w:p w14:paraId="060603AC" w14:textId="4E3D5B1B" w:rsidR="005C3EB7" w:rsidRPr="00065484" w:rsidRDefault="00FF0A55" w:rsidP="005C3EB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5C3EB7" w:rsidRPr="00065484">
        <w:t xml:space="preserve">The current study is in part consistent with prior SL findings in the literature on dyslexia. To date, the majority of SL studies in dyslexic adults and adolescents have only investigated a single sensory modality, </w:t>
      </w:r>
      <w:r w:rsidR="005C3EB7">
        <w:t>but</w:t>
      </w:r>
      <w:r w:rsidR="005C3EB7" w:rsidRPr="00065484">
        <w:t xml:space="preserve"> less efficient learning in </w:t>
      </w:r>
      <w:r w:rsidR="005C3EB7">
        <w:t xml:space="preserve">both </w:t>
      </w:r>
      <w:r w:rsidR="005C3EB7" w:rsidRPr="00065484">
        <w:t xml:space="preserve">ASL </w:t>
      </w:r>
      <w:r w:rsidR="005C3EB7" w:rsidRPr="00065484">
        <w:fldChar w:fldCharType="begin"/>
      </w:r>
      <w:r w:rsidR="005C3EB7" w:rsidRPr="00065484">
        <w:instrText xml:space="preserve"> ADDIN ZOTERO_ITEM CSL_CITATION {"citationID":"vMNnqFbZ","properties":{"formattedCitation":"(Dob\\uc0\\u243{} et al., 2021; Gabay et al., 2015; Kahta &amp; Schiff, 2019)","plainCitation":"(Dobó et al., 2021; Gabay et al., 2015; Kahta &amp; Schiff, 2019)","noteIndex":0},"citationItems":[{"id":1997,"uris":["http://zotero.org/users/6820287/items/A5DT7PKE"],"itemData":{"id":1997,"type":"article-journal","container-title":"Journal of Speech, Language, and Hearing Research","ISSN":"1558-9102","issue":"5","journalAbbreviation":"Journal of Speech, Language, and Hearing Research","note":"publisher: ASHA","page":"1621-1635","title":"Statistical learning and the effect of starting small in developmental dyslexia","volume":"64","author":[{"family":"Dobó","given":"Dorottya"},{"family":"Lukics","given":"Krisztina Sára"},{"family":"Szőllősi","given":"Ágnes"},{"family":"Németh","given":"Kornél"},{"family":"Lukács","given":"Ágnes"}],"issued":{"date-parts":[["2021"]]}}},{"id":158,"uris":["http://zotero.org/users/6820287/items/UNGRG64M"],"itemData":{"id":158,"type":"article-journal","container-title":"Neuropsychology","ISSN":"1931-1559","issue":"6","journalAbbreviation":"Neuropsychology","note":"publisher: American Psychological Association","page":"844","title":"Probabilistic category learning in developmental dyslexia: Evidence from feedback and paired-associate weather prediction tasks.","volume":"29","author":[{"family":"Gabay","given":"Yafit"},{"family":"Vakil","given":"Eli"},{"family":"Schiff","given":"Rachel"},{"family":"Holt","given":"Lori L"}],"issued":{"date-parts":[["2015"]]}}},{"id":2011,"uris":["http://zotero.org/users/6820287/items/SEH79XCI"],"itemData":{"id":2011,"type":"article-journal","container-title":"Dyslexia","ISSN":"1076-9242","issue":"2","journalAbbreviation":"Dyslexia","note":"publisher: Wiley Online Library","page":"142-157","title":"Deficits in statistical leaning of auditory sequences among adults with dyslexia","volume":"25","author":[{"family":"Kahta","given":"Shani"},{"family":"Schiff","given":"Rachel"}],"issued":{"date-parts":[["2019"]]}}}],"schema":"https://github.com/citation-style-language/schema/raw/master/csl-citation.json"} </w:instrText>
      </w:r>
      <w:r w:rsidR="005C3EB7" w:rsidRPr="00065484">
        <w:fldChar w:fldCharType="separate"/>
      </w:r>
      <w:r w:rsidR="005C3EB7" w:rsidRPr="00065484">
        <w:t>(Dobó et al., 2021; Gabay et al., 2015; Kahta &amp; Schiff, 2019)</w:t>
      </w:r>
      <w:r w:rsidR="005C3EB7" w:rsidRPr="00065484">
        <w:fldChar w:fldCharType="end"/>
      </w:r>
      <w:r w:rsidR="005C3EB7">
        <w:t xml:space="preserve"> and</w:t>
      </w:r>
      <w:r w:rsidR="005C3EB7" w:rsidRPr="00065484">
        <w:t xml:space="preserve"> VSL </w:t>
      </w:r>
      <w:r w:rsidR="005C3EB7" w:rsidRPr="00065484">
        <w:fldChar w:fldCharType="begin"/>
      </w:r>
      <w:r w:rsidR="005C3EB7" w:rsidRPr="00065484">
        <w:instrText xml:space="preserve"> ADDIN ZOTERO_ITEM CSL_CITATION {"citationID":"XYTUJOO2","properties":{"formattedCitation":"(Kahta &amp; Schiff, 2016; Sigurdardottir et al., 2017)","plainCitation":"(Kahta &amp; Schiff, 2016; Sigurdardottir et al., 2017)","noteIndex":0},"citationItems":[{"id":2012,"uris":["http://zotero.org/users/6820287/items/GY8KP8GM"],"itemData":{"id":2012,"type":"article-journal","container-title":"Annals of Dyslexia","ISSN":"1934-7243","issue":"2","journalAbbreviation":"Annals of Dyslexia","note":"publisher: Springer","page":"235-250","title":"Implicit learning deficits among adults with developmental dyslexia","volume":"66","author":[{"family":"Kahta","given":"Shani"},{"family":"Schiff","given":"Rachel"}],"issued":{"date-parts":[["2016"]]}}},{"id":1995,"uris":["http://zotero.org/users/6820287/items/D265LJ9Y"],"itemData":{"id":1995,"type":"article-journal","container-title":"Scientific Reports","ISSN":"2045-2322","issue":"1","journalAbbreviation":"Scientific Reports","note":"publisher: Nature Publishing Group","page":"1-12","title":"Problems with visual statistical learning in developmental dyslexia","volume":"7","author":[{"family":"Sigurdardottir","given":"Heida Maria"},{"family":"Danielsdottir","given":"Hilda Bjork"},{"family":"Gudmundsdottir","given":"Margret"},{"family":"Hjartarson","given":"Kristjan Helgi"},{"family":"Thorarinsdottir","given":"Elin Astros"},{"family":"Kristjánsson","given":"Árni"}],"issued":{"date-parts":[["2017"]]}}}],"schema":"https://github.com/citation-style-language/schema/raw/master/csl-citation.json"} </w:instrText>
      </w:r>
      <w:r w:rsidR="005C3EB7" w:rsidRPr="00065484">
        <w:fldChar w:fldCharType="separate"/>
      </w:r>
      <w:r w:rsidR="005C3EB7" w:rsidRPr="00065484">
        <w:rPr>
          <w:noProof/>
        </w:rPr>
        <w:t>(Kahta &amp; Schiff, 2016; Sigurdardottir et al., 2017)</w:t>
      </w:r>
      <w:r w:rsidR="005C3EB7" w:rsidRPr="00065484">
        <w:fldChar w:fldCharType="end"/>
      </w:r>
      <w:r w:rsidR="005C3EB7" w:rsidRPr="00065484">
        <w:t xml:space="preserve"> ha</w:t>
      </w:r>
      <w:r w:rsidR="005C3EB7">
        <w:t>s</w:t>
      </w:r>
      <w:r w:rsidR="005C3EB7" w:rsidRPr="00065484">
        <w:t xml:space="preserve"> been documented. Notably, the impairment in SL seems to hinge on the implicit nature of the task, </w:t>
      </w:r>
      <w:r w:rsidR="005C3EB7" w:rsidRPr="00065484">
        <w:lastRenderedPageBreak/>
        <w:t xml:space="preserve">because no behavioral difference was found when dyslexic adults were either informed of the embedded statistical patterns prior to learning or became </w:t>
      </w:r>
      <w:r w:rsidR="006E19BB">
        <w:t>partially</w:t>
      </w:r>
      <w:r w:rsidR="006E19BB" w:rsidRPr="00065484">
        <w:t xml:space="preserve"> </w:t>
      </w:r>
      <w:r w:rsidR="005C3EB7" w:rsidRPr="00065484">
        <w:t>aware of the embedded patterns after learning (</w:t>
      </w:r>
      <w:proofErr w:type="spellStart"/>
      <w:r w:rsidR="005C3EB7" w:rsidRPr="00065484">
        <w:t>Kahta</w:t>
      </w:r>
      <w:proofErr w:type="spellEnd"/>
      <w:r w:rsidR="005C3EB7" w:rsidRPr="00065484">
        <w:t xml:space="preserve"> &amp; Schiff, 2016; </w:t>
      </w:r>
      <w:proofErr w:type="spellStart"/>
      <w:r w:rsidR="005C3EB7" w:rsidRPr="00065484">
        <w:t>Sigurdardottir</w:t>
      </w:r>
      <w:proofErr w:type="spellEnd"/>
      <w:r w:rsidR="005C3EB7" w:rsidRPr="00065484">
        <w:t xml:space="preserve"> et al., 2017). The visual saliency of </w:t>
      </w:r>
      <w:r w:rsidR="005C3EB7">
        <w:t>the</w:t>
      </w:r>
      <w:r w:rsidR="005C3EB7" w:rsidRPr="00065484">
        <w:t xml:space="preserve"> cartoon alien stimuli</w:t>
      </w:r>
      <w:r w:rsidR="005C3EB7">
        <w:t xml:space="preserve"> in the present study</w:t>
      </w:r>
      <w:r w:rsidR="005C3EB7" w:rsidRPr="00065484">
        <w:t xml:space="preserve">, together with our target-detection cover task, may have boosted attention to the stimuli and therefore facilitated learning </w:t>
      </w:r>
      <w:r w:rsidR="005C3EB7" w:rsidRPr="00065484">
        <w:fldChar w:fldCharType="begin"/>
      </w:r>
      <w:r w:rsidR="005C3EB7" w:rsidRPr="00065484">
        <w:instrText xml:space="preserve"> ADDIN ZOTERO_ITEM CSL_CITATION {"citationID":"UwxIVA97","properties":{"formattedCitation":"(Schneider et al., 2020; Toro et al., 2005; Turk-Browne et al., 2005)","plainCitation":"(Schneider et al., 2020; Toro et al., 2005; Turk-Browne et al., 2005)","noteIndex":0},"citationItems":[{"id":2001,"uris":["http://zotero.org/users/6820287/items/ZZXPH4IH"],"itemData":{"id":2001,"type":"article-journal","container-title":"JoVE (Journal of Visualized Experiments)","ISSN":"1940-087X","issue":"160","journalAbbreviation":"JoVE (Journal of Visualized Experiments)","page":"e61474","title":"Measuring statistical learning across modalities and domains in school-aged children via an online platform and neuroimaging techniques","author":[{"family":"Schneider","given":"Julie M"},{"family":"Hu","given":"Anqi"},{"family":"Legault","given":"Jennifer"},{"family":"Qi","given":"Zhenghan"}],"issued":{"date-parts":[["2020"]]}}},{"id":2013,"uris":["http://zotero.org/users/6820287/items/2QUYNFR6"],"itemData":{"id":2013,"type":"article-journal","container-title":"Cognition","ISSN":"0010-0277","issue":"2","journalAbbreviation":"Cognition","note":"publisher: Elsevier","page":"B25-B34","title":"Speech segmentation by statistical learning depends on attention","volume":"97","author":[{"family":"Toro","given":"Juan M"},{"family":"Sinnett","given":"Scott"},{"family":"Soto-Faraco","given":"Salvador"}],"issued":{"date-parts":[["2005"]]}}},{"id":2014,"uris":["http://zotero.org/users/6820287/items/P4QZHJGT"],"itemData":{"id":2014,"type":"article-journal","container-title":"Journal of Experimental Psychology: General","ISSN":"1939-2222","issue":"4","journalAbbreviation":"Journal of Experimental Psychology: General","note":"publisher: American Psychological Association","page":"552","title":"The automaticity of visual statistical learning.","volume":"134","author":[{"family":"Turk-Browne","given":"Nicholas B"},{"family":"Jungé","given":"Justin A"},{"family":"Scholl","given":"Brian J"}],"issued":{"date-parts":[["2005"]]}}}],"schema":"https://github.com/citation-style-language/schema/raw/master/csl-citation.json"} </w:instrText>
      </w:r>
      <w:r w:rsidR="005C3EB7" w:rsidRPr="00065484">
        <w:fldChar w:fldCharType="separate"/>
      </w:r>
      <w:r w:rsidR="005C3EB7" w:rsidRPr="00065484">
        <w:rPr>
          <w:noProof/>
        </w:rPr>
        <w:t>(Schneider et al., 2020; Toro et al., 2005; Turk-Browne et al., 2005)</w:t>
      </w:r>
      <w:r w:rsidR="005C3EB7" w:rsidRPr="00065484">
        <w:fldChar w:fldCharType="end"/>
      </w:r>
      <w:r w:rsidR="005C3EB7" w:rsidRPr="00065484">
        <w:t>.</w:t>
      </w:r>
    </w:p>
    <w:p w14:paraId="1DC2FA2C" w14:textId="6F5A98DB" w:rsidR="00932B9C" w:rsidRDefault="00FF0A55" w:rsidP="00B370B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B370B6" w:rsidRPr="00B370B6">
        <w:t xml:space="preserve">Individuals with dyslexia often use compensatory strategies for reading, such as relying on explicit strategies (Ullman and Pullman, 2015; </w:t>
      </w:r>
      <w:proofErr w:type="spellStart"/>
      <w:r w:rsidR="00B370B6" w:rsidRPr="00B370B6">
        <w:t>Moojen</w:t>
      </w:r>
      <w:proofErr w:type="spellEnd"/>
      <w:r w:rsidR="00B370B6" w:rsidRPr="00B370B6">
        <w:t xml:space="preserve"> et al., 2020), visuospatial abilities (</w:t>
      </w:r>
      <w:proofErr w:type="spellStart"/>
      <w:r w:rsidR="00B370B6" w:rsidRPr="00B370B6">
        <w:t>Goulandris</w:t>
      </w:r>
      <w:proofErr w:type="spellEnd"/>
      <w:r w:rsidR="00B370B6" w:rsidRPr="00B370B6">
        <w:t xml:space="preserve"> &amp; </w:t>
      </w:r>
      <w:proofErr w:type="spellStart"/>
      <w:r w:rsidR="00B370B6" w:rsidRPr="00B370B6">
        <w:t>Snowling</w:t>
      </w:r>
      <w:proofErr w:type="spellEnd"/>
      <w:r w:rsidR="00B370B6" w:rsidRPr="00B370B6">
        <w:t xml:space="preserve">, 1991; </w:t>
      </w:r>
      <w:proofErr w:type="spellStart"/>
      <w:r w:rsidR="00B370B6" w:rsidRPr="00B370B6">
        <w:t>Snowling</w:t>
      </w:r>
      <w:proofErr w:type="spellEnd"/>
      <w:r w:rsidR="00B370B6" w:rsidRPr="00B370B6">
        <w:t xml:space="preserve"> &amp; Hulme, 1989; Bacon &amp; Handley, 2014), and contextual cues (</w:t>
      </w:r>
      <w:proofErr w:type="spellStart"/>
      <w:r w:rsidR="00B370B6" w:rsidRPr="00B370B6">
        <w:t>Perfetti</w:t>
      </w:r>
      <w:proofErr w:type="spellEnd"/>
      <w:r w:rsidR="00B370B6" w:rsidRPr="00B370B6">
        <w:t xml:space="preserve"> &amp; Roth, 1981; Stanovich, 1980; Ben-</w:t>
      </w:r>
      <w:proofErr w:type="spellStart"/>
      <w:r w:rsidR="00B370B6" w:rsidRPr="00B370B6">
        <w:t>Dror</w:t>
      </w:r>
      <w:proofErr w:type="spellEnd"/>
      <w:r w:rsidR="00B370B6" w:rsidRPr="00B370B6">
        <w:t xml:space="preserve"> et al., 1991; Bruck, 1990). In </w:t>
      </w:r>
      <w:r w:rsidR="00B370B6">
        <w:t>the current</w:t>
      </w:r>
      <w:r w:rsidR="00B370B6" w:rsidRPr="00B370B6">
        <w:t xml:space="preserve"> study, we found a significant positive relationship between visual statistical learning and phonological awareness, as well as between learning on the </w:t>
      </w:r>
      <w:r w:rsidR="00FA39A3">
        <w:t>rotary</w:t>
      </w:r>
      <w:r w:rsidR="00B370B6" w:rsidRPr="00B370B6">
        <w:t xml:space="preserve"> pursuit task and word decoding, but only in the dyslexia group. These findings suggest that individuals who had better skill learning on the </w:t>
      </w:r>
      <w:r w:rsidR="00FA39A3">
        <w:t>rotary</w:t>
      </w:r>
      <w:r w:rsidR="00FA39A3" w:rsidRPr="00B370B6">
        <w:t xml:space="preserve"> </w:t>
      </w:r>
      <w:r w:rsidR="00B370B6" w:rsidRPr="00B370B6">
        <w:t>pursuit task and those with superior visual statistical skills were better able to develop their reading</w:t>
      </w:r>
      <w:r w:rsidR="00B370B6">
        <w:t>-related</w:t>
      </w:r>
      <w:r w:rsidR="00B370B6" w:rsidRPr="00B370B6">
        <w:t xml:space="preserve"> abilities (although the directionality of these effects cannot be established). </w:t>
      </w:r>
      <w:r w:rsidR="00BD6964" w:rsidRPr="00BD6964">
        <w:t>These correlations raise the possibility that intact procedural and implicit memory mechanisms are resources for compensatory gains in reading rather than part of the reason for reading difficulty in dyslexia.</w:t>
      </w:r>
      <w:r w:rsidR="00BD6964">
        <w:t xml:space="preserve"> </w:t>
      </w:r>
      <w:r w:rsidR="00B370B6" w:rsidRPr="00B370B6">
        <w:t>However, as these effects were specific to certain tasks and not others (such as mirror tracing or auditory statistical learning), further research is needed to fully understand the underlying mechanisms of these compensatory pathways.</w:t>
      </w:r>
    </w:p>
    <w:p w14:paraId="5B98520E" w14:textId="723E7CEC" w:rsidR="00F62F19" w:rsidRPr="00065484" w:rsidRDefault="00BB5E3B" w:rsidP="00454D0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5C3EB7">
        <w:t>The present</w:t>
      </w:r>
      <w:r w:rsidR="00F62F19" w:rsidRPr="00065484">
        <w:t xml:space="preserve"> study has a few methodological limitations. First, the mode</w:t>
      </w:r>
      <w:r w:rsidR="00D337DE" w:rsidRPr="00065484">
        <w:t>st</w:t>
      </w:r>
      <w:r w:rsidR="00F62F19" w:rsidRPr="00065484">
        <w:t xml:space="preserve"> number of participants could have obscured small learning deficit</w:t>
      </w:r>
      <w:r w:rsidR="006C3AA3" w:rsidRPr="00065484">
        <w:t>s</w:t>
      </w:r>
      <w:r w:rsidR="00F62F19" w:rsidRPr="00065484">
        <w:t>. There is evidence that group differences</w:t>
      </w:r>
      <w:r w:rsidR="00D337DE" w:rsidRPr="00065484">
        <w:t xml:space="preserve"> in SRT learning</w:t>
      </w:r>
      <w:r w:rsidR="00F62F19" w:rsidRPr="00065484">
        <w:t xml:space="preserve"> have small effect sizes, but such differences are more robust for SL </w:t>
      </w:r>
      <w:r w:rsidR="000457F0" w:rsidRPr="00065484">
        <w:fldChar w:fldCharType="begin"/>
      </w:r>
      <w:r w:rsidR="000457F0" w:rsidRPr="00065484">
        <w:instrText xml:space="preserve"> ADDIN ZOTERO_ITEM CSL_CITATION {"citationID":"iQS7fAER","properties":{"formattedCitation":"(West et al., 2021)","plainCitation":"(West et al., 2021)","noteIndex":0},"citationItems":[{"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000457F0" w:rsidRPr="00065484">
        <w:fldChar w:fldCharType="separate"/>
      </w:r>
      <w:r w:rsidR="000457F0" w:rsidRPr="00065484">
        <w:rPr>
          <w:noProof/>
        </w:rPr>
        <w:t>(West et al., 2021)</w:t>
      </w:r>
      <w:r w:rsidR="000457F0" w:rsidRPr="00065484">
        <w:fldChar w:fldCharType="end"/>
      </w:r>
      <w:r w:rsidR="000457F0" w:rsidRPr="00065484">
        <w:t xml:space="preserve">. </w:t>
      </w:r>
      <w:r w:rsidR="00F62F19" w:rsidRPr="00065484">
        <w:t xml:space="preserve">Further, the group with dyslexia had slightly stronger learning effects than the typically learning group on both VSL and mirror tracing. Thus, </w:t>
      </w:r>
      <w:r w:rsidR="00D337DE" w:rsidRPr="00065484">
        <w:t xml:space="preserve">the </w:t>
      </w:r>
      <w:r w:rsidR="00F62F19" w:rsidRPr="00065484">
        <w:t xml:space="preserve">overall findings of intact learning in the present study appear robust. Second, as indicated by a lower hit rate, the target detection cover task in ASL was </w:t>
      </w:r>
      <w:r w:rsidR="00D337DE" w:rsidRPr="00065484">
        <w:t xml:space="preserve">a </w:t>
      </w:r>
      <w:r w:rsidR="00F62F19" w:rsidRPr="00065484">
        <w:t xml:space="preserve">more difficult task </w:t>
      </w:r>
      <w:r w:rsidR="00D337DE" w:rsidRPr="00065484">
        <w:t>than the one in</w:t>
      </w:r>
      <w:r w:rsidR="00F62F19" w:rsidRPr="00065484">
        <w:t xml:space="preserve"> VSL. As a result, ASL could have been more influenced by perceptual or attentional differences during learning. During ASL, neither group showed any evidence of </w:t>
      </w:r>
      <w:r w:rsidR="00D337DE" w:rsidRPr="00065484">
        <w:t>response-time</w:t>
      </w:r>
      <w:r w:rsidR="00F62F19" w:rsidRPr="00065484">
        <w:t xml:space="preserve"> acceleration. Previous studies observed similar null results at the group level in ASL (e.g., Qi et al., 2019; Schneider et al., 2020), but individual differences in ASL </w:t>
      </w:r>
      <w:r w:rsidR="00D337DE" w:rsidRPr="00065484">
        <w:t>response-time</w:t>
      </w:r>
      <w:r w:rsidR="00F62F19" w:rsidRPr="00065484">
        <w:t xml:space="preserve"> acceleration can still serve as a valuable predictor for reading-related skills. </w:t>
      </w:r>
      <w:r w:rsidR="00F62F19" w:rsidRPr="00065484">
        <w:lastRenderedPageBreak/>
        <w:t xml:space="preserve">For example, neurotypical children’s ASL </w:t>
      </w:r>
      <w:r w:rsidR="00D337DE" w:rsidRPr="00065484">
        <w:t xml:space="preserve">response-time </w:t>
      </w:r>
      <w:r w:rsidR="00F62F19" w:rsidRPr="00065484">
        <w:t>slope</w:t>
      </w:r>
      <w:r w:rsidR="005C3EB7">
        <w:t xml:space="preserve">s were </w:t>
      </w:r>
      <w:r w:rsidR="00F62F19" w:rsidRPr="00065484">
        <w:t xml:space="preserve">significantly related to decoding skills, which was mediated by phonological awareness (Qi et al., 2019).  Third, our SL measures, despite capturing both online and offline learning, are not sufficient to tease apart learning and retrieval mechanisms. The </w:t>
      </w:r>
      <w:proofErr w:type="gramStart"/>
      <w:r w:rsidR="00F62F19" w:rsidRPr="00065484">
        <w:t>above-chance</w:t>
      </w:r>
      <w:proofErr w:type="gramEnd"/>
      <w:r w:rsidR="00F62F19" w:rsidRPr="00065484">
        <w:t xml:space="preserve"> 2AFC accuracy does not depend on RT acceleration, nor is RT acceleration solely driven by pattern learning. Future research</w:t>
      </w:r>
      <w:r w:rsidR="00D337DE" w:rsidRPr="00065484">
        <w:t>,</w:t>
      </w:r>
      <w:r w:rsidR="00F62F19" w:rsidRPr="00065484">
        <w:t xml:space="preserve"> </w:t>
      </w:r>
      <w:r w:rsidR="00D337DE" w:rsidRPr="00065484">
        <w:t xml:space="preserve">potentially </w:t>
      </w:r>
      <w:r w:rsidR="00F62F19" w:rsidRPr="00065484">
        <w:t>with neuroimaging</w:t>
      </w:r>
      <w:r w:rsidR="00D337DE" w:rsidRPr="00065484">
        <w:t>,</w:t>
      </w:r>
      <w:r w:rsidR="00F62F19" w:rsidRPr="00065484">
        <w:t xml:space="preserve"> is necessary to pinpoint which </w:t>
      </w:r>
      <w:r w:rsidR="00D337DE" w:rsidRPr="00065484">
        <w:t xml:space="preserve">learning </w:t>
      </w:r>
      <w:r w:rsidR="00F62F19" w:rsidRPr="00065484">
        <w:t>subprocess</w:t>
      </w:r>
      <w:r w:rsidR="00D337DE" w:rsidRPr="00065484">
        <w:t>es</w:t>
      </w:r>
      <w:r w:rsidR="00F62F19" w:rsidRPr="00065484">
        <w:t xml:space="preserve"> </w:t>
      </w:r>
      <w:r w:rsidR="00D337DE" w:rsidRPr="00065484">
        <w:t>are</w:t>
      </w:r>
      <w:r w:rsidR="00F62F19" w:rsidRPr="00065484">
        <w:t xml:space="preserve"> more vulnerable </w:t>
      </w:r>
      <w:r w:rsidR="00D337DE" w:rsidRPr="00065484">
        <w:t xml:space="preserve">to disruption </w:t>
      </w:r>
      <w:r w:rsidR="00F62F19" w:rsidRPr="00065484">
        <w:t xml:space="preserve">in dyslexia. </w:t>
      </w:r>
    </w:p>
    <w:p w14:paraId="7D90D366" w14:textId="5EBAE296" w:rsidR="00F62F19" w:rsidRPr="00065484" w:rsidRDefault="00F62F19" w:rsidP="00F62F1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t xml:space="preserve">In conclusion, our study combining four classic procedural learning and statistical learning tasks provides converging evidence against </w:t>
      </w:r>
      <w:r w:rsidR="00D337DE" w:rsidRPr="00065484">
        <w:t xml:space="preserve">a </w:t>
      </w:r>
      <w:r w:rsidRPr="00065484">
        <w:t>domain-general procedural learning deficit in dyslexi</w:t>
      </w:r>
      <w:r w:rsidR="00D337DE" w:rsidRPr="00065484">
        <w:t>c</w:t>
      </w:r>
      <w:r w:rsidRPr="00065484">
        <w:t xml:space="preserve"> adults. Even though a shared subcortical contribution to procedural learning across all four tasks is well-documented </w:t>
      </w:r>
      <w:r w:rsidR="002D421E" w:rsidRPr="00065484">
        <w:fldChar w:fldCharType="begin"/>
      </w:r>
      <w:r w:rsidR="002D421E" w:rsidRPr="00065484">
        <w:instrText xml:space="preserve"> ADDIN ZOTERO_ITEM CSL_CITATION {"citationID":"qEoPtkgO","properties":{"formattedCitation":"(Janacsek et al., 2022)","plainCitation":"(Janacsek et al., 2022)","noteIndex":0},"citationItems":[{"id":2016,"uris":["http://zotero.org/users/6820287/items/YRANBXMG"],"itemData":{"id":2016,"type":"article-journal","container-title":"Annual Review of Neuroscience","ISSN":"0147-006X","journalAbbreviation":"Annual Review of Neuroscience","note":"publisher: Annual Reviews","title":"Subcortical Cognition: The Fruit Below the Rind","volume":"45","author":[{"family":"Janacsek","given":"Karolina"},{"family":"Evans","given":"Tanya M"},{"family":"Kiss","given":"Mariann"},{"family":"Shah","given":"Leela"},{"family":"Blumenfeld","given":"Hal"},{"family":"Ullman","given":"Michael T"}],"issued":{"date-parts":[["2022"]]}}}],"schema":"https://github.com/citation-style-language/schema/raw/master/csl-citation.json"} </w:instrText>
      </w:r>
      <w:r w:rsidR="002D421E" w:rsidRPr="00065484">
        <w:fldChar w:fldCharType="separate"/>
      </w:r>
      <w:r w:rsidR="002D421E" w:rsidRPr="00065484">
        <w:rPr>
          <w:noProof/>
        </w:rPr>
        <w:t>(Janacsek et al., 2022)</w:t>
      </w:r>
      <w:r w:rsidR="002D421E" w:rsidRPr="00065484">
        <w:fldChar w:fldCharType="end"/>
      </w:r>
      <w:r w:rsidR="002D421E" w:rsidRPr="00065484">
        <w:t>,</w:t>
      </w:r>
      <w:r w:rsidRPr="00065484">
        <w:t xml:space="preserve"> dyslexic adults show reduced performance only in auditory statistical learning, but typical performance in motor skill learning and visual statistical learning. Difficulties in learning phoneme-to-grapheme mapping in dyslexia, therefore, cannot be directly attributed to </w:t>
      </w:r>
      <w:r w:rsidR="005C3EB7">
        <w:t>broad</w:t>
      </w:r>
      <w:r w:rsidRPr="00065484">
        <w:t xml:space="preserve"> procedural dysfunctions governed by the core subcortical circuitry involving basal ganglia </w:t>
      </w:r>
      <w:r w:rsidR="002D421E" w:rsidRPr="00065484">
        <w:fldChar w:fldCharType="begin"/>
      </w:r>
      <w:r w:rsidR="002D421E" w:rsidRPr="00065484">
        <w:instrText xml:space="preserve"> ADDIN ZOTERO_ITEM CSL_CITATION {"citationID":"XOIy2QMR","properties":{"custom":"(Krishnan et al., 2016; c.f. Ullman et al., 2020)","formattedCitation":"(Krishnan et al., 2016; c.f. Ullman et al., 2020)","plainCitation":"(Krishnan et al., 2016; c.f. Ullman et al., 2020)","noteIndex":0},"citationItems":[{"id":2017,"uris":["http://zotero.org/users/6820287/items/TZVFSYWZ"],"itemData":{"id":2017,"type":"article-journal","container-title":"Trends in cognitive sciences","ISSN":"1364-6613","issue":"9","journalAbbreviation":"Trends in cognitive sciences","note":"publisher: Elsevier","page":"701-714","title":"Neurobiological basis of language learning difficulties","volume":"20","author":[{"family":"Krishnan","given":"Saloni"},{"family":"Watkins","given":"Kate E"},{"family":"Bishop","given":"Dorothy VM"}],"issued":{"date-parts":[["2016"]]}},"label":"page"},{"id":228,"uris":["http://zotero.org/users/6820287/items/7R7ZV27L"],"itemData":{"id":228,"type":"article-journal","container-title":"Annual review of psychology","note":"ISBN: 0066-4308\npublisher: Annual Reviews","page":"389-417","title":"The neurocognition of developmental disorders of language","volume":"71","author":[{"family":"Ullman","given":"Michael T."},{"family":"Earle","given":"F. Sayako"},{"family":"Walenski","given":"Matthew"},{"family":"Janacsek","given":"Karolina"}],"issued":{"date-parts":[["2020"]]}},"label":"page"}],"schema":"https://github.com/citation-style-language/schema/raw/master/csl-citation.json"} </w:instrText>
      </w:r>
      <w:r w:rsidR="002D421E" w:rsidRPr="00065484">
        <w:fldChar w:fldCharType="separate"/>
      </w:r>
      <w:r w:rsidR="002D421E" w:rsidRPr="00065484">
        <w:rPr>
          <w:noProof/>
        </w:rPr>
        <w:t>(Krishnan et al., 2016; c.f. Ullman et al., 2020)</w:t>
      </w:r>
      <w:r w:rsidR="002D421E" w:rsidRPr="00065484">
        <w:fldChar w:fldCharType="end"/>
      </w:r>
      <w:r w:rsidR="002D421E" w:rsidRPr="00065484">
        <w:t>.</w:t>
      </w:r>
      <w:r w:rsidRPr="00065484">
        <w:t xml:space="preserve"> Instead, our findings suggest reading acquisition in dyslexic individuals might be constrained specifically by neural substrates of auditory processing</w:t>
      </w:r>
      <w:r w:rsidR="00D337DE" w:rsidRPr="00065484">
        <w:t xml:space="preserve"> and </w:t>
      </w:r>
      <w:r w:rsidRPr="00065484">
        <w:t xml:space="preserve">learning, providing support for a multi-component and pluralist view of learning </w:t>
      </w:r>
      <w:r w:rsidR="002D421E" w:rsidRPr="00065484">
        <w:fldChar w:fldCharType="begin"/>
      </w:r>
      <w:r w:rsidR="00103D0C" w:rsidRPr="00065484">
        <w:instrText xml:space="preserve"> ADDIN ZOTERO_ITEM CSL_CITATION {"citationID":"tfIuzrkY","properties":{"formattedCitation":"(Bogaerts et al., 2022; Frost et al., 2019)","plainCitation":"(Bogaerts et al., 2022; Frost et al., 2019)","noteIndex":0},"citationItems":[{"id":2018,"uris":["http://zotero.org/users/6820287/items/JSBERTQ5"],"itemData":{"id":2018,"type":"article-journal","container-title":"Trends in cognitive sciences","ISSN":"1364-6613","issue":"1","journalAbbreviation":"Trends in cognitive sciences","note":"publisher: Elsevier","page":"25-37","title":"Is there such a thing as a ‘good statistical learner’?","volume":"26","author":[{"family":"Bogaerts","given":"Louisa"},{"family":"Siegelman","given":"Noam"},{"family":"Christiansen","given":"Morten H"},{"family":"Frost","given":"Ram"}],"issued":{"date-parts":[["2022"]]}}},{"id":1955,"uris":["http://zotero.org/users/6820287/items/7ZX65TEW"],"itemData":{"id":1955,"type":"article-journal","container-title":"Psychological Bulletin","ISSN":"1939-1455","issue":"12","journalAbbreviation":"Psychological Bulletin","note":"publisher: American Psychological Association","page":"1128","title":"Statistical learning research: A critical review and possible new directions.","volume":"145","author":[{"family":"Frost","given":"Ram"},{"family":"Armstrong","given":"Blair C"},{"family":"Christiansen","given":"Morten H"}],"issued":{"date-parts":[["2019"]]}}}],"schema":"https://github.com/citation-style-language/schema/raw/master/csl-citation.json"} </w:instrText>
      </w:r>
      <w:r w:rsidR="002D421E" w:rsidRPr="00065484">
        <w:fldChar w:fldCharType="separate"/>
      </w:r>
      <w:r w:rsidR="00103D0C" w:rsidRPr="00065484">
        <w:rPr>
          <w:noProof/>
        </w:rPr>
        <w:t>(Bogaerts et al., 2022; Frost et al., 2019)</w:t>
      </w:r>
      <w:r w:rsidR="002D421E" w:rsidRPr="00065484">
        <w:fldChar w:fldCharType="end"/>
      </w:r>
      <w:r w:rsidR="00103D0C" w:rsidRPr="00065484">
        <w:t>.</w:t>
      </w:r>
      <w:r w:rsidRPr="00065484">
        <w:t xml:space="preserve"> </w:t>
      </w:r>
    </w:p>
    <w:p w14:paraId="563AAF19" w14:textId="6CE8FAD8" w:rsidR="001B5658" w:rsidRPr="00065484" w:rsidRDefault="001B5658" w:rsidP="00F62F19">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6DB8867E" w14:textId="77777777" w:rsidR="00065484" w:rsidRDefault="00065484">
      <w:pPr>
        <w:rPr>
          <w:b/>
          <w:bCs/>
        </w:rPr>
      </w:pPr>
      <w:r>
        <w:rPr>
          <w:b/>
          <w:bCs/>
        </w:rPr>
        <w:br w:type="page"/>
      </w:r>
    </w:p>
    <w:p w14:paraId="39ADBC36" w14:textId="69EABF44" w:rsidR="009A724E" w:rsidRPr="00065484" w:rsidRDefault="00DF4099"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b/>
          <w:bCs/>
        </w:rPr>
      </w:pPr>
      <w:r w:rsidRPr="00065484">
        <w:rPr>
          <w:b/>
          <w:bCs/>
        </w:rPr>
        <w:lastRenderedPageBreak/>
        <w:t>References</w:t>
      </w:r>
    </w:p>
    <w:p w14:paraId="5F2A9F61" w14:textId="013124CF" w:rsidR="00DF4099" w:rsidRPr="00065484" w:rsidRDefault="00DF4099"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b/>
          <w:bCs/>
        </w:rPr>
      </w:pPr>
    </w:p>
    <w:p w14:paraId="498D7AC5" w14:textId="77777777" w:rsidR="007268D5" w:rsidRPr="00065484" w:rsidRDefault="006C0E00" w:rsidP="007268D5">
      <w:pPr>
        <w:pStyle w:val="Bibliography"/>
        <w:rPr>
          <w:rFonts w:ascii="Times New Roman" w:hAnsi="Times New Roman" w:cs="Times New Roman"/>
        </w:rPr>
      </w:pPr>
      <w:r w:rsidRPr="00243FDD">
        <w:rPr>
          <w:rFonts w:ascii="Times New Roman" w:hAnsi="Times New Roman" w:cs="Times New Roman"/>
        </w:rPr>
        <w:fldChar w:fldCharType="begin"/>
      </w:r>
      <w:r w:rsidRPr="00243FDD">
        <w:rPr>
          <w:rFonts w:ascii="Times New Roman" w:hAnsi="Times New Roman" w:cs="Times New Roman"/>
        </w:rPr>
        <w:instrText xml:space="preserve"> ADDIN ZOTERO_BIBL {"uncited":[],"omitted":[],"custom":[]} CSL_BIBLIOGRAPHY </w:instrText>
      </w:r>
      <w:r w:rsidRPr="00243FDD">
        <w:rPr>
          <w:rFonts w:ascii="Times New Roman" w:hAnsi="Times New Roman" w:cs="Times New Roman"/>
        </w:rPr>
        <w:fldChar w:fldCharType="separate"/>
      </w:r>
      <w:r w:rsidR="007268D5" w:rsidRPr="00065484">
        <w:rPr>
          <w:rFonts w:ascii="Times New Roman" w:hAnsi="Times New Roman" w:cs="Times New Roman"/>
        </w:rPr>
        <w:t xml:space="preserve">Ahissar, M., Protopapas, A., Reid, M., &amp; Merzenich, M. M. (2000). Auditory processing parallels reading abilities in adults. </w:t>
      </w:r>
      <w:r w:rsidR="007268D5" w:rsidRPr="00243FDD">
        <w:rPr>
          <w:rFonts w:ascii="Times New Roman" w:hAnsi="Times New Roman" w:cs="Times New Roman"/>
        </w:rPr>
        <w:t>Proceedings of the National Academy of Sciences</w:t>
      </w:r>
      <w:r w:rsidR="007268D5" w:rsidRPr="00065484">
        <w:rPr>
          <w:rFonts w:ascii="Times New Roman" w:hAnsi="Times New Roman" w:cs="Times New Roman"/>
        </w:rPr>
        <w:t xml:space="preserve">, </w:t>
      </w:r>
      <w:r w:rsidR="007268D5" w:rsidRPr="00243FDD">
        <w:rPr>
          <w:rFonts w:ascii="Times New Roman" w:hAnsi="Times New Roman" w:cs="Times New Roman"/>
        </w:rPr>
        <w:t>97</w:t>
      </w:r>
      <w:r w:rsidR="007268D5" w:rsidRPr="00065484">
        <w:rPr>
          <w:rFonts w:ascii="Times New Roman" w:hAnsi="Times New Roman" w:cs="Times New Roman"/>
        </w:rPr>
        <w:t>(12), 6832–6837.</w:t>
      </w:r>
    </w:p>
    <w:p w14:paraId="53ABB7B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mitay, S., Ben‐Yehudah, G., Banai, K., &amp; Ahissar, M. (2002). Disabled readers suffer from visual and auditory impairments but not from a specific magnocellular deficit. </w:t>
      </w:r>
      <w:r w:rsidRPr="00243FDD">
        <w:rPr>
          <w:rFonts w:ascii="Times New Roman" w:hAnsi="Times New Roman" w:cs="Times New Roman"/>
        </w:rPr>
        <w:t>Brain</w:t>
      </w:r>
      <w:r w:rsidRPr="00065484">
        <w:rPr>
          <w:rFonts w:ascii="Times New Roman" w:hAnsi="Times New Roman" w:cs="Times New Roman"/>
        </w:rPr>
        <w:t xml:space="preserve">, </w:t>
      </w:r>
      <w:r w:rsidRPr="00243FDD">
        <w:rPr>
          <w:rFonts w:ascii="Times New Roman" w:hAnsi="Times New Roman" w:cs="Times New Roman"/>
        </w:rPr>
        <w:t>125</w:t>
      </w:r>
      <w:r w:rsidRPr="00065484">
        <w:rPr>
          <w:rFonts w:ascii="Times New Roman" w:hAnsi="Times New Roman" w:cs="Times New Roman"/>
        </w:rPr>
        <w:t>(10), 2272–2285.</w:t>
      </w:r>
    </w:p>
    <w:p w14:paraId="7DB3299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rciuli, J. (2018). Reading as statistical learning. </w:t>
      </w:r>
      <w:r w:rsidRPr="00243FDD">
        <w:rPr>
          <w:rFonts w:ascii="Times New Roman" w:hAnsi="Times New Roman" w:cs="Times New Roman"/>
        </w:rPr>
        <w:t>Language, Speech, and Hearing Services in Schools</w:t>
      </w:r>
      <w:r w:rsidRPr="00065484">
        <w:rPr>
          <w:rFonts w:ascii="Times New Roman" w:hAnsi="Times New Roman" w:cs="Times New Roman"/>
        </w:rPr>
        <w:t xml:space="preserve">, </w:t>
      </w:r>
      <w:r w:rsidRPr="00243FDD">
        <w:rPr>
          <w:rFonts w:ascii="Times New Roman" w:hAnsi="Times New Roman" w:cs="Times New Roman"/>
        </w:rPr>
        <w:t>49</w:t>
      </w:r>
      <w:r w:rsidRPr="00065484">
        <w:rPr>
          <w:rFonts w:ascii="Times New Roman" w:hAnsi="Times New Roman" w:cs="Times New Roman"/>
        </w:rPr>
        <w:t>(3S), 634–643.</w:t>
      </w:r>
    </w:p>
    <w:p w14:paraId="5D4F5E5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rciuli, J., &amp; Simpson, I. C. (2012). Statistical learning is related to reading ability in children and adults. </w:t>
      </w:r>
      <w:r w:rsidRPr="00243FDD">
        <w:rPr>
          <w:rFonts w:ascii="Times New Roman" w:hAnsi="Times New Roman" w:cs="Times New Roman"/>
        </w:rPr>
        <w:t>Cognitive Science</w:t>
      </w:r>
      <w:r w:rsidRPr="00065484">
        <w:rPr>
          <w:rFonts w:ascii="Times New Roman" w:hAnsi="Times New Roman" w:cs="Times New Roman"/>
        </w:rPr>
        <w:t xml:space="preserve">, </w:t>
      </w:r>
      <w:r w:rsidRPr="00243FDD">
        <w:rPr>
          <w:rFonts w:ascii="Times New Roman" w:hAnsi="Times New Roman" w:cs="Times New Roman"/>
        </w:rPr>
        <w:t>36</w:t>
      </w:r>
      <w:r w:rsidRPr="00065484">
        <w:rPr>
          <w:rFonts w:ascii="Times New Roman" w:hAnsi="Times New Roman" w:cs="Times New Roman"/>
        </w:rPr>
        <w:t>(2), 286–304.</w:t>
      </w:r>
    </w:p>
    <w:p w14:paraId="48E343BD" w14:textId="67F6AC2E"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Aslin, R. N., &amp; Newport, E. L. (2008). What statistical learning can and can’t tell us about language acquisition. In </w:t>
      </w:r>
      <w:r w:rsidRPr="00243FDD">
        <w:rPr>
          <w:rFonts w:ascii="Times New Roman" w:hAnsi="Times New Roman" w:cs="Times New Roman"/>
        </w:rPr>
        <w:t>Infant pathways to language</w:t>
      </w:r>
      <w:r w:rsidRPr="00065484">
        <w:rPr>
          <w:rFonts w:ascii="Times New Roman" w:hAnsi="Times New Roman" w:cs="Times New Roman"/>
        </w:rPr>
        <w:t xml:space="preserve"> (pp. 33–48). Psychology Press.</w:t>
      </w:r>
    </w:p>
    <w:p w14:paraId="7D385EBD" w14:textId="6FA072BE" w:rsidR="007D43DD" w:rsidRPr="007D43DD" w:rsidRDefault="007D43DD" w:rsidP="007D43DD">
      <w:pPr>
        <w:pStyle w:val="Bibliography"/>
        <w:rPr>
          <w:rFonts w:ascii="Times New Roman" w:hAnsi="Times New Roman" w:cs="Times New Roman"/>
        </w:rPr>
      </w:pPr>
      <w:r w:rsidRPr="00243FDD">
        <w:rPr>
          <w:rFonts w:ascii="Times New Roman" w:hAnsi="Times New Roman" w:cs="Times New Roman"/>
        </w:rPr>
        <w:t>Bacon, A. M., &amp; Handley, S. J. (2014). Reasoning and dyslexia: A spatial strategy may impede reasoning with visually rich information. British Journal of Psychology, 105(1), 114-131.</w:t>
      </w:r>
    </w:p>
    <w:p w14:paraId="51AA877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nai, K., Hornickel, J., Skoe, E., Nicol, T., Zecker, S., &amp; Kraus, N. (2009). Reading and subcortical auditory function. </w:t>
      </w:r>
      <w:r w:rsidRPr="00243FDD">
        <w:rPr>
          <w:rFonts w:ascii="Times New Roman" w:hAnsi="Times New Roman" w:cs="Times New Roman"/>
        </w:rPr>
        <w:t>Cerebral Cortex</w:t>
      </w:r>
      <w:r w:rsidRPr="00065484">
        <w:rPr>
          <w:rFonts w:ascii="Times New Roman" w:hAnsi="Times New Roman" w:cs="Times New Roman"/>
        </w:rPr>
        <w:t xml:space="preserve">, </w:t>
      </w:r>
      <w:r w:rsidRPr="00243FDD">
        <w:rPr>
          <w:rFonts w:ascii="Times New Roman" w:hAnsi="Times New Roman" w:cs="Times New Roman"/>
        </w:rPr>
        <w:t>19</w:t>
      </w:r>
      <w:r w:rsidRPr="00065484">
        <w:rPr>
          <w:rFonts w:ascii="Times New Roman" w:hAnsi="Times New Roman" w:cs="Times New Roman"/>
        </w:rPr>
        <w:t>(11), 2699–2707.</w:t>
      </w:r>
    </w:p>
    <w:p w14:paraId="161BF05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rr, D. J. (2013). Random effects structure for testing interactions in linear mixed-effects models. </w:t>
      </w:r>
      <w:r w:rsidRPr="00243FDD">
        <w:rPr>
          <w:rFonts w:ascii="Times New Roman" w:hAnsi="Times New Roman" w:cs="Times New Roman"/>
        </w:rPr>
        <w:t>Frontiers in Psychology</w:t>
      </w:r>
      <w:r w:rsidRPr="00065484">
        <w:rPr>
          <w:rFonts w:ascii="Times New Roman" w:hAnsi="Times New Roman" w:cs="Times New Roman"/>
        </w:rPr>
        <w:t xml:space="preserve">, </w:t>
      </w:r>
      <w:r w:rsidRPr="00243FDD">
        <w:rPr>
          <w:rFonts w:ascii="Times New Roman" w:hAnsi="Times New Roman" w:cs="Times New Roman"/>
        </w:rPr>
        <w:t>4</w:t>
      </w:r>
      <w:r w:rsidRPr="00065484">
        <w:rPr>
          <w:rFonts w:ascii="Times New Roman" w:hAnsi="Times New Roman" w:cs="Times New Roman"/>
        </w:rPr>
        <w:t>, 328.</w:t>
      </w:r>
    </w:p>
    <w:p w14:paraId="48DF389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su, M., Krishnan, A., &amp; Weber‐Fox, C. (2010). Brainstem correlates of temporal auditory processing in children with specific language impairment. </w:t>
      </w:r>
      <w:r w:rsidRPr="00243FDD">
        <w:rPr>
          <w:rFonts w:ascii="Times New Roman" w:hAnsi="Times New Roman" w:cs="Times New Roman"/>
        </w:rPr>
        <w:t>Developmental Science</w:t>
      </w:r>
      <w:r w:rsidRPr="00065484">
        <w:rPr>
          <w:rFonts w:ascii="Times New Roman" w:hAnsi="Times New Roman" w:cs="Times New Roman"/>
        </w:rPr>
        <w:t xml:space="preserve">, </w:t>
      </w:r>
      <w:r w:rsidRPr="00243FDD">
        <w:rPr>
          <w:rFonts w:ascii="Times New Roman" w:hAnsi="Times New Roman" w:cs="Times New Roman"/>
        </w:rPr>
        <w:t>13</w:t>
      </w:r>
      <w:r w:rsidRPr="00065484">
        <w:rPr>
          <w:rFonts w:ascii="Times New Roman" w:hAnsi="Times New Roman" w:cs="Times New Roman"/>
        </w:rPr>
        <w:t>(1), 77–91.</w:t>
      </w:r>
    </w:p>
    <w:p w14:paraId="368A67D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tes, D., Sarkar, D., Bates, M. D., &amp; Matrix, L. (2007). The lme4 package. </w:t>
      </w:r>
      <w:r w:rsidRPr="00243FDD">
        <w:rPr>
          <w:rFonts w:ascii="Times New Roman" w:hAnsi="Times New Roman" w:cs="Times New Roman"/>
        </w:rPr>
        <w:t>R Package Version</w:t>
      </w:r>
      <w:r w:rsidRPr="00065484">
        <w:rPr>
          <w:rFonts w:ascii="Times New Roman" w:hAnsi="Times New Roman" w:cs="Times New Roman"/>
        </w:rPr>
        <w:t xml:space="preserve">, </w:t>
      </w:r>
      <w:r w:rsidRPr="00243FDD">
        <w:rPr>
          <w:rFonts w:ascii="Times New Roman" w:hAnsi="Times New Roman" w:cs="Times New Roman"/>
        </w:rPr>
        <w:t>2</w:t>
      </w:r>
      <w:r w:rsidRPr="00065484">
        <w:rPr>
          <w:rFonts w:ascii="Times New Roman" w:hAnsi="Times New Roman" w:cs="Times New Roman"/>
        </w:rPr>
        <w:t>(1), 74.</w:t>
      </w:r>
    </w:p>
    <w:p w14:paraId="76BEC0C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tterink, L. J., Reber, P. J., Neville, H. J., &amp; Paller, K. A. (2015). Implicit and explicit contributions to statistical learning. </w:t>
      </w:r>
      <w:r w:rsidRPr="00243FDD">
        <w:rPr>
          <w:rFonts w:ascii="Times New Roman" w:hAnsi="Times New Roman" w:cs="Times New Roman"/>
        </w:rPr>
        <w:t>Journal of Memory and Language</w:t>
      </w:r>
      <w:r w:rsidRPr="00065484">
        <w:rPr>
          <w:rFonts w:ascii="Times New Roman" w:hAnsi="Times New Roman" w:cs="Times New Roman"/>
        </w:rPr>
        <w:t xml:space="preserve">, </w:t>
      </w:r>
      <w:r w:rsidRPr="00243FDD">
        <w:rPr>
          <w:rFonts w:ascii="Times New Roman" w:hAnsi="Times New Roman" w:cs="Times New Roman"/>
        </w:rPr>
        <w:t>83</w:t>
      </w:r>
      <w:r w:rsidRPr="00065484">
        <w:rPr>
          <w:rFonts w:ascii="Times New Roman" w:hAnsi="Times New Roman" w:cs="Times New Roman"/>
        </w:rPr>
        <w:t>, 62–78.</w:t>
      </w:r>
    </w:p>
    <w:p w14:paraId="0EF58C8D" w14:textId="782CFEF3"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Berry, D. C., Berry, D., Dienes, Z., &amp; Dienes, Z. P. (1993). </w:t>
      </w:r>
      <w:r w:rsidRPr="00243FDD">
        <w:rPr>
          <w:rFonts w:ascii="Times New Roman" w:hAnsi="Times New Roman" w:cs="Times New Roman"/>
        </w:rPr>
        <w:t>Implicit learning: Theoretical and empirical issues</w:t>
      </w:r>
      <w:r w:rsidRPr="00065484">
        <w:rPr>
          <w:rFonts w:ascii="Times New Roman" w:hAnsi="Times New Roman" w:cs="Times New Roman"/>
        </w:rPr>
        <w:t>. Psychology Press.</w:t>
      </w:r>
    </w:p>
    <w:p w14:paraId="109BD5C2" w14:textId="77777777" w:rsidR="007D43DD" w:rsidRPr="00243FDD" w:rsidRDefault="007D43DD" w:rsidP="007D43DD">
      <w:pPr>
        <w:pStyle w:val="Bibliography"/>
        <w:rPr>
          <w:rFonts w:ascii="Times New Roman" w:hAnsi="Times New Roman" w:cs="Times New Roman"/>
        </w:rPr>
      </w:pPr>
      <w:r w:rsidRPr="00243FDD">
        <w:rPr>
          <w:rFonts w:ascii="Times New Roman" w:hAnsi="Times New Roman" w:cs="Times New Roman"/>
        </w:rPr>
        <w:lastRenderedPageBreak/>
        <w:t>Ben-Dror, I., Pollatsek, A., &amp; Scarpati, S. (1991). Word identification in isolation and in context by college dyslexic students. Brain and Language, 40(4), 471-490.</w:t>
      </w:r>
    </w:p>
    <w:p w14:paraId="713DA0AB" w14:textId="77777777" w:rsidR="007D43DD" w:rsidRPr="007D43DD" w:rsidRDefault="007D43DD" w:rsidP="007D43DD">
      <w:pPr>
        <w:rPr>
          <w:lang w:val="en"/>
        </w:rPr>
      </w:pPr>
    </w:p>
    <w:p w14:paraId="7D1DA80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oada, R., Willcutt, E. G., &amp; Pennington, B. F. (2012). Understanding the comorbidity between dyslexia and attention-deficit/hyperactivity disorder. </w:t>
      </w:r>
      <w:r w:rsidRPr="00243FDD">
        <w:rPr>
          <w:rFonts w:ascii="Times New Roman" w:hAnsi="Times New Roman" w:cs="Times New Roman"/>
        </w:rPr>
        <w:t>Topics in Language Disorders</w:t>
      </w:r>
      <w:r w:rsidRPr="00065484">
        <w:rPr>
          <w:rFonts w:ascii="Times New Roman" w:hAnsi="Times New Roman" w:cs="Times New Roman"/>
        </w:rPr>
        <w:t xml:space="preserve">, </w:t>
      </w:r>
      <w:r w:rsidRPr="00243FDD">
        <w:rPr>
          <w:rFonts w:ascii="Times New Roman" w:hAnsi="Times New Roman" w:cs="Times New Roman"/>
        </w:rPr>
        <w:t>32</w:t>
      </w:r>
      <w:r w:rsidRPr="00065484">
        <w:rPr>
          <w:rFonts w:ascii="Times New Roman" w:hAnsi="Times New Roman" w:cs="Times New Roman"/>
        </w:rPr>
        <w:t>(3), 264–284.</w:t>
      </w:r>
    </w:p>
    <w:p w14:paraId="75C323B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ogaerts, L., Frost, R., &amp; Christiansen, M. H. (2020). Integrating statistical learning into cognitive science. </w:t>
      </w:r>
      <w:r w:rsidRPr="00243FDD">
        <w:rPr>
          <w:rFonts w:ascii="Times New Roman" w:hAnsi="Times New Roman" w:cs="Times New Roman"/>
        </w:rPr>
        <w:t>Journal of Memory and Language</w:t>
      </w:r>
      <w:r w:rsidRPr="00065484">
        <w:rPr>
          <w:rFonts w:ascii="Times New Roman" w:hAnsi="Times New Roman" w:cs="Times New Roman"/>
        </w:rPr>
        <w:t xml:space="preserve">, </w:t>
      </w:r>
      <w:r w:rsidRPr="00243FDD">
        <w:rPr>
          <w:rFonts w:ascii="Times New Roman" w:hAnsi="Times New Roman" w:cs="Times New Roman"/>
        </w:rPr>
        <w:t>115</w:t>
      </w:r>
      <w:r w:rsidRPr="00065484">
        <w:rPr>
          <w:rFonts w:ascii="Times New Roman" w:hAnsi="Times New Roman" w:cs="Times New Roman"/>
        </w:rPr>
        <w:t>, 104167.</w:t>
      </w:r>
    </w:p>
    <w:p w14:paraId="5A3D754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ogaerts, L., Siegelman, N., Christiansen, M. H., &amp; Frost, R. (2022). Is there such a thing as a ‘good statistical learner’? </w:t>
      </w:r>
      <w:r w:rsidRPr="00243FDD">
        <w:rPr>
          <w:rFonts w:ascii="Times New Roman" w:hAnsi="Times New Roman" w:cs="Times New Roman"/>
        </w:rPr>
        <w:t>Trends in Cognitive Sciences</w:t>
      </w:r>
      <w:r w:rsidRPr="00065484">
        <w:rPr>
          <w:rFonts w:ascii="Times New Roman" w:hAnsi="Times New Roman" w:cs="Times New Roman"/>
        </w:rPr>
        <w:t xml:space="preserve">, </w:t>
      </w:r>
      <w:r w:rsidRPr="00243FDD">
        <w:rPr>
          <w:rFonts w:ascii="Times New Roman" w:hAnsi="Times New Roman" w:cs="Times New Roman"/>
        </w:rPr>
        <w:t>26</w:t>
      </w:r>
      <w:r w:rsidRPr="00065484">
        <w:rPr>
          <w:rFonts w:ascii="Times New Roman" w:hAnsi="Times New Roman" w:cs="Times New Roman"/>
        </w:rPr>
        <w:t>(1), 25–37.</w:t>
      </w:r>
    </w:p>
    <w:p w14:paraId="02C7EF65" w14:textId="5C8B137B"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Brady, S., Shankweiler, D., &amp; Mann, V. (1983). Speech perception and memory coding in relation to reading ability. </w:t>
      </w:r>
      <w:r w:rsidRPr="00243FDD">
        <w:rPr>
          <w:rFonts w:ascii="Times New Roman" w:hAnsi="Times New Roman" w:cs="Times New Roman"/>
        </w:rPr>
        <w:t>Journal of Experimental Child Psychology</w:t>
      </w:r>
      <w:r w:rsidRPr="00065484">
        <w:rPr>
          <w:rFonts w:ascii="Times New Roman" w:hAnsi="Times New Roman" w:cs="Times New Roman"/>
        </w:rPr>
        <w:t xml:space="preserve">, </w:t>
      </w:r>
      <w:r w:rsidRPr="00243FDD">
        <w:rPr>
          <w:rFonts w:ascii="Times New Roman" w:hAnsi="Times New Roman" w:cs="Times New Roman"/>
        </w:rPr>
        <w:t>35</w:t>
      </w:r>
      <w:r w:rsidRPr="00065484">
        <w:rPr>
          <w:rFonts w:ascii="Times New Roman" w:hAnsi="Times New Roman" w:cs="Times New Roman"/>
        </w:rPr>
        <w:t>(2), 345–367.</w:t>
      </w:r>
    </w:p>
    <w:p w14:paraId="5E774F48" w14:textId="3F42B007" w:rsidR="007D43DD" w:rsidRPr="007D43DD" w:rsidRDefault="007D43DD" w:rsidP="007D43DD">
      <w:pPr>
        <w:pStyle w:val="Bibliography"/>
        <w:rPr>
          <w:rFonts w:ascii="Times New Roman" w:hAnsi="Times New Roman" w:cs="Times New Roman"/>
        </w:rPr>
      </w:pPr>
      <w:r w:rsidRPr="00243FDD">
        <w:rPr>
          <w:rFonts w:ascii="Times New Roman" w:hAnsi="Times New Roman" w:cs="Times New Roman"/>
        </w:rPr>
        <w:t>Bruck, M. (1990). Word-recognition skills of adults with childhood diagnoses of dyslexia. Developmental Psychology, 26(3), 439-454.</w:t>
      </w:r>
    </w:p>
    <w:p w14:paraId="4B37B2A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astles, A., &amp; Coltheart, M. (2004). Is there a causal link from phonological awareness to success in learning to read? </w:t>
      </w:r>
      <w:r w:rsidRPr="00243FDD">
        <w:rPr>
          <w:rFonts w:ascii="Times New Roman" w:hAnsi="Times New Roman" w:cs="Times New Roman"/>
        </w:rPr>
        <w:t>Cognition</w:t>
      </w:r>
      <w:r w:rsidRPr="00065484">
        <w:rPr>
          <w:rFonts w:ascii="Times New Roman" w:hAnsi="Times New Roman" w:cs="Times New Roman"/>
        </w:rPr>
        <w:t xml:space="preserve">, </w:t>
      </w:r>
      <w:r w:rsidRPr="00243FDD">
        <w:rPr>
          <w:rFonts w:ascii="Times New Roman" w:hAnsi="Times New Roman" w:cs="Times New Roman"/>
        </w:rPr>
        <w:t>91</w:t>
      </w:r>
      <w:r w:rsidRPr="00065484">
        <w:rPr>
          <w:rFonts w:ascii="Times New Roman" w:hAnsi="Times New Roman" w:cs="Times New Roman"/>
        </w:rPr>
        <w:t>(1), 77–111.</w:t>
      </w:r>
    </w:p>
    <w:p w14:paraId="32CEB7D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erreta, A. G., Vickery, T. J., &amp; Berryhill, M. E. (2018). Visual statistical learning deficits in memory-impaired individuals. </w:t>
      </w:r>
      <w:r w:rsidRPr="00243FDD">
        <w:rPr>
          <w:rFonts w:ascii="Times New Roman" w:hAnsi="Times New Roman" w:cs="Times New Roman"/>
        </w:rPr>
        <w:t>Neurocase</w:t>
      </w:r>
      <w:r w:rsidRPr="00065484">
        <w:rPr>
          <w:rFonts w:ascii="Times New Roman" w:hAnsi="Times New Roman" w:cs="Times New Roman"/>
        </w:rPr>
        <w:t xml:space="preserve">, </w:t>
      </w:r>
      <w:r w:rsidRPr="00243FDD">
        <w:rPr>
          <w:rFonts w:ascii="Times New Roman" w:hAnsi="Times New Roman" w:cs="Times New Roman"/>
        </w:rPr>
        <w:t>24</w:t>
      </w:r>
      <w:r w:rsidRPr="00065484">
        <w:rPr>
          <w:rFonts w:ascii="Times New Roman" w:hAnsi="Times New Roman" w:cs="Times New Roman"/>
        </w:rPr>
        <w:t>(5–6), 259–265.</w:t>
      </w:r>
    </w:p>
    <w:p w14:paraId="3F70BDC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handrasekaran, B., Hornickel, J., Skoe, E., Nicol, T., &amp; Kraus, N. (2009). Context-dependent encoding in the human auditory brainstem relates to hearing speech in noise: Implications for developmental dyslexia. </w:t>
      </w:r>
      <w:r w:rsidRPr="00243FDD">
        <w:rPr>
          <w:rFonts w:ascii="Times New Roman" w:hAnsi="Times New Roman" w:cs="Times New Roman"/>
        </w:rPr>
        <w:t>Neuron</w:t>
      </w:r>
      <w:r w:rsidRPr="00065484">
        <w:rPr>
          <w:rFonts w:ascii="Times New Roman" w:hAnsi="Times New Roman" w:cs="Times New Roman"/>
        </w:rPr>
        <w:t xml:space="preserve">, </w:t>
      </w:r>
      <w:r w:rsidRPr="00243FDD">
        <w:rPr>
          <w:rFonts w:ascii="Times New Roman" w:hAnsi="Times New Roman" w:cs="Times New Roman"/>
        </w:rPr>
        <w:t>64</w:t>
      </w:r>
      <w:r w:rsidRPr="00065484">
        <w:rPr>
          <w:rFonts w:ascii="Times New Roman" w:hAnsi="Times New Roman" w:cs="Times New Roman"/>
        </w:rPr>
        <w:t>(3), 311–319.</w:t>
      </w:r>
    </w:p>
    <w:p w14:paraId="632C637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hristiansen, M. H. (2019). Implicit statistical learning: A tale of two literatures. </w:t>
      </w:r>
      <w:r w:rsidRPr="00243FDD">
        <w:rPr>
          <w:rFonts w:ascii="Times New Roman" w:hAnsi="Times New Roman" w:cs="Times New Roman"/>
        </w:rPr>
        <w:t>Topics in Cognitive Science</w:t>
      </w:r>
      <w:r w:rsidRPr="00065484">
        <w:rPr>
          <w:rFonts w:ascii="Times New Roman" w:hAnsi="Times New Roman" w:cs="Times New Roman"/>
        </w:rPr>
        <w:t xml:space="preserve">, </w:t>
      </w:r>
      <w:r w:rsidRPr="00243FDD">
        <w:rPr>
          <w:rFonts w:ascii="Times New Roman" w:hAnsi="Times New Roman" w:cs="Times New Roman"/>
        </w:rPr>
        <w:t>11</w:t>
      </w:r>
      <w:r w:rsidRPr="00065484">
        <w:rPr>
          <w:rFonts w:ascii="Times New Roman" w:hAnsi="Times New Roman" w:cs="Times New Roman"/>
        </w:rPr>
        <w:t>(3), 468–481.</w:t>
      </w:r>
    </w:p>
    <w:p w14:paraId="38F18C1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hen, A., Ivry, R. I., &amp; Keele, S. W. (1990). Attention and structure in sequence learning. </w:t>
      </w:r>
      <w:r w:rsidRPr="00243FDD">
        <w:rPr>
          <w:rFonts w:ascii="Times New Roman" w:hAnsi="Times New Roman" w:cs="Times New Roman"/>
        </w:rPr>
        <w:t>Journal of Experimental Psychology: Learning, Memory, and Cognition</w:t>
      </w:r>
      <w:r w:rsidRPr="00065484">
        <w:rPr>
          <w:rFonts w:ascii="Times New Roman" w:hAnsi="Times New Roman" w:cs="Times New Roman"/>
        </w:rPr>
        <w:t xml:space="preserve">, </w:t>
      </w:r>
      <w:r w:rsidRPr="00243FDD">
        <w:rPr>
          <w:rFonts w:ascii="Times New Roman" w:hAnsi="Times New Roman" w:cs="Times New Roman"/>
        </w:rPr>
        <w:t>16</w:t>
      </w:r>
      <w:r w:rsidRPr="00065484">
        <w:rPr>
          <w:rFonts w:ascii="Times New Roman" w:hAnsi="Times New Roman" w:cs="Times New Roman"/>
        </w:rPr>
        <w:t>(1), 17.</w:t>
      </w:r>
    </w:p>
    <w:p w14:paraId="2598852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hen, N. J., &amp; Squire, L. R. (1980). Preserved learning and retention of pattern-analyzing skill in amnesia: Dissociation of knowing how and knowing that. </w:t>
      </w:r>
      <w:r w:rsidRPr="00243FDD">
        <w:rPr>
          <w:rFonts w:ascii="Times New Roman" w:hAnsi="Times New Roman" w:cs="Times New Roman"/>
        </w:rPr>
        <w:t>Science</w:t>
      </w:r>
      <w:r w:rsidRPr="00065484">
        <w:rPr>
          <w:rFonts w:ascii="Times New Roman" w:hAnsi="Times New Roman" w:cs="Times New Roman"/>
        </w:rPr>
        <w:t xml:space="preserve">, </w:t>
      </w:r>
      <w:r w:rsidRPr="00243FDD">
        <w:rPr>
          <w:rFonts w:ascii="Times New Roman" w:hAnsi="Times New Roman" w:cs="Times New Roman"/>
        </w:rPr>
        <w:t>210</w:t>
      </w:r>
      <w:r w:rsidRPr="00065484">
        <w:rPr>
          <w:rFonts w:ascii="Times New Roman" w:hAnsi="Times New Roman" w:cs="Times New Roman"/>
        </w:rPr>
        <w:t>(4466), 207–210.</w:t>
      </w:r>
    </w:p>
    <w:p w14:paraId="673A175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Conway, C. M. (2020). How does the brain learn environmental structure? Ten core principles for understanding the neurocognitive mechanisms of statistical learning. </w:t>
      </w:r>
      <w:r w:rsidRPr="00243FDD">
        <w:rPr>
          <w:rFonts w:ascii="Times New Roman" w:hAnsi="Times New Roman" w:cs="Times New Roman"/>
        </w:rPr>
        <w:t>Neuroscience &amp; Biobehavioral Reviews</w:t>
      </w:r>
      <w:r w:rsidRPr="00065484">
        <w:rPr>
          <w:rFonts w:ascii="Times New Roman" w:hAnsi="Times New Roman" w:cs="Times New Roman"/>
        </w:rPr>
        <w:t xml:space="preserve">, </w:t>
      </w:r>
      <w:r w:rsidRPr="00243FDD">
        <w:rPr>
          <w:rFonts w:ascii="Times New Roman" w:hAnsi="Times New Roman" w:cs="Times New Roman"/>
        </w:rPr>
        <w:t>112</w:t>
      </w:r>
      <w:r w:rsidRPr="00065484">
        <w:rPr>
          <w:rFonts w:ascii="Times New Roman" w:hAnsi="Times New Roman" w:cs="Times New Roman"/>
        </w:rPr>
        <w:t>, 279–299.</w:t>
      </w:r>
    </w:p>
    <w:p w14:paraId="3A9E587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nway, C. M., &amp; Christiansen, M. H. (2009). Seeing and hearing in space and time: Effects of modality and presentation rate on implicit statistical learning. </w:t>
      </w:r>
      <w:r w:rsidRPr="00243FDD">
        <w:rPr>
          <w:rFonts w:ascii="Times New Roman" w:hAnsi="Times New Roman" w:cs="Times New Roman"/>
        </w:rPr>
        <w:t>European Journal of Cognitive Psychology</w:t>
      </w:r>
      <w:r w:rsidRPr="00065484">
        <w:rPr>
          <w:rFonts w:ascii="Times New Roman" w:hAnsi="Times New Roman" w:cs="Times New Roman"/>
        </w:rPr>
        <w:t xml:space="preserve">, </w:t>
      </w:r>
      <w:r w:rsidRPr="00243FDD">
        <w:rPr>
          <w:rFonts w:ascii="Times New Roman" w:hAnsi="Times New Roman" w:cs="Times New Roman"/>
        </w:rPr>
        <w:t>21</w:t>
      </w:r>
      <w:r w:rsidRPr="00065484">
        <w:rPr>
          <w:rFonts w:ascii="Times New Roman" w:hAnsi="Times New Roman" w:cs="Times New Roman"/>
        </w:rPr>
        <w:t>(4), 561–580.</w:t>
      </w:r>
    </w:p>
    <w:p w14:paraId="67B3E03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nway, C. M., &amp; Pisoni, D. B. (2008). Neurocognitive basis of implicit learning of sequential structure and its relation to language processing. </w:t>
      </w:r>
      <w:r w:rsidRPr="00243FDD">
        <w:rPr>
          <w:rFonts w:ascii="Times New Roman" w:hAnsi="Times New Roman" w:cs="Times New Roman"/>
        </w:rPr>
        <w:t>Annals of the New York Academy of Sciences</w:t>
      </w:r>
      <w:r w:rsidRPr="00065484">
        <w:rPr>
          <w:rFonts w:ascii="Times New Roman" w:hAnsi="Times New Roman" w:cs="Times New Roman"/>
        </w:rPr>
        <w:t xml:space="preserve">, </w:t>
      </w:r>
      <w:r w:rsidRPr="00243FDD">
        <w:rPr>
          <w:rFonts w:ascii="Times New Roman" w:hAnsi="Times New Roman" w:cs="Times New Roman"/>
        </w:rPr>
        <w:t>1145</w:t>
      </w:r>
      <w:r w:rsidRPr="00065484">
        <w:rPr>
          <w:rFonts w:ascii="Times New Roman" w:hAnsi="Times New Roman" w:cs="Times New Roman"/>
        </w:rPr>
        <w:t>(1), 113–131.</w:t>
      </w:r>
    </w:p>
    <w:p w14:paraId="7AAD467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rkin, S. (1968). Acquisition of motor skill after bilateral medial temporal-lobe excision. </w:t>
      </w:r>
      <w:r w:rsidRPr="00243FDD">
        <w:rPr>
          <w:rFonts w:ascii="Times New Roman" w:hAnsi="Times New Roman" w:cs="Times New Roman"/>
        </w:rPr>
        <w:t>Neuropsychologia</w:t>
      </w:r>
      <w:r w:rsidRPr="00065484">
        <w:rPr>
          <w:rFonts w:ascii="Times New Roman" w:hAnsi="Times New Roman" w:cs="Times New Roman"/>
        </w:rPr>
        <w:t xml:space="preserve">, </w:t>
      </w:r>
      <w:r w:rsidRPr="00243FDD">
        <w:rPr>
          <w:rFonts w:ascii="Times New Roman" w:hAnsi="Times New Roman" w:cs="Times New Roman"/>
        </w:rPr>
        <w:t>6</w:t>
      </w:r>
      <w:r w:rsidRPr="00065484">
        <w:rPr>
          <w:rFonts w:ascii="Times New Roman" w:hAnsi="Times New Roman" w:cs="Times New Roman"/>
        </w:rPr>
        <w:t>(3), 255–265.</w:t>
      </w:r>
    </w:p>
    <w:p w14:paraId="60F2E2E3" w14:textId="77777777" w:rsidR="00B52B5C" w:rsidRDefault="007268D5" w:rsidP="00B52B5C">
      <w:pPr>
        <w:pStyle w:val="Bibliography"/>
        <w:rPr>
          <w:rFonts w:ascii="Times New Roman" w:hAnsi="Times New Roman" w:cs="Times New Roman"/>
        </w:rPr>
      </w:pPr>
      <w:r w:rsidRPr="00065484">
        <w:rPr>
          <w:rFonts w:ascii="Times New Roman" w:hAnsi="Times New Roman" w:cs="Times New Roman"/>
        </w:rPr>
        <w:t xml:space="preserve">Covington, N. V., Brown-Schmidt, S., &amp; Duff, M. C. (2018). The necessity of the hippocampus for statistical learning. </w:t>
      </w:r>
      <w:r w:rsidRPr="00243FDD">
        <w:rPr>
          <w:rFonts w:ascii="Times New Roman" w:hAnsi="Times New Roman" w:cs="Times New Roman"/>
        </w:rPr>
        <w:t>Journal of Cognitive Neuroscience</w:t>
      </w:r>
      <w:r w:rsidRPr="00065484">
        <w:rPr>
          <w:rFonts w:ascii="Times New Roman" w:hAnsi="Times New Roman" w:cs="Times New Roman"/>
        </w:rPr>
        <w:t xml:space="preserve">, </w:t>
      </w:r>
      <w:r w:rsidRPr="00243FDD">
        <w:rPr>
          <w:rFonts w:ascii="Times New Roman" w:hAnsi="Times New Roman" w:cs="Times New Roman"/>
        </w:rPr>
        <w:t>30</w:t>
      </w:r>
      <w:r w:rsidRPr="00065484">
        <w:rPr>
          <w:rFonts w:ascii="Times New Roman" w:hAnsi="Times New Roman" w:cs="Times New Roman"/>
        </w:rPr>
        <w:t>(5), 680–697.</w:t>
      </w:r>
    </w:p>
    <w:p w14:paraId="1EE91F22" w14:textId="26C14EA5" w:rsidR="00B52B5C" w:rsidRPr="00B52B5C" w:rsidRDefault="00B52B5C" w:rsidP="00B52B5C">
      <w:pPr>
        <w:pStyle w:val="Bibliography"/>
        <w:rPr>
          <w:rFonts w:ascii="Times New Roman" w:hAnsi="Times New Roman" w:cs="Times New Roman"/>
        </w:rPr>
      </w:pPr>
      <w:r w:rsidRPr="00243FDD">
        <w:rPr>
          <w:rFonts w:ascii="Times New Roman" w:hAnsi="Times New Roman" w:cs="Times New Roman"/>
        </w:rPr>
        <w:t>Diedenhofen, B. &amp; Musch, J. (2015). cocor: A Comprehensive Solution for the Statistical Comparison of Correlations. PLoS ONE, 10(4): e0121945. doi:10.1371/journal.pone.0121945</w:t>
      </w:r>
    </w:p>
    <w:p w14:paraId="59E914E2" w14:textId="6EE485BC"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Dobó, D., Lukics, K. S., Szőllősi, Á., Németh, K., &amp; Lukács, Á. (2021). Statistical learning and the effect of starting small in developmental dyslexia. </w:t>
      </w:r>
      <w:r w:rsidRPr="00243FDD">
        <w:rPr>
          <w:rFonts w:ascii="Times New Roman" w:hAnsi="Times New Roman" w:cs="Times New Roman"/>
        </w:rPr>
        <w:t>Journal of Speech, Language, and Hearing Research</w:t>
      </w:r>
      <w:r w:rsidRPr="00065484">
        <w:rPr>
          <w:rFonts w:ascii="Times New Roman" w:hAnsi="Times New Roman" w:cs="Times New Roman"/>
        </w:rPr>
        <w:t xml:space="preserve">, </w:t>
      </w:r>
      <w:r w:rsidRPr="00243FDD">
        <w:rPr>
          <w:rFonts w:ascii="Times New Roman" w:hAnsi="Times New Roman" w:cs="Times New Roman"/>
        </w:rPr>
        <w:t>64</w:t>
      </w:r>
      <w:r w:rsidRPr="00065484">
        <w:rPr>
          <w:rFonts w:ascii="Times New Roman" w:hAnsi="Times New Roman" w:cs="Times New Roman"/>
        </w:rPr>
        <w:t>(5), 1621–1635.</w:t>
      </w:r>
    </w:p>
    <w:p w14:paraId="5DD30CF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Dunn, L. M., &amp; Dunn, D. M. (2007). Peabody picture vocabulary test–fourth edition (PPVT-4). </w:t>
      </w:r>
      <w:r w:rsidRPr="00243FDD">
        <w:rPr>
          <w:rFonts w:ascii="Times New Roman" w:hAnsi="Times New Roman" w:cs="Times New Roman"/>
        </w:rPr>
        <w:t>Circle Pines, MN: AGS</w:t>
      </w:r>
      <w:r w:rsidRPr="00065484">
        <w:rPr>
          <w:rFonts w:ascii="Times New Roman" w:hAnsi="Times New Roman" w:cs="Times New Roman"/>
        </w:rPr>
        <w:t>.</w:t>
      </w:r>
    </w:p>
    <w:p w14:paraId="04A4A0D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Emberson, L. L., Conway, C. M., &amp; Christiansen, M. H. (2011). Timing is everything: Changes in presentation rate have opposite effects on auditory and visual implicit statistical learning. </w:t>
      </w:r>
      <w:r w:rsidRPr="00243FDD">
        <w:rPr>
          <w:rFonts w:ascii="Times New Roman" w:hAnsi="Times New Roman" w:cs="Times New Roman"/>
        </w:rPr>
        <w:t>Quarterly Journal of Experimental Psychology</w:t>
      </w:r>
      <w:r w:rsidRPr="00065484">
        <w:rPr>
          <w:rFonts w:ascii="Times New Roman" w:hAnsi="Times New Roman" w:cs="Times New Roman"/>
        </w:rPr>
        <w:t xml:space="preserve">, </w:t>
      </w:r>
      <w:r w:rsidRPr="00243FDD">
        <w:rPr>
          <w:rFonts w:ascii="Times New Roman" w:hAnsi="Times New Roman" w:cs="Times New Roman"/>
        </w:rPr>
        <w:t>64</w:t>
      </w:r>
      <w:r w:rsidRPr="00065484">
        <w:rPr>
          <w:rFonts w:ascii="Times New Roman" w:hAnsi="Times New Roman" w:cs="Times New Roman"/>
        </w:rPr>
        <w:t>(5), 1021–1040.</w:t>
      </w:r>
    </w:p>
    <w:p w14:paraId="3ABC2F4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Erickson, L. C., &amp; Thiessen, E. D. (2015). Statistical learning of language: Theory, validity, and predictions of a statistical learning account of language acquisition. </w:t>
      </w:r>
      <w:r w:rsidRPr="00243FDD">
        <w:rPr>
          <w:rFonts w:ascii="Times New Roman" w:hAnsi="Times New Roman" w:cs="Times New Roman"/>
        </w:rPr>
        <w:t>Developmental Review</w:t>
      </w:r>
      <w:r w:rsidRPr="00065484">
        <w:rPr>
          <w:rFonts w:ascii="Times New Roman" w:hAnsi="Times New Roman" w:cs="Times New Roman"/>
        </w:rPr>
        <w:t xml:space="preserve">, </w:t>
      </w:r>
      <w:r w:rsidRPr="00243FDD">
        <w:rPr>
          <w:rFonts w:ascii="Times New Roman" w:hAnsi="Times New Roman" w:cs="Times New Roman"/>
        </w:rPr>
        <w:t>37</w:t>
      </w:r>
      <w:r w:rsidRPr="00065484">
        <w:rPr>
          <w:rFonts w:ascii="Times New Roman" w:hAnsi="Times New Roman" w:cs="Times New Roman"/>
        </w:rPr>
        <w:t>, 66–108.</w:t>
      </w:r>
    </w:p>
    <w:p w14:paraId="606E8D5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Folia, V., Uddén, J., Forkstam, C., Ingvar, M., Hagoort, P., &amp; Petersson, K. M. (2008). Implicit learning and dyslexia. </w:t>
      </w:r>
      <w:r w:rsidRPr="00243FDD">
        <w:rPr>
          <w:rFonts w:ascii="Times New Roman" w:hAnsi="Times New Roman" w:cs="Times New Roman"/>
        </w:rPr>
        <w:t>Annals of the New York Academy of Sciences</w:t>
      </w:r>
      <w:r w:rsidRPr="00065484">
        <w:rPr>
          <w:rFonts w:ascii="Times New Roman" w:hAnsi="Times New Roman" w:cs="Times New Roman"/>
        </w:rPr>
        <w:t xml:space="preserve">, </w:t>
      </w:r>
      <w:r w:rsidRPr="00243FDD">
        <w:rPr>
          <w:rFonts w:ascii="Times New Roman" w:hAnsi="Times New Roman" w:cs="Times New Roman"/>
        </w:rPr>
        <w:t>1145</w:t>
      </w:r>
      <w:r w:rsidRPr="00065484">
        <w:rPr>
          <w:rFonts w:ascii="Times New Roman" w:hAnsi="Times New Roman" w:cs="Times New Roman"/>
        </w:rPr>
        <w:t>(1), 132–150.</w:t>
      </w:r>
    </w:p>
    <w:p w14:paraId="0C30EE3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rost, R., Armstrong, B. C., &amp; Christiansen, M. H. (2019). Statistical learning research: A critical review and possible new directions. </w:t>
      </w:r>
      <w:r w:rsidRPr="00243FDD">
        <w:rPr>
          <w:rFonts w:ascii="Times New Roman" w:hAnsi="Times New Roman" w:cs="Times New Roman"/>
        </w:rPr>
        <w:t>Psychological Bulletin</w:t>
      </w:r>
      <w:r w:rsidRPr="00065484">
        <w:rPr>
          <w:rFonts w:ascii="Times New Roman" w:hAnsi="Times New Roman" w:cs="Times New Roman"/>
        </w:rPr>
        <w:t xml:space="preserve">, </w:t>
      </w:r>
      <w:r w:rsidRPr="00243FDD">
        <w:rPr>
          <w:rFonts w:ascii="Times New Roman" w:hAnsi="Times New Roman" w:cs="Times New Roman"/>
        </w:rPr>
        <w:t>145</w:t>
      </w:r>
      <w:r w:rsidRPr="00065484">
        <w:rPr>
          <w:rFonts w:ascii="Times New Roman" w:hAnsi="Times New Roman" w:cs="Times New Roman"/>
        </w:rPr>
        <w:t>(12), 1128.</w:t>
      </w:r>
    </w:p>
    <w:p w14:paraId="4C2F82E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rost, R., Armstrong, B. C., Siegelman, N., &amp; Christiansen, M. H. (2015). Domain generality versus modality specificity: The paradox of statistical learning. </w:t>
      </w:r>
      <w:r w:rsidRPr="00243FDD">
        <w:rPr>
          <w:rFonts w:ascii="Times New Roman" w:hAnsi="Times New Roman" w:cs="Times New Roman"/>
        </w:rPr>
        <w:t>Trends in Cognitive Sciences</w:t>
      </w:r>
      <w:r w:rsidRPr="00065484">
        <w:rPr>
          <w:rFonts w:ascii="Times New Roman" w:hAnsi="Times New Roman" w:cs="Times New Roman"/>
        </w:rPr>
        <w:t xml:space="preserve">, </w:t>
      </w:r>
      <w:r w:rsidRPr="00243FDD">
        <w:rPr>
          <w:rFonts w:ascii="Times New Roman" w:hAnsi="Times New Roman" w:cs="Times New Roman"/>
        </w:rPr>
        <w:t>19</w:t>
      </w:r>
      <w:r w:rsidRPr="00065484">
        <w:rPr>
          <w:rFonts w:ascii="Times New Roman" w:hAnsi="Times New Roman" w:cs="Times New Roman"/>
        </w:rPr>
        <w:t>(3), 117–125.</w:t>
      </w:r>
    </w:p>
    <w:p w14:paraId="55BCD5D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rost, R., Siegelman, N., Narkiss, A., &amp; Afek, L. (2013). What predicts successful literacy acquisition in a second language? </w:t>
      </w:r>
      <w:r w:rsidRPr="00243FDD">
        <w:rPr>
          <w:rFonts w:ascii="Times New Roman" w:hAnsi="Times New Roman" w:cs="Times New Roman"/>
        </w:rPr>
        <w:t>Psychological Science</w:t>
      </w:r>
      <w:r w:rsidRPr="00065484">
        <w:rPr>
          <w:rFonts w:ascii="Times New Roman" w:hAnsi="Times New Roman" w:cs="Times New Roman"/>
        </w:rPr>
        <w:t xml:space="preserve">, </w:t>
      </w:r>
      <w:r w:rsidRPr="00243FDD">
        <w:rPr>
          <w:rFonts w:ascii="Times New Roman" w:hAnsi="Times New Roman" w:cs="Times New Roman"/>
        </w:rPr>
        <w:t>24</w:t>
      </w:r>
      <w:r w:rsidRPr="00065484">
        <w:rPr>
          <w:rFonts w:ascii="Times New Roman" w:hAnsi="Times New Roman" w:cs="Times New Roman"/>
        </w:rPr>
        <w:t>(7), 1243–1252.</w:t>
      </w:r>
    </w:p>
    <w:p w14:paraId="48648CB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amp; Holt, L. L. (2015). Incidental learning of sound categories is impaired in developmental dyslexia. </w:t>
      </w:r>
      <w:r w:rsidRPr="00243FDD">
        <w:rPr>
          <w:rFonts w:ascii="Times New Roman" w:hAnsi="Times New Roman" w:cs="Times New Roman"/>
        </w:rPr>
        <w:t>Cortex</w:t>
      </w:r>
      <w:r w:rsidRPr="00065484">
        <w:rPr>
          <w:rFonts w:ascii="Times New Roman" w:hAnsi="Times New Roman" w:cs="Times New Roman"/>
        </w:rPr>
        <w:t xml:space="preserve">, </w:t>
      </w:r>
      <w:r w:rsidRPr="00243FDD">
        <w:rPr>
          <w:rFonts w:ascii="Times New Roman" w:hAnsi="Times New Roman" w:cs="Times New Roman"/>
        </w:rPr>
        <w:t>73</w:t>
      </w:r>
      <w:r w:rsidRPr="00065484">
        <w:rPr>
          <w:rFonts w:ascii="Times New Roman" w:hAnsi="Times New Roman" w:cs="Times New Roman"/>
        </w:rPr>
        <w:t>, 131–143.</w:t>
      </w:r>
    </w:p>
    <w:p w14:paraId="5477531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Roark, C. L., &amp; Holt, L. L. (2022). </w:t>
      </w:r>
      <w:r w:rsidRPr="00243FDD">
        <w:rPr>
          <w:rFonts w:ascii="Times New Roman" w:hAnsi="Times New Roman" w:cs="Times New Roman"/>
        </w:rPr>
        <w:t>Impaired and Spared Auditory Category Learning in Developmental Dyslexia</w:t>
      </w:r>
      <w:r w:rsidRPr="00065484">
        <w:rPr>
          <w:rFonts w:ascii="Times New Roman" w:hAnsi="Times New Roman" w:cs="Times New Roman"/>
        </w:rPr>
        <w:t>.</w:t>
      </w:r>
    </w:p>
    <w:p w14:paraId="00BBC14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Schiff, R., &amp; Vakil, E. (2012). Dissociation between the procedural learning of letter names and motor sequences in developmental dyslexia. </w:t>
      </w:r>
      <w:r w:rsidRPr="00243FDD">
        <w:rPr>
          <w:rFonts w:ascii="Times New Roman" w:hAnsi="Times New Roman" w:cs="Times New Roman"/>
        </w:rPr>
        <w:t>Neuropsychologia</w:t>
      </w:r>
      <w:r w:rsidRPr="00065484">
        <w:rPr>
          <w:rFonts w:ascii="Times New Roman" w:hAnsi="Times New Roman" w:cs="Times New Roman"/>
        </w:rPr>
        <w:t xml:space="preserve">, </w:t>
      </w:r>
      <w:r w:rsidRPr="00243FDD">
        <w:rPr>
          <w:rFonts w:ascii="Times New Roman" w:hAnsi="Times New Roman" w:cs="Times New Roman"/>
        </w:rPr>
        <w:t>50</w:t>
      </w:r>
      <w:r w:rsidRPr="00065484">
        <w:rPr>
          <w:rFonts w:ascii="Times New Roman" w:hAnsi="Times New Roman" w:cs="Times New Roman"/>
        </w:rPr>
        <w:t>(10), 2435–2441.</w:t>
      </w:r>
    </w:p>
    <w:p w14:paraId="3DF2501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Vakil, E., Schiff, R., &amp; Holt, L. L. (2015). Probabilistic category learning in developmental dyslexia: Evidence from feedback and paired-associate weather prediction tasks. </w:t>
      </w:r>
      <w:r w:rsidRPr="00243FDD">
        <w:rPr>
          <w:rFonts w:ascii="Times New Roman" w:hAnsi="Times New Roman" w:cs="Times New Roman"/>
        </w:rPr>
        <w:t>Neuropsychology</w:t>
      </w:r>
      <w:r w:rsidRPr="00065484">
        <w:rPr>
          <w:rFonts w:ascii="Times New Roman" w:hAnsi="Times New Roman" w:cs="Times New Roman"/>
        </w:rPr>
        <w:t xml:space="preserve">, </w:t>
      </w:r>
      <w:r w:rsidRPr="00243FDD">
        <w:rPr>
          <w:rFonts w:ascii="Times New Roman" w:hAnsi="Times New Roman" w:cs="Times New Roman"/>
        </w:rPr>
        <w:t>29</w:t>
      </w:r>
      <w:r w:rsidRPr="00065484">
        <w:rPr>
          <w:rFonts w:ascii="Times New Roman" w:hAnsi="Times New Roman" w:cs="Times New Roman"/>
        </w:rPr>
        <w:t>(6), 844.</w:t>
      </w:r>
    </w:p>
    <w:p w14:paraId="13F6EB3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rieli, J. D., Corkin, S., Mickel, S. F., &amp; Growdon, J. H. (1993a). Intact acquisition and long-term retention of mirror-tracing skill in Alzheimer’s disease and in global amnesia. </w:t>
      </w:r>
      <w:r w:rsidRPr="00243FDD">
        <w:rPr>
          <w:rFonts w:ascii="Times New Roman" w:hAnsi="Times New Roman" w:cs="Times New Roman"/>
        </w:rPr>
        <w:t>Behavioral Neuroscience</w:t>
      </w:r>
      <w:r w:rsidRPr="00065484">
        <w:rPr>
          <w:rFonts w:ascii="Times New Roman" w:hAnsi="Times New Roman" w:cs="Times New Roman"/>
        </w:rPr>
        <w:t xml:space="preserve">, </w:t>
      </w:r>
      <w:r w:rsidRPr="00243FDD">
        <w:rPr>
          <w:rFonts w:ascii="Times New Roman" w:hAnsi="Times New Roman" w:cs="Times New Roman"/>
        </w:rPr>
        <w:t>107</w:t>
      </w:r>
      <w:r w:rsidRPr="00065484">
        <w:rPr>
          <w:rFonts w:ascii="Times New Roman" w:hAnsi="Times New Roman" w:cs="Times New Roman"/>
        </w:rPr>
        <w:t>(6), 899.</w:t>
      </w:r>
    </w:p>
    <w:p w14:paraId="02AA0A5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rieli, J. D., Corkin, S., Mickel, S. F., &amp; Growdon, J. H. (1993b). Intact acquisition and long-term retention of mirror-tracing skill in Alzheimer’s disease and in global amnesia. </w:t>
      </w:r>
      <w:r w:rsidRPr="00243FDD">
        <w:rPr>
          <w:rFonts w:ascii="Times New Roman" w:hAnsi="Times New Roman" w:cs="Times New Roman"/>
        </w:rPr>
        <w:t>Behavioral Neuroscience</w:t>
      </w:r>
      <w:r w:rsidRPr="00065484">
        <w:rPr>
          <w:rFonts w:ascii="Times New Roman" w:hAnsi="Times New Roman" w:cs="Times New Roman"/>
        </w:rPr>
        <w:t xml:space="preserve">, </w:t>
      </w:r>
      <w:r w:rsidRPr="00243FDD">
        <w:rPr>
          <w:rFonts w:ascii="Times New Roman" w:hAnsi="Times New Roman" w:cs="Times New Roman"/>
        </w:rPr>
        <w:t>107</w:t>
      </w:r>
      <w:r w:rsidRPr="00065484">
        <w:rPr>
          <w:rFonts w:ascii="Times New Roman" w:hAnsi="Times New Roman" w:cs="Times New Roman"/>
        </w:rPr>
        <w:t>(6), 899.</w:t>
      </w:r>
    </w:p>
    <w:p w14:paraId="505AE339" w14:textId="5488E23D" w:rsidR="007268D5"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Gabrieli, J. D., Stebbins, G. T., Singh, J., Willingham, D. B., &amp; Goetz, C. G. (1997). Intact mirror-tracing and impaired rotary-pursuit skill learning in patients with Huntington’s disease: Evidence for dissociable memory systems in skill learning. </w:t>
      </w:r>
      <w:r w:rsidRPr="00243FDD">
        <w:rPr>
          <w:rFonts w:ascii="Times New Roman" w:hAnsi="Times New Roman" w:cs="Times New Roman"/>
        </w:rPr>
        <w:t>Neuropsychology</w:t>
      </w:r>
      <w:r w:rsidRPr="00065484">
        <w:rPr>
          <w:rFonts w:ascii="Times New Roman" w:hAnsi="Times New Roman" w:cs="Times New Roman"/>
        </w:rPr>
        <w:t xml:space="preserve">, </w:t>
      </w:r>
      <w:r w:rsidRPr="00243FDD">
        <w:rPr>
          <w:rFonts w:ascii="Times New Roman" w:hAnsi="Times New Roman" w:cs="Times New Roman"/>
        </w:rPr>
        <w:t>11</w:t>
      </w:r>
      <w:r w:rsidRPr="00065484">
        <w:rPr>
          <w:rFonts w:ascii="Times New Roman" w:hAnsi="Times New Roman" w:cs="Times New Roman"/>
        </w:rPr>
        <w:t>(2), 272.</w:t>
      </w:r>
    </w:p>
    <w:p w14:paraId="26BF356F" w14:textId="77777777" w:rsidR="007D43DD" w:rsidRPr="00243FDD" w:rsidRDefault="007D43DD" w:rsidP="007D43DD">
      <w:pPr>
        <w:pStyle w:val="Bibliography"/>
        <w:rPr>
          <w:rFonts w:ascii="Times New Roman" w:hAnsi="Times New Roman" w:cs="Times New Roman"/>
        </w:rPr>
      </w:pPr>
      <w:r w:rsidRPr="00243FDD">
        <w:rPr>
          <w:rFonts w:ascii="Times New Roman" w:hAnsi="Times New Roman" w:cs="Times New Roman"/>
        </w:rPr>
        <w:t>Giannouli, V., &amp; Pavlidis, G. T. (2014). What can spelling errors tell us about the causes and treatment of dyslexia?. Support for Learning, 29(3), 244-260.</w:t>
      </w:r>
    </w:p>
    <w:p w14:paraId="225C0E56" w14:textId="77777777" w:rsidR="007D43DD" w:rsidRPr="007D43DD" w:rsidRDefault="007D43DD" w:rsidP="007D43DD">
      <w:pPr>
        <w:rPr>
          <w:lang w:val="en"/>
        </w:rPr>
      </w:pPr>
    </w:p>
    <w:p w14:paraId="49CBF01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oswami, U. (2002). Phonology, reading development, and dyslexia: A cross-linguistic perspective. </w:t>
      </w:r>
      <w:r w:rsidRPr="00243FDD">
        <w:rPr>
          <w:rFonts w:ascii="Times New Roman" w:hAnsi="Times New Roman" w:cs="Times New Roman"/>
        </w:rPr>
        <w:t>Annals of Dyslexia</w:t>
      </w:r>
      <w:r w:rsidRPr="00065484">
        <w:rPr>
          <w:rFonts w:ascii="Times New Roman" w:hAnsi="Times New Roman" w:cs="Times New Roman"/>
        </w:rPr>
        <w:t xml:space="preserve">, </w:t>
      </w:r>
      <w:r w:rsidRPr="00243FDD">
        <w:rPr>
          <w:rFonts w:ascii="Times New Roman" w:hAnsi="Times New Roman" w:cs="Times New Roman"/>
        </w:rPr>
        <w:t>52</w:t>
      </w:r>
      <w:r w:rsidRPr="00065484">
        <w:rPr>
          <w:rFonts w:ascii="Times New Roman" w:hAnsi="Times New Roman" w:cs="Times New Roman"/>
        </w:rPr>
        <w:t>(1), 139–163.</w:t>
      </w:r>
    </w:p>
    <w:p w14:paraId="2FC60F1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eindel, W. C., Salmon, D. P., Shults, C. W., Walicke, P. A., &amp; Butters, N. (1989). Neuropsychological evidence for multiple implicit memory systems: A comparison of Alzheimer’s, Huntington’s, and Parkinson’s disease patients. </w:t>
      </w:r>
      <w:r w:rsidRPr="00243FDD">
        <w:rPr>
          <w:rFonts w:ascii="Times New Roman" w:hAnsi="Times New Roman" w:cs="Times New Roman"/>
        </w:rPr>
        <w:t>Journal of Neuroscience</w:t>
      </w:r>
      <w:r w:rsidRPr="00065484">
        <w:rPr>
          <w:rFonts w:ascii="Times New Roman" w:hAnsi="Times New Roman" w:cs="Times New Roman"/>
        </w:rPr>
        <w:t xml:space="preserve">, </w:t>
      </w:r>
      <w:r w:rsidRPr="00243FDD">
        <w:rPr>
          <w:rFonts w:ascii="Times New Roman" w:hAnsi="Times New Roman" w:cs="Times New Roman"/>
        </w:rPr>
        <w:t>9</w:t>
      </w:r>
      <w:r w:rsidRPr="00065484">
        <w:rPr>
          <w:rFonts w:ascii="Times New Roman" w:hAnsi="Times New Roman" w:cs="Times New Roman"/>
        </w:rPr>
        <w:t>(2), 582–587.</w:t>
      </w:r>
    </w:p>
    <w:p w14:paraId="5C3E182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ornickel, J., Chandrasekaran, B., Zecker, S., &amp; Kraus, N. (2011). Auditory brainstem measures predict reading and speech-in-noise perception in school-aged children. </w:t>
      </w:r>
      <w:r w:rsidRPr="00243FDD">
        <w:rPr>
          <w:rFonts w:ascii="Times New Roman" w:hAnsi="Times New Roman" w:cs="Times New Roman"/>
        </w:rPr>
        <w:t>Behavioural Brain Research</w:t>
      </w:r>
      <w:r w:rsidRPr="00065484">
        <w:rPr>
          <w:rFonts w:ascii="Times New Roman" w:hAnsi="Times New Roman" w:cs="Times New Roman"/>
        </w:rPr>
        <w:t xml:space="preserve">, </w:t>
      </w:r>
      <w:r w:rsidRPr="00243FDD">
        <w:rPr>
          <w:rFonts w:ascii="Times New Roman" w:hAnsi="Times New Roman" w:cs="Times New Roman"/>
        </w:rPr>
        <w:t>216</w:t>
      </w:r>
      <w:r w:rsidRPr="00065484">
        <w:rPr>
          <w:rFonts w:ascii="Times New Roman" w:hAnsi="Times New Roman" w:cs="Times New Roman"/>
        </w:rPr>
        <w:t>(2), 597–605.</w:t>
      </w:r>
    </w:p>
    <w:p w14:paraId="5530B95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ornickel, J., &amp; Kraus, N. (2013). Unstable representation of sound: A biological marker of dyslexia. </w:t>
      </w:r>
      <w:r w:rsidRPr="00243FDD">
        <w:rPr>
          <w:rFonts w:ascii="Times New Roman" w:hAnsi="Times New Roman" w:cs="Times New Roman"/>
        </w:rPr>
        <w:t>Journal of Neuroscience</w:t>
      </w:r>
      <w:r w:rsidRPr="00065484">
        <w:rPr>
          <w:rFonts w:ascii="Times New Roman" w:hAnsi="Times New Roman" w:cs="Times New Roman"/>
        </w:rPr>
        <w:t xml:space="preserve">, </w:t>
      </w:r>
      <w:r w:rsidRPr="00243FDD">
        <w:rPr>
          <w:rFonts w:ascii="Times New Roman" w:hAnsi="Times New Roman" w:cs="Times New Roman"/>
        </w:rPr>
        <w:t>33</w:t>
      </w:r>
      <w:r w:rsidRPr="00065484">
        <w:rPr>
          <w:rFonts w:ascii="Times New Roman" w:hAnsi="Times New Roman" w:cs="Times New Roman"/>
        </w:rPr>
        <w:t>(8), 3500–3504.</w:t>
      </w:r>
    </w:p>
    <w:p w14:paraId="4942915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oward Jr, J. H., Howard, D. V., Japikse, K. C., &amp; Eden, G. F. (2006). Dyslexics are impaired on implicit higher-order sequence learning, but not on implicit spatial context learning. </w:t>
      </w:r>
      <w:r w:rsidRPr="00243FDD">
        <w:rPr>
          <w:rFonts w:ascii="Times New Roman" w:hAnsi="Times New Roman" w:cs="Times New Roman"/>
        </w:rPr>
        <w:t>Neuropsychologia</w:t>
      </w:r>
      <w:r w:rsidRPr="00065484">
        <w:rPr>
          <w:rFonts w:ascii="Times New Roman" w:hAnsi="Times New Roman" w:cs="Times New Roman"/>
        </w:rPr>
        <w:t xml:space="preserve">, </w:t>
      </w:r>
      <w:r w:rsidRPr="00243FDD">
        <w:rPr>
          <w:rFonts w:ascii="Times New Roman" w:hAnsi="Times New Roman" w:cs="Times New Roman"/>
        </w:rPr>
        <w:t>44</w:t>
      </w:r>
      <w:r w:rsidRPr="00065484">
        <w:rPr>
          <w:rFonts w:ascii="Times New Roman" w:hAnsi="Times New Roman" w:cs="Times New Roman"/>
        </w:rPr>
        <w:t>(7), 1131–1144.</w:t>
      </w:r>
    </w:p>
    <w:p w14:paraId="19CEE84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aeger, B. (2017). Package ‘r2glmm.’ </w:t>
      </w:r>
      <w:r w:rsidRPr="00243FDD">
        <w:rPr>
          <w:rFonts w:ascii="Times New Roman" w:hAnsi="Times New Roman" w:cs="Times New Roman"/>
        </w:rPr>
        <w:t>R Found Stat Comput Vienna Available CRAN R-Project Org/Package= R2glmm</w:t>
      </w:r>
      <w:r w:rsidRPr="00065484">
        <w:rPr>
          <w:rFonts w:ascii="Times New Roman" w:hAnsi="Times New Roman" w:cs="Times New Roman"/>
        </w:rPr>
        <w:t>.</w:t>
      </w:r>
    </w:p>
    <w:p w14:paraId="31B11F8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anacsek, K., Evans, T. M., Kiss, M., Shah, L., Blumenfeld, H., &amp; Ullman, M. T. (2022). Subcortical Cognition: The Fruit Below the Rind. </w:t>
      </w:r>
      <w:r w:rsidRPr="00243FDD">
        <w:rPr>
          <w:rFonts w:ascii="Times New Roman" w:hAnsi="Times New Roman" w:cs="Times New Roman"/>
        </w:rPr>
        <w:t>Annual Review of Neuroscience</w:t>
      </w:r>
      <w:r w:rsidRPr="00065484">
        <w:rPr>
          <w:rFonts w:ascii="Times New Roman" w:hAnsi="Times New Roman" w:cs="Times New Roman"/>
        </w:rPr>
        <w:t xml:space="preserve">, </w:t>
      </w:r>
      <w:r w:rsidRPr="00243FDD">
        <w:rPr>
          <w:rFonts w:ascii="Times New Roman" w:hAnsi="Times New Roman" w:cs="Times New Roman"/>
        </w:rPr>
        <w:t>45</w:t>
      </w:r>
      <w:r w:rsidRPr="00065484">
        <w:rPr>
          <w:rFonts w:ascii="Times New Roman" w:hAnsi="Times New Roman" w:cs="Times New Roman"/>
        </w:rPr>
        <w:t>.</w:t>
      </w:r>
    </w:p>
    <w:p w14:paraId="7312E83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effreys, H. (1998). </w:t>
      </w:r>
      <w:r w:rsidRPr="00243FDD">
        <w:rPr>
          <w:rFonts w:ascii="Times New Roman" w:hAnsi="Times New Roman" w:cs="Times New Roman"/>
        </w:rPr>
        <w:t>The theory of probability</w:t>
      </w:r>
      <w:r w:rsidRPr="00065484">
        <w:rPr>
          <w:rFonts w:ascii="Times New Roman" w:hAnsi="Times New Roman" w:cs="Times New Roman"/>
        </w:rPr>
        <w:t>. OUP Oxford.</w:t>
      </w:r>
    </w:p>
    <w:p w14:paraId="37644B7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hta, S., &amp; Schiff, R. (2016). Implicit learning deficits among adults with developmental dyslexia. </w:t>
      </w:r>
      <w:r w:rsidRPr="00243FDD">
        <w:rPr>
          <w:rFonts w:ascii="Times New Roman" w:hAnsi="Times New Roman" w:cs="Times New Roman"/>
        </w:rPr>
        <w:t>Annals of Dyslexia</w:t>
      </w:r>
      <w:r w:rsidRPr="00065484">
        <w:rPr>
          <w:rFonts w:ascii="Times New Roman" w:hAnsi="Times New Roman" w:cs="Times New Roman"/>
        </w:rPr>
        <w:t xml:space="preserve">, </w:t>
      </w:r>
      <w:r w:rsidRPr="00243FDD">
        <w:rPr>
          <w:rFonts w:ascii="Times New Roman" w:hAnsi="Times New Roman" w:cs="Times New Roman"/>
        </w:rPr>
        <w:t>66</w:t>
      </w:r>
      <w:r w:rsidRPr="00065484">
        <w:rPr>
          <w:rFonts w:ascii="Times New Roman" w:hAnsi="Times New Roman" w:cs="Times New Roman"/>
        </w:rPr>
        <w:t>(2), 235–250.</w:t>
      </w:r>
    </w:p>
    <w:p w14:paraId="1DB0163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Kahta, S., &amp; Schiff, R. (2019). Deficits in statistical leaning of auditory sequences among adults with dyslexia. </w:t>
      </w:r>
      <w:r w:rsidRPr="00243FDD">
        <w:rPr>
          <w:rFonts w:ascii="Times New Roman" w:hAnsi="Times New Roman" w:cs="Times New Roman"/>
        </w:rPr>
        <w:t>Dyslexia</w:t>
      </w:r>
      <w:r w:rsidRPr="00065484">
        <w:rPr>
          <w:rFonts w:ascii="Times New Roman" w:hAnsi="Times New Roman" w:cs="Times New Roman"/>
        </w:rPr>
        <w:t xml:space="preserve">, </w:t>
      </w:r>
      <w:r w:rsidRPr="00243FDD">
        <w:rPr>
          <w:rFonts w:ascii="Times New Roman" w:hAnsi="Times New Roman" w:cs="Times New Roman"/>
        </w:rPr>
        <w:t>25</w:t>
      </w:r>
      <w:r w:rsidRPr="00065484">
        <w:rPr>
          <w:rFonts w:ascii="Times New Roman" w:hAnsi="Times New Roman" w:cs="Times New Roman"/>
        </w:rPr>
        <w:t>(2), 142–157.</w:t>
      </w:r>
    </w:p>
    <w:p w14:paraId="0751B4E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ruza, E. A., Newport, E. L., Aslin, R. N., Starling, S. J., Tivarus, M. E., &amp; Bavelier, D. (2013). The neural correlates of statistical learning in a word segmentation task: An fMRI study. </w:t>
      </w:r>
      <w:r w:rsidRPr="00243FDD">
        <w:rPr>
          <w:rFonts w:ascii="Times New Roman" w:hAnsi="Times New Roman" w:cs="Times New Roman"/>
        </w:rPr>
        <w:t>Brain and Language</w:t>
      </w:r>
      <w:r w:rsidRPr="00065484">
        <w:rPr>
          <w:rFonts w:ascii="Times New Roman" w:hAnsi="Times New Roman" w:cs="Times New Roman"/>
        </w:rPr>
        <w:t xml:space="preserve">, </w:t>
      </w:r>
      <w:r w:rsidRPr="00243FDD">
        <w:rPr>
          <w:rFonts w:ascii="Times New Roman" w:hAnsi="Times New Roman" w:cs="Times New Roman"/>
        </w:rPr>
        <w:t>127</w:t>
      </w:r>
      <w:r w:rsidRPr="00065484">
        <w:rPr>
          <w:rFonts w:ascii="Times New Roman" w:hAnsi="Times New Roman" w:cs="Times New Roman"/>
        </w:rPr>
        <w:t>(1), 46–54.</w:t>
      </w:r>
    </w:p>
    <w:p w14:paraId="6495786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ufman, A. S. (2004). Kaufman brief intelligence test–second edition (KBIT-2). </w:t>
      </w:r>
      <w:r w:rsidRPr="00243FDD">
        <w:rPr>
          <w:rFonts w:ascii="Times New Roman" w:hAnsi="Times New Roman" w:cs="Times New Roman"/>
        </w:rPr>
        <w:t>Circle Pines, MN: American Guidance Service</w:t>
      </w:r>
      <w:r w:rsidRPr="00065484">
        <w:rPr>
          <w:rFonts w:ascii="Times New Roman" w:hAnsi="Times New Roman" w:cs="Times New Roman"/>
        </w:rPr>
        <w:t>.</w:t>
      </w:r>
    </w:p>
    <w:p w14:paraId="5538DEA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rishnan, S., Watkins, K. E., &amp; Bishop, D. V. (2016). Neurobiological basis of language learning difficulties. </w:t>
      </w:r>
      <w:r w:rsidRPr="00243FDD">
        <w:rPr>
          <w:rFonts w:ascii="Times New Roman" w:hAnsi="Times New Roman" w:cs="Times New Roman"/>
        </w:rPr>
        <w:t>Trends in Cognitive Sciences</w:t>
      </w:r>
      <w:r w:rsidRPr="00065484">
        <w:rPr>
          <w:rFonts w:ascii="Times New Roman" w:hAnsi="Times New Roman" w:cs="Times New Roman"/>
        </w:rPr>
        <w:t xml:space="preserve">, </w:t>
      </w:r>
      <w:r w:rsidRPr="00243FDD">
        <w:rPr>
          <w:rFonts w:ascii="Times New Roman" w:hAnsi="Times New Roman" w:cs="Times New Roman"/>
        </w:rPr>
        <w:t>20</w:t>
      </w:r>
      <w:r w:rsidRPr="00065484">
        <w:rPr>
          <w:rFonts w:ascii="Times New Roman" w:hAnsi="Times New Roman" w:cs="Times New Roman"/>
        </w:rPr>
        <w:t>(9), 701–714.</w:t>
      </w:r>
    </w:p>
    <w:p w14:paraId="01C1D72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uznetsova, A., Brockhoff, P. B., &amp; Christensen, R. H. B. (2016). Tests in linear mixed effects models. </w:t>
      </w:r>
      <w:r w:rsidRPr="00243FDD">
        <w:rPr>
          <w:rFonts w:ascii="Times New Roman" w:hAnsi="Times New Roman" w:cs="Times New Roman"/>
        </w:rPr>
        <w:t>R Package Version</w:t>
      </w:r>
      <w:r w:rsidRPr="00065484">
        <w:rPr>
          <w:rFonts w:ascii="Times New Roman" w:hAnsi="Times New Roman" w:cs="Times New Roman"/>
        </w:rPr>
        <w:t xml:space="preserve">, </w:t>
      </w:r>
      <w:r w:rsidRPr="00243FDD">
        <w:rPr>
          <w:rFonts w:ascii="Times New Roman" w:hAnsi="Times New Roman" w:cs="Times New Roman"/>
        </w:rPr>
        <w:t>2</w:t>
      </w:r>
      <w:r w:rsidRPr="00065484">
        <w:rPr>
          <w:rFonts w:ascii="Times New Roman" w:hAnsi="Times New Roman" w:cs="Times New Roman"/>
        </w:rPr>
        <w:t>, 33.</w:t>
      </w:r>
    </w:p>
    <w:p w14:paraId="0468A98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Laforce Jr, R., &amp; Doyon, J. (2001). Distinct contribution of the striatum and cerebellum to motor learning. </w:t>
      </w:r>
      <w:r w:rsidRPr="00243FDD">
        <w:rPr>
          <w:rFonts w:ascii="Times New Roman" w:hAnsi="Times New Roman" w:cs="Times New Roman"/>
        </w:rPr>
        <w:t>Brain and Cognition</w:t>
      </w:r>
      <w:r w:rsidRPr="00065484">
        <w:rPr>
          <w:rFonts w:ascii="Times New Roman" w:hAnsi="Times New Roman" w:cs="Times New Roman"/>
        </w:rPr>
        <w:t xml:space="preserve">, </w:t>
      </w:r>
      <w:r w:rsidRPr="00243FDD">
        <w:rPr>
          <w:rFonts w:ascii="Times New Roman" w:hAnsi="Times New Roman" w:cs="Times New Roman"/>
        </w:rPr>
        <w:t>45</w:t>
      </w:r>
      <w:r w:rsidRPr="00065484">
        <w:rPr>
          <w:rFonts w:ascii="Times New Roman" w:hAnsi="Times New Roman" w:cs="Times New Roman"/>
        </w:rPr>
        <w:t>(2), 189–211.</w:t>
      </w:r>
    </w:p>
    <w:p w14:paraId="3E3C3AC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Lorusso, M. L., Cantiani, C., &amp; Molteni, M. (2014). Age, dyslexia subtype and comorbidity modulate rapid auditory processing in developmental dyslexia. </w:t>
      </w:r>
      <w:r w:rsidRPr="00243FDD">
        <w:rPr>
          <w:rFonts w:ascii="Times New Roman" w:hAnsi="Times New Roman" w:cs="Times New Roman"/>
        </w:rPr>
        <w:t>Frontiers in Human Neuroscience</w:t>
      </w:r>
      <w:r w:rsidRPr="00065484">
        <w:rPr>
          <w:rFonts w:ascii="Times New Roman" w:hAnsi="Times New Roman" w:cs="Times New Roman"/>
        </w:rPr>
        <w:t xml:space="preserve">, </w:t>
      </w:r>
      <w:r w:rsidRPr="00243FDD">
        <w:rPr>
          <w:rFonts w:ascii="Times New Roman" w:hAnsi="Times New Roman" w:cs="Times New Roman"/>
        </w:rPr>
        <w:t>8</w:t>
      </w:r>
      <w:r w:rsidRPr="00065484">
        <w:rPr>
          <w:rFonts w:ascii="Times New Roman" w:hAnsi="Times New Roman" w:cs="Times New Roman"/>
        </w:rPr>
        <w:t>, 313.</w:t>
      </w:r>
    </w:p>
    <w:p w14:paraId="27A868A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Lum, J. A. G., Ullman, M. T., &amp; Conti-Ramsden, G. (2013). Procedural learning is impaired in dyslexia: Evidence from a meta-analysis of serial reaction time studies. </w:t>
      </w:r>
      <w:r w:rsidRPr="00243FDD">
        <w:rPr>
          <w:rFonts w:ascii="Times New Roman" w:hAnsi="Times New Roman" w:cs="Times New Roman"/>
        </w:rPr>
        <w:t>Research in Developmental Disabilities</w:t>
      </w:r>
      <w:r w:rsidRPr="00065484">
        <w:rPr>
          <w:rFonts w:ascii="Times New Roman" w:hAnsi="Times New Roman" w:cs="Times New Roman"/>
        </w:rPr>
        <w:t xml:space="preserve">, </w:t>
      </w:r>
      <w:r w:rsidRPr="00243FDD">
        <w:rPr>
          <w:rFonts w:ascii="Times New Roman" w:hAnsi="Times New Roman" w:cs="Times New Roman"/>
        </w:rPr>
        <w:t>34</w:t>
      </w:r>
      <w:r w:rsidRPr="00065484">
        <w:rPr>
          <w:rFonts w:ascii="Times New Roman" w:hAnsi="Times New Roman" w:cs="Times New Roman"/>
        </w:rPr>
        <w:t>(10), 3460–3476. https://doi.org/10.1016/j.ridd.2013.07.017</w:t>
      </w:r>
    </w:p>
    <w:p w14:paraId="02C3EDAB"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McNealy, K., Mazziotta, J. C., &amp; Dapretto, M. (2006). Cracking the language code: Neural mechanisms underlying speech parsing. </w:t>
      </w:r>
      <w:r w:rsidRPr="00243FDD">
        <w:rPr>
          <w:rFonts w:ascii="Times New Roman" w:hAnsi="Times New Roman" w:cs="Times New Roman"/>
        </w:rPr>
        <w:t>Journal of Neuroscience</w:t>
      </w:r>
      <w:r w:rsidRPr="00065484">
        <w:rPr>
          <w:rFonts w:ascii="Times New Roman" w:hAnsi="Times New Roman" w:cs="Times New Roman"/>
        </w:rPr>
        <w:t xml:space="preserve">, </w:t>
      </w:r>
      <w:r w:rsidRPr="00243FDD">
        <w:rPr>
          <w:rFonts w:ascii="Times New Roman" w:hAnsi="Times New Roman" w:cs="Times New Roman"/>
        </w:rPr>
        <w:t>26</w:t>
      </w:r>
      <w:r w:rsidRPr="00065484">
        <w:rPr>
          <w:rFonts w:ascii="Times New Roman" w:hAnsi="Times New Roman" w:cs="Times New Roman"/>
        </w:rPr>
        <w:t>(29), 7629–7639.</w:t>
      </w:r>
    </w:p>
    <w:p w14:paraId="31817D88" w14:textId="3C4739DA"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Milner, B. (1962). Study of short-term memory after intracarotid injection of sodium amytal. </w:t>
      </w:r>
      <w:r w:rsidRPr="00243FDD">
        <w:rPr>
          <w:rFonts w:ascii="Times New Roman" w:hAnsi="Times New Roman" w:cs="Times New Roman"/>
        </w:rPr>
        <w:t>Trans Am Neurol Assoc</w:t>
      </w:r>
      <w:r w:rsidRPr="00065484">
        <w:rPr>
          <w:rFonts w:ascii="Times New Roman" w:hAnsi="Times New Roman" w:cs="Times New Roman"/>
        </w:rPr>
        <w:t xml:space="preserve">, </w:t>
      </w:r>
      <w:r w:rsidRPr="00243FDD">
        <w:rPr>
          <w:rFonts w:ascii="Times New Roman" w:hAnsi="Times New Roman" w:cs="Times New Roman"/>
        </w:rPr>
        <w:t>87</w:t>
      </w:r>
      <w:r w:rsidRPr="00065484">
        <w:rPr>
          <w:rFonts w:ascii="Times New Roman" w:hAnsi="Times New Roman" w:cs="Times New Roman"/>
        </w:rPr>
        <w:t>, 224–226.</w:t>
      </w:r>
    </w:p>
    <w:p w14:paraId="138341C1" w14:textId="74AC5432" w:rsidR="007D43DD" w:rsidRPr="007D43DD" w:rsidRDefault="007D43DD" w:rsidP="007D43DD">
      <w:pPr>
        <w:pStyle w:val="Bibliography"/>
        <w:rPr>
          <w:rFonts w:ascii="Times New Roman" w:hAnsi="Times New Roman" w:cs="Times New Roman"/>
        </w:rPr>
      </w:pPr>
      <w:r w:rsidRPr="00243FDD">
        <w:rPr>
          <w:rFonts w:ascii="Times New Roman" w:hAnsi="Times New Roman" w:cs="Times New Roman"/>
        </w:rPr>
        <w:t>Moojen, S. M. P., Gonçalves, H. A., Bassôa, A., Navas, A. L., de Jou, G., &amp; Miguel, E. S. (2020). Adults with dyslexia: how can they achieve academic success despite impairments in basic reading and writing abilities? The role of text structure sensitivity as a compensatory skill. Annals of Dyslexia, 70, 115-140.</w:t>
      </w:r>
    </w:p>
    <w:p w14:paraId="4FB99E0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Nakagawa, S., &amp; Schielzeth, H. (2013). A general and simple method for obtaining R2 from generalized linear mixed‐effects models. </w:t>
      </w:r>
      <w:r w:rsidRPr="00243FDD">
        <w:rPr>
          <w:rFonts w:ascii="Times New Roman" w:hAnsi="Times New Roman" w:cs="Times New Roman"/>
        </w:rPr>
        <w:t>Methods in Ecology and Evolution</w:t>
      </w:r>
      <w:r w:rsidRPr="00065484">
        <w:rPr>
          <w:rFonts w:ascii="Times New Roman" w:hAnsi="Times New Roman" w:cs="Times New Roman"/>
        </w:rPr>
        <w:t xml:space="preserve">, </w:t>
      </w:r>
      <w:r w:rsidRPr="00243FDD">
        <w:rPr>
          <w:rFonts w:ascii="Times New Roman" w:hAnsi="Times New Roman" w:cs="Times New Roman"/>
        </w:rPr>
        <w:t>4</w:t>
      </w:r>
      <w:r w:rsidRPr="00065484">
        <w:rPr>
          <w:rFonts w:ascii="Times New Roman" w:hAnsi="Times New Roman" w:cs="Times New Roman"/>
        </w:rPr>
        <w:t>(2), 133–142.</w:t>
      </w:r>
    </w:p>
    <w:p w14:paraId="1EF0584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07). Procedural learning difficulties: Reuniting the developmental disorders? </w:t>
      </w:r>
      <w:r w:rsidRPr="00243FDD">
        <w:rPr>
          <w:rFonts w:ascii="Times New Roman" w:hAnsi="Times New Roman" w:cs="Times New Roman"/>
        </w:rPr>
        <w:t>TRENDS in Neurosciences</w:t>
      </w:r>
      <w:r w:rsidRPr="00065484">
        <w:rPr>
          <w:rFonts w:ascii="Times New Roman" w:hAnsi="Times New Roman" w:cs="Times New Roman"/>
        </w:rPr>
        <w:t xml:space="preserve">, </w:t>
      </w:r>
      <w:r w:rsidRPr="00243FDD">
        <w:rPr>
          <w:rFonts w:ascii="Times New Roman" w:hAnsi="Times New Roman" w:cs="Times New Roman"/>
        </w:rPr>
        <w:t>30</w:t>
      </w:r>
      <w:r w:rsidRPr="00065484">
        <w:rPr>
          <w:rFonts w:ascii="Times New Roman" w:hAnsi="Times New Roman" w:cs="Times New Roman"/>
        </w:rPr>
        <w:t>(4), 135–141.</w:t>
      </w:r>
    </w:p>
    <w:p w14:paraId="057828B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11). Dyslexia, dysgraphia, procedural learning and the cerebellum. </w:t>
      </w:r>
      <w:r w:rsidRPr="00243FDD">
        <w:rPr>
          <w:rFonts w:ascii="Times New Roman" w:hAnsi="Times New Roman" w:cs="Times New Roman"/>
        </w:rPr>
        <w:t>Cortex</w:t>
      </w:r>
      <w:r w:rsidRPr="00065484">
        <w:rPr>
          <w:rFonts w:ascii="Times New Roman" w:hAnsi="Times New Roman" w:cs="Times New Roman"/>
        </w:rPr>
        <w:t xml:space="preserve">, </w:t>
      </w:r>
      <w:r w:rsidRPr="00243FDD">
        <w:rPr>
          <w:rFonts w:ascii="Times New Roman" w:hAnsi="Times New Roman" w:cs="Times New Roman"/>
        </w:rPr>
        <w:t>47</w:t>
      </w:r>
      <w:r w:rsidRPr="00065484">
        <w:rPr>
          <w:rFonts w:ascii="Times New Roman" w:hAnsi="Times New Roman" w:cs="Times New Roman"/>
        </w:rPr>
        <w:t>(1), 117–127.</w:t>
      </w:r>
    </w:p>
    <w:p w14:paraId="6DBEA46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19). Development of dyslexia: The delayed neural commitment framework. </w:t>
      </w:r>
      <w:r w:rsidRPr="00243FDD">
        <w:rPr>
          <w:rFonts w:ascii="Times New Roman" w:hAnsi="Times New Roman" w:cs="Times New Roman"/>
        </w:rPr>
        <w:t>Frontiers in Behavioral Neuroscience</w:t>
      </w:r>
      <w:r w:rsidRPr="00065484">
        <w:rPr>
          <w:rFonts w:ascii="Times New Roman" w:hAnsi="Times New Roman" w:cs="Times New Roman"/>
        </w:rPr>
        <w:t xml:space="preserve">, </w:t>
      </w:r>
      <w:r w:rsidRPr="00243FDD">
        <w:rPr>
          <w:rFonts w:ascii="Times New Roman" w:hAnsi="Times New Roman" w:cs="Times New Roman"/>
        </w:rPr>
        <w:t>13</w:t>
      </w:r>
      <w:r w:rsidRPr="00065484">
        <w:rPr>
          <w:rFonts w:ascii="Times New Roman" w:hAnsi="Times New Roman" w:cs="Times New Roman"/>
        </w:rPr>
        <w:t>, 112.</w:t>
      </w:r>
    </w:p>
    <w:p w14:paraId="45B719C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gro, L., Jiménez-Fernández, G., Simpson, I. C., &amp; Defior, S. (2016). Implicit learning of non-linguistic and linguistic regularities in children with dyslexia. </w:t>
      </w:r>
      <w:r w:rsidRPr="00243FDD">
        <w:rPr>
          <w:rFonts w:ascii="Times New Roman" w:hAnsi="Times New Roman" w:cs="Times New Roman"/>
        </w:rPr>
        <w:t>Annals of Dyslexia</w:t>
      </w:r>
      <w:r w:rsidRPr="00065484">
        <w:rPr>
          <w:rFonts w:ascii="Times New Roman" w:hAnsi="Times New Roman" w:cs="Times New Roman"/>
        </w:rPr>
        <w:t xml:space="preserve">, </w:t>
      </w:r>
      <w:r w:rsidRPr="00243FDD">
        <w:rPr>
          <w:rFonts w:ascii="Times New Roman" w:hAnsi="Times New Roman" w:cs="Times New Roman"/>
        </w:rPr>
        <w:t>66</w:t>
      </w:r>
      <w:r w:rsidRPr="00065484">
        <w:rPr>
          <w:rFonts w:ascii="Times New Roman" w:hAnsi="Times New Roman" w:cs="Times New Roman"/>
        </w:rPr>
        <w:t>(2), 202–218.</w:t>
      </w:r>
    </w:p>
    <w:p w14:paraId="1C63DC7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ssen, M. J., &amp; Bullemer, P. (1987). Attentional requirements of learning: Evidence from performance measures. </w:t>
      </w:r>
      <w:r w:rsidRPr="00243FDD">
        <w:rPr>
          <w:rFonts w:ascii="Times New Roman" w:hAnsi="Times New Roman" w:cs="Times New Roman"/>
        </w:rPr>
        <w:t>Cognitive Psychology</w:t>
      </w:r>
      <w:r w:rsidRPr="00065484">
        <w:rPr>
          <w:rFonts w:ascii="Times New Roman" w:hAnsi="Times New Roman" w:cs="Times New Roman"/>
        </w:rPr>
        <w:t xml:space="preserve">, </w:t>
      </w:r>
      <w:r w:rsidRPr="00243FDD">
        <w:rPr>
          <w:rFonts w:ascii="Times New Roman" w:hAnsi="Times New Roman" w:cs="Times New Roman"/>
        </w:rPr>
        <w:t>19</w:t>
      </w:r>
      <w:r w:rsidRPr="00065484">
        <w:rPr>
          <w:rFonts w:ascii="Times New Roman" w:hAnsi="Times New Roman" w:cs="Times New Roman"/>
        </w:rPr>
        <w:t>(1), 1–32.</w:t>
      </w:r>
    </w:p>
    <w:p w14:paraId="3E0D11B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Oliveira, C. M., Henderson, L., &amp; Hayiou-Thomas, M. E. (2022). </w:t>
      </w:r>
      <w:r w:rsidRPr="00243FDD">
        <w:rPr>
          <w:rFonts w:ascii="Times New Roman" w:hAnsi="Times New Roman" w:cs="Times New Roman"/>
        </w:rPr>
        <w:t>Limited Evidence Of An Association Between Language, Literacy And Procedural Learning In Typical And Atypical Development: A Meta-Analysis</w:t>
      </w:r>
      <w:r w:rsidRPr="00065484">
        <w:rPr>
          <w:rFonts w:ascii="Times New Roman" w:hAnsi="Times New Roman" w:cs="Times New Roman"/>
        </w:rPr>
        <w:t>.</w:t>
      </w:r>
    </w:p>
    <w:p w14:paraId="166DE045" w14:textId="69BB3469"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Ozernov-Palchik, O., Beach, S. D., Brown, M., Centanni, T. M., Gaab, N., Kuperberg, G., Perrachione, T. K., &amp; Gabrieli, J. D. (2022). Speech-specific perceptual adaptation deficits in children and adults with dyslexia. </w:t>
      </w:r>
      <w:r w:rsidRPr="00243FDD">
        <w:rPr>
          <w:rFonts w:ascii="Times New Roman" w:hAnsi="Times New Roman" w:cs="Times New Roman"/>
        </w:rPr>
        <w:t>Journal of Experimental Psychology: General</w:t>
      </w:r>
      <w:r w:rsidRPr="00065484">
        <w:rPr>
          <w:rFonts w:ascii="Times New Roman" w:hAnsi="Times New Roman" w:cs="Times New Roman"/>
        </w:rPr>
        <w:t xml:space="preserve">, </w:t>
      </w:r>
      <w:r w:rsidRPr="00243FDD">
        <w:rPr>
          <w:rFonts w:ascii="Times New Roman" w:hAnsi="Times New Roman" w:cs="Times New Roman"/>
        </w:rPr>
        <w:t>151</w:t>
      </w:r>
      <w:r w:rsidRPr="00065484">
        <w:rPr>
          <w:rFonts w:ascii="Times New Roman" w:hAnsi="Times New Roman" w:cs="Times New Roman"/>
        </w:rPr>
        <w:t>(7), 1556.</w:t>
      </w:r>
    </w:p>
    <w:p w14:paraId="4DD68F7D" w14:textId="34F96E59" w:rsidR="007D43DD" w:rsidRPr="007D43DD" w:rsidRDefault="007D43DD" w:rsidP="007D43DD">
      <w:pPr>
        <w:pStyle w:val="Bibliography"/>
        <w:rPr>
          <w:rFonts w:ascii="Times New Roman" w:hAnsi="Times New Roman" w:cs="Times New Roman"/>
        </w:rPr>
      </w:pPr>
      <w:r w:rsidRPr="00243FDD">
        <w:rPr>
          <w:rFonts w:ascii="Times New Roman" w:hAnsi="Times New Roman" w:cs="Times New Roman"/>
        </w:rPr>
        <w:t>Perfetti, C. A., &amp; Roth, S. (1981). Some of the interactive processes in reading and their role in reading skill. In A. M. Lesgold &amp; C. A. Perfetti (Eds.), Interactive processes in reading (pp. 269-297). Hillsdale, NJ: Lawrence Erlbaum Associates.</w:t>
      </w:r>
    </w:p>
    <w:p w14:paraId="1041666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Perruchet, P., &amp; Pacton, S. (2006). Implicit learning and statistical learning: One phenomenon, two approaches. </w:t>
      </w:r>
      <w:r w:rsidRPr="00243FDD">
        <w:rPr>
          <w:rFonts w:ascii="Times New Roman" w:hAnsi="Times New Roman" w:cs="Times New Roman"/>
        </w:rPr>
        <w:t>Trends in Cognitive Sciences</w:t>
      </w:r>
      <w:r w:rsidRPr="00065484">
        <w:rPr>
          <w:rFonts w:ascii="Times New Roman" w:hAnsi="Times New Roman" w:cs="Times New Roman"/>
        </w:rPr>
        <w:t xml:space="preserve">, </w:t>
      </w:r>
      <w:r w:rsidRPr="00243FDD">
        <w:rPr>
          <w:rFonts w:ascii="Times New Roman" w:hAnsi="Times New Roman" w:cs="Times New Roman"/>
        </w:rPr>
        <w:t>10</w:t>
      </w:r>
      <w:r w:rsidRPr="00065484">
        <w:rPr>
          <w:rFonts w:ascii="Times New Roman" w:hAnsi="Times New Roman" w:cs="Times New Roman"/>
        </w:rPr>
        <w:t>(5), 233–238.</w:t>
      </w:r>
    </w:p>
    <w:p w14:paraId="38030F4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Qi, Z., Sanchez Araujo, Y., Georgan, W. C., Gabrieli, J. D., &amp; Arciuli, J. (2019). Hearing matters more than seeing: A cross-modality study of statistical learning and reading ability. </w:t>
      </w:r>
      <w:r w:rsidRPr="00243FDD">
        <w:rPr>
          <w:rFonts w:ascii="Times New Roman" w:hAnsi="Times New Roman" w:cs="Times New Roman"/>
        </w:rPr>
        <w:t>Scientific Studies of Reading</w:t>
      </w:r>
      <w:r w:rsidRPr="00065484">
        <w:rPr>
          <w:rFonts w:ascii="Times New Roman" w:hAnsi="Times New Roman" w:cs="Times New Roman"/>
        </w:rPr>
        <w:t xml:space="preserve">, </w:t>
      </w:r>
      <w:r w:rsidRPr="00243FDD">
        <w:rPr>
          <w:rFonts w:ascii="Times New Roman" w:hAnsi="Times New Roman" w:cs="Times New Roman"/>
        </w:rPr>
        <w:t>23</w:t>
      </w:r>
      <w:r w:rsidRPr="00065484">
        <w:rPr>
          <w:rFonts w:ascii="Times New Roman" w:hAnsi="Times New Roman" w:cs="Times New Roman"/>
        </w:rPr>
        <w:t>(1), 101–115.</w:t>
      </w:r>
    </w:p>
    <w:p w14:paraId="686E130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Ramus, F. (2003). Theories of developmental dyslexia: Insights from a multiple case study of dyslexic adults. </w:t>
      </w:r>
      <w:r w:rsidRPr="00243FDD">
        <w:rPr>
          <w:rFonts w:ascii="Times New Roman" w:hAnsi="Times New Roman" w:cs="Times New Roman"/>
        </w:rPr>
        <w:t>Brain</w:t>
      </w:r>
      <w:r w:rsidRPr="00065484">
        <w:rPr>
          <w:rFonts w:ascii="Times New Roman" w:hAnsi="Times New Roman" w:cs="Times New Roman"/>
        </w:rPr>
        <w:t xml:space="preserve">, </w:t>
      </w:r>
      <w:r w:rsidRPr="00243FDD">
        <w:rPr>
          <w:rFonts w:ascii="Times New Roman" w:hAnsi="Times New Roman" w:cs="Times New Roman"/>
        </w:rPr>
        <w:t>126</w:t>
      </w:r>
      <w:r w:rsidRPr="00065484">
        <w:rPr>
          <w:rFonts w:ascii="Times New Roman" w:hAnsi="Times New Roman" w:cs="Times New Roman"/>
        </w:rPr>
        <w:t>(4), 841–865. https://doi.org/10.1093/brain/awg076</w:t>
      </w:r>
    </w:p>
    <w:p w14:paraId="61DCAD2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Romberg, A. R., &amp; Saffran, J. R. (2010). Statistical learning and language acquisition. </w:t>
      </w:r>
      <w:r w:rsidRPr="00243FDD">
        <w:rPr>
          <w:rFonts w:ascii="Times New Roman" w:hAnsi="Times New Roman" w:cs="Times New Roman"/>
        </w:rPr>
        <w:t>Wiley Interdisciplinary Reviews: Cognitive Science</w:t>
      </w:r>
      <w:r w:rsidRPr="00065484">
        <w:rPr>
          <w:rFonts w:ascii="Times New Roman" w:hAnsi="Times New Roman" w:cs="Times New Roman"/>
        </w:rPr>
        <w:t xml:space="preserve">, </w:t>
      </w:r>
      <w:r w:rsidRPr="00243FDD">
        <w:rPr>
          <w:rFonts w:ascii="Times New Roman" w:hAnsi="Times New Roman" w:cs="Times New Roman"/>
        </w:rPr>
        <w:t>1</w:t>
      </w:r>
      <w:r w:rsidRPr="00065484">
        <w:rPr>
          <w:rFonts w:ascii="Times New Roman" w:hAnsi="Times New Roman" w:cs="Times New Roman"/>
        </w:rPr>
        <w:t>(6), 906–914.</w:t>
      </w:r>
    </w:p>
    <w:p w14:paraId="03062DF0" w14:textId="77777777" w:rsidR="00012408" w:rsidRDefault="007268D5" w:rsidP="00012408">
      <w:pPr>
        <w:pStyle w:val="Bibliography"/>
        <w:rPr>
          <w:rFonts w:ascii="Times New Roman" w:hAnsi="Times New Roman" w:cs="Times New Roman"/>
        </w:rPr>
      </w:pPr>
      <w:r w:rsidRPr="00065484">
        <w:rPr>
          <w:rFonts w:ascii="Times New Roman" w:hAnsi="Times New Roman" w:cs="Times New Roman"/>
        </w:rPr>
        <w:t xml:space="preserve">Saffran, J. R., Aslin, R. N., &amp; Newport, E. L. (1996). Statistical Learning by 8-Month-Old Infants. </w:t>
      </w:r>
      <w:r w:rsidRPr="00243FDD">
        <w:rPr>
          <w:rFonts w:ascii="Times New Roman" w:hAnsi="Times New Roman" w:cs="Times New Roman"/>
        </w:rPr>
        <w:t>Science</w:t>
      </w:r>
      <w:r w:rsidRPr="00065484">
        <w:rPr>
          <w:rFonts w:ascii="Times New Roman" w:hAnsi="Times New Roman" w:cs="Times New Roman"/>
        </w:rPr>
        <w:t xml:space="preserve">, </w:t>
      </w:r>
      <w:r w:rsidRPr="00243FDD">
        <w:rPr>
          <w:rFonts w:ascii="Times New Roman" w:hAnsi="Times New Roman" w:cs="Times New Roman"/>
        </w:rPr>
        <w:t>274</w:t>
      </w:r>
      <w:r w:rsidRPr="00065484">
        <w:rPr>
          <w:rFonts w:ascii="Times New Roman" w:hAnsi="Times New Roman" w:cs="Times New Roman"/>
        </w:rPr>
        <w:t>(5294), 1926–1928. https://doi.org/10.1126/science.274.5294.1926</w:t>
      </w:r>
    </w:p>
    <w:p w14:paraId="00CA16EC" w14:textId="0C6B14B5" w:rsidR="00012408" w:rsidRPr="00012408" w:rsidRDefault="00012408" w:rsidP="00012408">
      <w:pPr>
        <w:pStyle w:val="Bibliography"/>
        <w:rPr>
          <w:rFonts w:ascii="Times New Roman" w:hAnsi="Times New Roman" w:cs="Times New Roman"/>
        </w:rPr>
      </w:pPr>
      <w:r w:rsidRPr="00012408">
        <w:rPr>
          <w:rFonts w:ascii="Times New Roman" w:hAnsi="Times New Roman" w:cs="Times New Roman"/>
        </w:rPr>
        <w:t>Sanchez Araujo, Y., Nguyen A., Hu A., Georgan W., Kozloff V., &amp; Robbins P. (2020, May 17). An online platform for visual and auditory statistical learning for school-aged children (Version 1.0.0). Zenodo. http://doi.org/10.5281/zenodo.3820620</w:t>
      </w:r>
    </w:p>
    <w:p w14:paraId="1BAB4BD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awi, O. M., &amp; Rueckl, J. (2019). Reading and the neurocognitive bases of statistical learning. </w:t>
      </w:r>
      <w:r w:rsidRPr="00243FDD">
        <w:rPr>
          <w:rFonts w:ascii="Times New Roman" w:hAnsi="Times New Roman" w:cs="Times New Roman"/>
        </w:rPr>
        <w:t>Scientific Studies of Reading</w:t>
      </w:r>
      <w:r w:rsidRPr="00065484">
        <w:rPr>
          <w:rFonts w:ascii="Times New Roman" w:hAnsi="Times New Roman" w:cs="Times New Roman"/>
        </w:rPr>
        <w:t xml:space="preserve">, </w:t>
      </w:r>
      <w:r w:rsidRPr="00243FDD">
        <w:rPr>
          <w:rFonts w:ascii="Times New Roman" w:hAnsi="Times New Roman" w:cs="Times New Roman"/>
        </w:rPr>
        <w:t>23</w:t>
      </w:r>
      <w:r w:rsidRPr="00065484">
        <w:rPr>
          <w:rFonts w:ascii="Times New Roman" w:hAnsi="Times New Roman" w:cs="Times New Roman"/>
        </w:rPr>
        <w:t>(1), 8–23.</w:t>
      </w:r>
    </w:p>
    <w:p w14:paraId="1589175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apiro, A. C., Gregory, E., Landau, B., McCloskey, M., &amp; Turk-Browne, N. B. (2014). The necessity of the medial temporal lobe for statistical learning. </w:t>
      </w:r>
      <w:r w:rsidRPr="00243FDD">
        <w:rPr>
          <w:rFonts w:ascii="Times New Roman" w:hAnsi="Times New Roman" w:cs="Times New Roman"/>
        </w:rPr>
        <w:t>Journal of Cognitive Neuroscience</w:t>
      </w:r>
      <w:r w:rsidRPr="00065484">
        <w:rPr>
          <w:rFonts w:ascii="Times New Roman" w:hAnsi="Times New Roman" w:cs="Times New Roman"/>
        </w:rPr>
        <w:t xml:space="preserve">, </w:t>
      </w:r>
      <w:r w:rsidRPr="00243FDD">
        <w:rPr>
          <w:rFonts w:ascii="Times New Roman" w:hAnsi="Times New Roman" w:cs="Times New Roman"/>
        </w:rPr>
        <w:t>26</w:t>
      </w:r>
      <w:r w:rsidRPr="00065484">
        <w:rPr>
          <w:rFonts w:ascii="Times New Roman" w:hAnsi="Times New Roman" w:cs="Times New Roman"/>
        </w:rPr>
        <w:t>(8), 1736–1747.</w:t>
      </w:r>
    </w:p>
    <w:p w14:paraId="4750A90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apiro, A. C., Kustner, L. V., &amp; Turk-Browne, N. B. (2012). Shaping of object representations in the human medial temporal lobe based on temporal regularities. </w:t>
      </w:r>
      <w:r w:rsidRPr="00243FDD">
        <w:rPr>
          <w:rFonts w:ascii="Times New Roman" w:hAnsi="Times New Roman" w:cs="Times New Roman"/>
        </w:rPr>
        <w:t>Current Biology</w:t>
      </w:r>
      <w:r w:rsidRPr="00065484">
        <w:rPr>
          <w:rFonts w:ascii="Times New Roman" w:hAnsi="Times New Roman" w:cs="Times New Roman"/>
        </w:rPr>
        <w:t xml:space="preserve">, </w:t>
      </w:r>
      <w:r w:rsidRPr="00243FDD">
        <w:rPr>
          <w:rFonts w:ascii="Times New Roman" w:hAnsi="Times New Roman" w:cs="Times New Roman"/>
        </w:rPr>
        <w:t>22</w:t>
      </w:r>
      <w:r w:rsidRPr="00065484">
        <w:rPr>
          <w:rFonts w:ascii="Times New Roman" w:hAnsi="Times New Roman" w:cs="Times New Roman"/>
        </w:rPr>
        <w:t>(17), 1622–1627.</w:t>
      </w:r>
    </w:p>
    <w:p w14:paraId="7C71AEF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neider, J. M., Hu, A., Legault, J., &amp; Qi, Z. (2020). Measuring statistical learning across modalities and domains in school-aged children via an online platform and neuroimaging techniques. </w:t>
      </w:r>
      <w:r w:rsidRPr="00243FDD">
        <w:rPr>
          <w:rFonts w:ascii="Times New Roman" w:hAnsi="Times New Roman" w:cs="Times New Roman"/>
        </w:rPr>
        <w:t>JoVE (Journal of Visualized Experiments)</w:t>
      </w:r>
      <w:r w:rsidRPr="00065484">
        <w:rPr>
          <w:rFonts w:ascii="Times New Roman" w:hAnsi="Times New Roman" w:cs="Times New Roman"/>
        </w:rPr>
        <w:t xml:space="preserve">, </w:t>
      </w:r>
      <w:r w:rsidRPr="00243FDD">
        <w:rPr>
          <w:rFonts w:ascii="Times New Roman" w:hAnsi="Times New Roman" w:cs="Times New Roman"/>
        </w:rPr>
        <w:t>160</w:t>
      </w:r>
      <w:r w:rsidRPr="00065484">
        <w:rPr>
          <w:rFonts w:ascii="Times New Roman" w:hAnsi="Times New Roman" w:cs="Times New Roman"/>
        </w:rPr>
        <w:t>, e61474.</w:t>
      </w:r>
    </w:p>
    <w:p w14:paraId="3051F46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hanks, D. R. (2005). Implicit learning. </w:t>
      </w:r>
      <w:r w:rsidRPr="00243FDD">
        <w:rPr>
          <w:rFonts w:ascii="Times New Roman" w:hAnsi="Times New Roman" w:cs="Times New Roman"/>
        </w:rPr>
        <w:t>Handbook of Cognition</w:t>
      </w:r>
      <w:r w:rsidRPr="00065484">
        <w:rPr>
          <w:rFonts w:ascii="Times New Roman" w:hAnsi="Times New Roman" w:cs="Times New Roman"/>
        </w:rPr>
        <w:t>, 202–220.</w:t>
      </w:r>
    </w:p>
    <w:p w14:paraId="5319CF9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hankweiler, D., Liberman, I. Y., Mark, L. S., Fowler, C. A., &amp; Fischer, F. W. (1979). The speech code and learning to read. </w:t>
      </w:r>
      <w:r w:rsidRPr="00243FDD">
        <w:rPr>
          <w:rFonts w:ascii="Times New Roman" w:hAnsi="Times New Roman" w:cs="Times New Roman"/>
        </w:rPr>
        <w:t>Journal of Experimental Psychology: Human Learning and Memory</w:t>
      </w:r>
      <w:r w:rsidRPr="00065484">
        <w:rPr>
          <w:rFonts w:ascii="Times New Roman" w:hAnsi="Times New Roman" w:cs="Times New Roman"/>
        </w:rPr>
        <w:t xml:space="preserve">, </w:t>
      </w:r>
      <w:r w:rsidRPr="00243FDD">
        <w:rPr>
          <w:rFonts w:ascii="Times New Roman" w:hAnsi="Times New Roman" w:cs="Times New Roman"/>
        </w:rPr>
        <w:t>5</w:t>
      </w:r>
      <w:r w:rsidRPr="00065484">
        <w:rPr>
          <w:rFonts w:ascii="Times New Roman" w:hAnsi="Times New Roman" w:cs="Times New Roman"/>
        </w:rPr>
        <w:t>(6), 531.</w:t>
      </w:r>
    </w:p>
    <w:p w14:paraId="203D81D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igurdardottir, H. M., Danielsdottir, H. B., Gudmundsdottir, M., Hjartarson, K. H., Thorarinsdottir, E. A., &amp; Kristjánsson, Á. (2017). Problems with visual statistical learning in developmental dyslexia. </w:t>
      </w:r>
      <w:r w:rsidRPr="00243FDD">
        <w:rPr>
          <w:rFonts w:ascii="Times New Roman" w:hAnsi="Times New Roman" w:cs="Times New Roman"/>
        </w:rPr>
        <w:t>Scientific Reports</w:t>
      </w:r>
      <w:r w:rsidRPr="00065484">
        <w:rPr>
          <w:rFonts w:ascii="Times New Roman" w:hAnsi="Times New Roman" w:cs="Times New Roman"/>
        </w:rPr>
        <w:t xml:space="preserve">, </w:t>
      </w:r>
      <w:r w:rsidRPr="00243FDD">
        <w:rPr>
          <w:rFonts w:ascii="Times New Roman" w:hAnsi="Times New Roman" w:cs="Times New Roman"/>
        </w:rPr>
        <w:t>7</w:t>
      </w:r>
      <w:r w:rsidRPr="00065484">
        <w:rPr>
          <w:rFonts w:ascii="Times New Roman" w:hAnsi="Times New Roman" w:cs="Times New Roman"/>
        </w:rPr>
        <w:t>(1), 1–12.</w:t>
      </w:r>
    </w:p>
    <w:p w14:paraId="72ABC2F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Singh, S., &amp; Conway, C. M. (2021). Unraveling the interconnections between statistical learning and dyslexia: A review of recent empirical studies. </w:t>
      </w:r>
      <w:r w:rsidRPr="00243FDD">
        <w:rPr>
          <w:rFonts w:ascii="Times New Roman" w:hAnsi="Times New Roman" w:cs="Times New Roman"/>
        </w:rPr>
        <w:t>Frontiers in Human Neuroscience</w:t>
      </w:r>
      <w:r w:rsidRPr="00065484">
        <w:rPr>
          <w:rFonts w:ascii="Times New Roman" w:hAnsi="Times New Roman" w:cs="Times New Roman"/>
        </w:rPr>
        <w:t>.</w:t>
      </w:r>
    </w:p>
    <w:p w14:paraId="42645D9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ingh, S., Walk, A. M., &amp; Conway, C. M. (2018). Atypical predictive processing during visual statistical learning in children with developmental dyslexia: An event-related potential study. </w:t>
      </w:r>
      <w:r w:rsidRPr="00243FDD">
        <w:rPr>
          <w:rFonts w:ascii="Times New Roman" w:hAnsi="Times New Roman" w:cs="Times New Roman"/>
        </w:rPr>
        <w:t>Annals of Dyslexia</w:t>
      </w:r>
      <w:r w:rsidRPr="00065484">
        <w:rPr>
          <w:rFonts w:ascii="Times New Roman" w:hAnsi="Times New Roman" w:cs="Times New Roman"/>
        </w:rPr>
        <w:t xml:space="preserve">, </w:t>
      </w:r>
      <w:r w:rsidRPr="00243FDD">
        <w:rPr>
          <w:rFonts w:ascii="Times New Roman" w:hAnsi="Times New Roman" w:cs="Times New Roman"/>
        </w:rPr>
        <w:t>68</w:t>
      </w:r>
      <w:r w:rsidRPr="00065484">
        <w:rPr>
          <w:rFonts w:ascii="Times New Roman" w:hAnsi="Times New Roman" w:cs="Times New Roman"/>
        </w:rPr>
        <w:t>(2), 165–179.</w:t>
      </w:r>
    </w:p>
    <w:p w14:paraId="1F676976" w14:textId="450ADB16"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Snowling, M. J. (2000). </w:t>
      </w:r>
      <w:r w:rsidRPr="00243FDD">
        <w:rPr>
          <w:rFonts w:ascii="Times New Roman" w:hAnsi="Times New Roman" w:cs="Times New Roman"/>
        </w:rPr>
        <w:t>Dyslexia</w:t>
      </w:r>
      <w:r w:rsidRPr="00065484">
        <w:rPr>
          <w:rFonts w:ascii="Times New Roman" w:hAnsi="Times New Roman" w:cs="Times New Roman"/>
        </w:rPr>
        <w:t>. Blackwell publishing.</w:t>
      </w:r>
    </w:p>
    <w:p w14:paraId="4C83A89E" w14:textId="525AAB41" w:rsidR="007D43DD" w:rsidRPr="007D43DD" w:rsidRDefault="007D43DD" w:rsidP="007D43DD">
      <w:pPr>
        <w:pStyle w:val="Bibliography"/>
        <w:rPr>
          <w:rFonts w:ascii="Times New Roman" w:hAnsi="Times New Roman" w:cs="Times New Roman"/>
        </w:rPr>
      </w:pPr>
      <w:r w:rsidRPr="00243FDD">
        <w:rPr>
          <w:rFonts w:ascii="Times New Roman" w:hAnsi="Times New Roman" w:cs="Times New Roman"/>
        </w:rPr>
        <w:t>Snowling, M. J., &amp; Hulme, C. (1989). A longitudinal case study of developmental phonological dyslexia. Cognitive Neuropsychology, 6(4), 379-401.</w:t>
      </w:r>
    </w:p>
    <w:p w14:paraId="5D45942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ong, S., Howard, J. H., &amp; Howard, D. V. (2007). Implicit probabilistic sequence learning is independent of explicit awareness. </w:t>
      </w:r>
      <w:r w:rsidRPr="00243FDD">
        <w:rPr>
          <w:rFonts w:ascii="Times New Roman" w:hAnsi="Times New Roman" w:cs="Times New Roman"/>
        </w:rPr>
        <w:t>Learning &amp; Memory</w:t>
      </w:r>
      <w:r w:rsidRPr="00065484">
        <w:rPr>
          <w:rFonts w:ascii="Times New Roman" w:hAnsi="Times New Roman" w:cs="Times New Roman"/>
        </w:rPr>
        <w:t xml:space="preserve">, </w:t>
      </w:r>
      <w:r w:rsidRPr="00243FDD">
        <w:rPr>
          <w:rFonts w:ascii="Times New Roman" w:hAnsi="Times New Roman" w:cs="Times New Roman"/>
        </w:rPr>
        <w:t>14</w:t>
      </w:r>
      <w:r w:rsidRPr="00065484">
        <w:rPr>
          <w:rFonts w:ascii="Times New Roman" w:hAnsi="Times New Roman" w:cs="Times New Roman"/>
        </w:rPr>
        <w:t>(3), 167–176.</w:t>
      </w:r>
    </w:p>
    <w:p w14:paraId="5151968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pencer, M., Kaschak, M. P., Jones, J. L., &amp; Lonigan, C. J. (2015). Statistical learning is related to early literacy-related skills. </w:t>
      </w:r>
      <w:r w:rsidRPr="00243FDD">
        <w:rPr>
          <w:rFonts w:ascii="Times New Roman" w:hAnsi="Times New Roman" w:cs="Times New Roman"/>
        </w:rPr>
        <w:t>Reading and Writing</w:t>
      </w:r>
      <w:r w:rsidRPr="00065484">
        <w:rPr>
          <w:rFonts w:ascii="Times New Roman" w:hAnsi="Times New Roman" w:cs="Times New Roman"/>
        </w:rPr>
        <w:t xml:space="preserve">, </w:t>
      </w:r>
      <w:r w:rsidRPr="00243FDD">
        <w:rPr>
          <w:rFonts w:ascii="Times New Roman" w:hAnsi="Times New Roman" w:cs="Times New Roman"/>
        </w:rPr>
        <w:t>28</w:t>
      </w:r>
      <w:r w:rsidRPr="00065484">
        <w:rPr>
          <w:rFonts w:ascii="Times New Roman" w:hAnsi="Times New Roman" w:cs="Times New Roman"/>
        </w:rPr>
        <w:t>(4), 467–490.</w:t>
      </w:r>
    </w:p>
    <w:p w14:paraId="42088445" w14:textId="03C84FF3"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Stanovich, K. E., &amp; Siegel, L. S. (1994). Phenotypic performance profile of children with reading disabilities: A regression-based test of the phonological-core variable-difference model. </w:t>
      </w:r>
      <w:r w:rsidRPr="00243FDD">
        <w:rPr>
          <w:rFonts w:ascii="Times New Roman" w:hAnsi="Times New Roman" w:cs="Times New Roman"/>
        </w:rPr>
        <w:t>Journal of Educational Psychology</w:t>
      </w:r>
      <w:r w:rsidRPr="00065484">
        <w:rPr>
          <w:rFonts w:ascii="Times New Roman" w:hAnsi="Times New Roman" w:cs="Times New Roman"/>
        </w:rPr>
        <w:t xml:space="preserve">, </w:t>
      </w:r>
      <w:r w:rsidRPr="00243FDD">
        <w:rPr>
          <w:rFonts w:ascii="Times New Roman" w:hAnsi="Times New Roman" w:cs="Times New Roman"/>
        </w:rPr>
        <w:t>86</w:t>
      </w:r>
      <w:r w:rsidRPr="00065484">
        <w:rPr>
          <w:rFonts w:ascii="Times New Roman" w:hAnsi="Times New Roman" w:cs="Times New Roman"/>
        </w:rPr>
        <w:t>(1), 24.</w:t>
      </w:r>
    </w:p>
    <w:p w14:paraId="36AFCD3B" w14:textId="07FD61E8" w:rsidR="007D43DD" w:rsidRPr="007D43DD" w:rsidRDefault="007D43DD" w:rsidP="007D43DD">
      <w:pPr>
        <w:pStyle w:val="Bibliography"/>
        <w:rPr>
          <w:rFonts w:ascii="Times New Roman" w:hAnsi="Times New Roman" w:cs="Times New Roman"/>
        </w:rPr>
      </w:pPr>
      <w:r w:rsidRPr="00243FDD">
        <w:rPr>
          <w:rFonts w:ascii="Times New Roman" w:hAnsi="Times New Roman" w:cs="Times New Roman"/>
        </w:rPr>
        <w:t>Stanovich, K. E. (1980). Toward an interactive-compensatory model of individual differences in the development of reading fluency. Reading Research Quarterly, 16(1), 32-71.</w:t>
      </w:r>
    </w:p>
    <w:p w14:paraId="5BC732F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allal, P., &amp; Piercy, M. (1973). Defects of non-verbal auditory perception in children with developmental aphasia. </w:t>
      </w:r>
      <w:r w:rsidRPr="00243FDD">
        <w:rPr>
          <w:rFonts w:ascii="Times New Roman" w:hAnsi="Times New Roman" w:cs="Times New Roman"/>
        </w:rPr>
        <w:t>Nature</w:t>
      </w:r>
      <w:r w:rsidRPr="00065484">
        <w:rPr>
          <w:rFonts w:ascii="Times New Roman" w:hAnsi="Times New Roman" w:cs="Times New Roman"/>
        </w:rPr>
        <w:t xml:space="preserve">, </w:t>
      </w:r>
      <w:r w:rsidRPr="00243FDD">
        <w:rPr>
          <w:rFonts w:ascii="Times New Roman" w:hAnsi="Times New Roman" w:cs="Times New Roman"/>
        </w:rPr>
        <w:t>241</w:t>
      </w:r>
      <w:r w:rsidRPr="00065484">
        <w:rPr>
          <w:rFonts w:ascii="Times New Roman" w:hAnsi="Times New Roman" w:cs="Times New Roman"/>
        </w:rPr>
        <w:t>(5390), 468–469.</w:t>
      </w:r>
    </w:p>
    <w:p w14:paraId="03FC11A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ang, W., Christiansen, M. H., &amp; Qi, Z. (2022). Human statistical learning dynamically shapes the hippocampal processing of temporal associations. </w:t>
      </w:r>
      <w:r w:rsidRPr="00243FDD">
        <w:rPr>
          <w:rFonts w:ascii="Times New Roman" w:hAnsi="Times New Roman" w:cs="Times New Roman"/>
        </w:rPr>
        <w:t>BioRxiv</w:t>
      </w:r>
      <w:r w:rsidRPr="00065484">
        <w:rPr>
          <w:rFonts w:ascii="Times New Roman" w:hAnsi="Times New Roman" w:cs="Times New Roman"/>
        </w:rPr>
        <w:t>.</w:t>
      </w:r>
    </w:p>
    <w:p w14:paraId="783D927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eam, R. C. (2013). </w:t>
      </w:r>
      <w:r w:rsidRPr="00243FDD">
        <w:rPr>
          <w:rFonts w:ascii="Times New Roman" w:hAnsi="Times New Roman" w:cs="Times New Roman"/>
        </w:rPr>
        <w:t>R: A language and environment for statistical computing</w:t>
      </w:r>
      <w:r w:rsidRPr="00065484">
        <w:rPr>
          <w:rFonts w:ascii="Times New Roman" w:hAnsi="Times New Roman" w:cs="Times New Roman"/>
        </w:rPr>
        <w:t>. Vienna, Austria.</w:t>
      </w:r>
    </w:p>
    <w:p w14:paraId="6D291A4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hiessen, E. D. (2017). What’s statistical about learning? Insights from modelling statistical learning as a set of memory processes. </w:t>
      </w:r>
      <w:r w:rsidRPr="00243FDD">
        <w:rPr>
          <w:rFonts w:ascii="Times New Roman" w:hAnsi="Times New Roman" w:cs="Times New Roman"/>
        </w:rPr>
        <w:t>Philosophical Transactions of the Royal Society B: Biological Sciences</w:t>
      </w:r>
      <w:r w:rsidRPr="00065484">
        <w:rPr>
          <w:rFonts w:ascii="Times New Roman" w:hAnsi="Times New Roman" w:cs="Times New Roman"/>
        </w:rPr>
        <w:t xml:space="preserve">, </w:t>
      </w:r>
      <w:r w:rsidRPr="00243FDD">
        <w:rPr>
          <w:rFonts w:ascii="Times New Roman" w:hAnsi="Times New Roman" w:cs="Times New Roman"/>
        </w:rPr>
        <w:t>372</w:t>
      </w:r>
      <w:r w:rsidRPr="00065484">
        <w:rPr>
          <w:rFonts w:ascii="Times New Roman" w:hAnsi="Times New Roman" w:cs="Times New Roman"/>
        </w:rPr>
        <w:t>(1711), 20160056.</w:t>
      </w:r>
    </w:p>
    <w:p w14:paraId="5CE0F17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Tong, X., Leung, W. W. S., &amp; Tong, X. (2019). Visual statistical learning and orthographic awareness in Chinese children with and without developmental dyslexia. </w:t>
      </w:r>
      <w:r w:rsidRPr="00243FDD">
        <w:rPr>
          <w:rFonts w:ascii="Times New Roman" w:hAnsi="Times New Roman" w:cs="Times New Roman"/>
        </w:rPr>
        <w:t>Research in Developmental Disabilities</w:t>
      </w:r>
      <w:r w:rsidRPr="00065484">
        <w:rPr>
          <w:rFonts w:ascii="Times New Roman" w:hAnsi="Times New Roman" w:cs="Times New Roman"/>
        </w:rPr>
        <w:t xml:space="preserve">, </w:t>
      </w:r>
      <w:r w:rsidRPr="00243FDD">
        <w:rPr>
          <w:rFonts w:ascii="Times New Roman" w:hAnsi="Times New Roman" w:cs="Times New Roman"/>
        </w:rPr>
        <w:t>92</w:t>
      </w:r>
      <w:r w:rsidRPr="00065484">
        <w:rPr>
          <w:rFonts w:ascii="Times New Roman" w:hAnsi="Times New Roman" w:cs="Times New Roman"/>
        </w:rPr>
        <w:t>, 103443.</w:t>
      </w:r>
    </w:p>
    <w:p w14:paraId="3C9CA24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orgesen, J. K., Wagner, R., &amp; Rashotte, C. (2012). </w:t>
      </w:r>
      <w:r w:rsidRPr="00243FDD">
        <w:rPr>
          <w:rFonts w:ascii="Times New Roman" w:hAnsi="Times New Roman" w:cs="Times New Roman"/>
        </w:rPr>
        <w:t>Test of Word Reading Efficiency:(TOWRE-2)</w:t>
      </w:r>
      <w:r w:rsidRPr="00065484">
        <w:rPr>
          <w:rFonts w:ascii="Times New Roman" w:hAnsi="Times New Roman" w:cs="Times New Roman"/>
        </w:rPr>
        <w:t>. Pearson Clinical Assessment.</w:t>
      </w:r>
    </w:p>
    <w:p w14:paraId="600A1FC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oro, J. M., Sinnett, S., &amp; Soto-Faraco, S. (2005). Speech segmentation by statistical learning depends on attention. </w:t>
      </w:r>
      <w:r w:rsidRPr="00243FDD">
        <w:rPr>
          <w:rFonts w:ascii="Times New Roman" w:hAnsi="Times New Roman" w:cs="Times New Roman"/>
        </w:rPr>
        <w:t>Cognition</w:t>
      </w:r>
      <w:r w:rsidRPr="00065484">
        <w:rPr>
          <w:rFonts w:ascii="Times New Roman" w:hAnsi="Times New Roman" w:cs="Times New Roman"/>
        </w:rPr>
        <w:t xml:space="preserve">, </w:t>
      </w:r>
      <w:r w:rsidRPr="00243FDD">
        <w:rPr>
          <w:rFonts w:ascii="Times New Roman" w:hAnsi="Times New Roman" w:cs="Times New Roman"/>
        </w:rPr>
        <w:t>97</w:t>
      </w:r>
      <w:r w:rsidRPr="00065484">
        <w:rPr>
          <w:rFonts w:ascii="Times New Roman" w:hAnsi="Times New Roman" w:cs="Times New Roman"/>
        </w:rPr>
        <w:t>(2), B25–B34.</w:t>
      </w:r>
    </w:p>
    <w:p w14:paraId="7F7333D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urk-Browne, N. B., Jungé, J. A., &amp; Scholl, B. J. (2005). The automaticity of visual statistical learning. </w:t>
      </w:r>
      <w:r w:rsidRPr="00243FDD">
        <w:rPr>
          <w:rFonts w:ascii="Times New Roman" w:hAnsi="Times New Roman" w:cs="Times New Roman"/>
        </w:rPr>
        <w:t>Journal of Experimental Psychology: General</w:t>
      </w:r>
      <w:r w:rsidRPr="00065484">
        <w:rPr>
          <w:rFonts w:ascii="Times New Roman" w:hAnsi="Times New Roman" w:cs="Times New Roman"/>
        </w:rPr>
        <w:t xml:space="preserve">, </w:t>
      </w:r>
      <w:r w:rsidRPr="00243FDD">
        <w:rPr>
          <w:rFonts w:ascii="Times New Roman" w:hAnsi="Times New Roman" w:cs="Times New Roman"/>
        </w:rPr>
        <w:t>134</w:t>
      </w:r>
      <w:r w:rsidRPr="00065484">
        <w:rPr>
          <w:rFonts w:ascii="Times New Roman" w:hAnsi="Times New Roman" w:cs="Times New Roman"/>
        </w:rPr>
        <w:t>(4), 552.</w:t>
      </w:r>
    </w:p>
    <w:p w14:paraId="0199CC8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2004). Contributions of memory circuits to language: The declarative/procedural model. </w:t>
      </w:r>
      <w:r w:rsidRPr="00243FDD">
        <w:rPr>
          <w:rFonts w:ascii="Times New Roman" w:hAnsi="Times New Roman" w:cs="Times New Roman"/>
        </w:rPr>
        <w:t>Cognition</w:t>
      </w:r>
      <w:r w:rsidRPr="00065484">
        <w:rPr>
          <w:rFonts w:ascii="Times New Roman" w:hAnsi="Times New Roman" w:cs="Times New Roman"/>
        </w:rPr>
        <w:t xml:space="preserve">, </w:t>
      </w:r>
      <w:r w:rsidRPr="00243FDD">
        <w:rPr>
          <w:rFonts w:ascii="Times New Roman" w:hAnsi="Times New Roman" w:cs="Times New Roman"/>
        </w:rPr>
        <w:t>92</w:t>
      </w:r>
      <w:r w:rsidRPr="00065484">
        <w:rPr>
          <w:rFonts w:ascii="Times New Roman" w:hAnsi="Times New Roman" w:cs="Times New Roman"/>
        </w:rPr>
        <w:t>(1–2), 231–270.</w:t>
      </w:r>
    </w:p>
    <w:p w14:paraId="04481AB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Earle, F. S., Walenski, M., &amp; Janacsek, K. (2020). The neurocognition of developmental disorders of language. </w:t>
      </w:r>
      <w:r w:rsidRPr="00243FDD">
        <w:rPr>
          <w:rFonts w:ascii="Times New Roman" w:hAnsi="Times New Roman" w:cs="Times New Roman"/>
        </w:rPr>
        <w:t>Annual Review of Psychology</w:t>
      </w:r>
      <w:r w:rsidRPr="00065484">
        <w:rPr>
          <w:rFonts w:ascii="Times New Roman" w:hAnsi="Times New Roman" w:cs="Times New Roman"/>
        </w:rPr>
        <w:t xml:space="preserve">, </w:t>
      </w:r>
      <w:r w:rsidRPr="00243FDD">
        <w:rPr>
          <w:rFonts w:ascii="Times New Roman" w:hAnsi="Times New Roman" w:cs="Times New Roman"/>
        </w:rPr>
        <w:t>71</w:t>
      </w:r>
      <w:r w:rsidRPr="00065484">
        <w:rPr>
          <w:rFonts w:ascii="Times New Roman" w:hAnsi="Times New Roman" w:cs="Times New Roman"/>
        </w:rPr>
        <w:t>, 389–417.</w:t>
      </w:r>
    </w:p>
    <w:p w14:paraId="5D35460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amp; Pierpont, E. I. (2005). Specific language impairment is not specific to language: The procedural deficit hypothesis. </w:t>
      </w:r>
      <w:r w:rsidRPr="00243FDD">
        <w:rPr>
          <w:rFonts w:ascii="Times New Roman" w:hAnsi="Times New Roman" w:cs="Times New Roman"/>
        </w:rPr>
        <w:t>Cortex</w:t>
      </w:r>
      <w:r w:rsidRPr="00065484">
        <w:rPr>
          <w:rFonts w:ascii="Times New Roman" w:hAnsi="Times New Roman" w:cs="Times New Roman"/>
        </w:rPr>
        <w:t xml:space="preserve">, </w:t>
      </w:r>
      <w:r w:rsidRPr="00243FDD">
        <w:rPr>
          <w:rFonts w:ascii="Times New Roman" w:hAnsi="Times New Roman" w:cs="Times New Roman"/>
        </w:rPr>
        <w:t>41</w:t>
      </w:r>
      <w:r w:rsidRPr="00065484">
        <w:rPr>
          <w:rFonts w:ascii="Times New Roman" w:hAnsi="Times New Roman" w:cs="Times New Roman"/>
        </w:rPr>
        <w:t>(3), 399–433.</w:t>
      </w:r>
    </w:p>
    <w:p w14:paraId="72A32812" w14:textId="77777777" w:rsidR="00A74BDE" w:rsidRDefault="007268D5" w:rsidP="00A74BDE">
      <w:pPr>
        <w:pStyle w:val="Bibliography"/>
        <w:rPr>
          <w:rFonts w:ascii="Times New Roman" w:hAnsi="Times New Roman" w:cs="Times New Roman"/>
        </w:rPr>
      </w:pPr>
      <w:r w:rsidRPr="00065484">
        <w:rPr>
          <w:rFonts w:ascii="Times New Roman" w:hAnsi="Times New Roman" w:cs="Times New Roman"/>
        </w:rPr>
        <w:t xml:space="preserve">Ullman, M. T., &amp; Pullman, M. Y. (2015). A compensatory role for declarative memory in neurodevelopmental disorders. </w:t>
      </w:r>
      <w:r w:rsidRPr="00243FDD">
        <w:rPr>
          <w:rFonts w:ascii="Times New Roman" w:hAnsi="Times New Roman" w:cs="Times New Roman"/>
        </w:rPr>
        <w:t>Neuroscience &amp; Biobehavioral Reviews</w:t>
      </w:r>
      <w:r w:rsidRPr="00065484">
        <w:rPr>
          <w:rFonts w:ascii="Times New Roman" w:hAnsi="Times New Roman" w:cs="Times New Roman"/>
        </w:rPr>
        <w:t xml:space="preserve">, </w:t>
      </w:r>
      <w:r w:rsidRPr="00243FDD">
        <w:rPr>
          <w:rFonts w:ascii="Times New Roman" w:hAnsi="Times New Roman" w:cs="Times New Roman"/>
        </w:rPr>
        <w:t>51</w:t>
      </w:r>
      <w:r w:rsidRPr="00065484">
        <w:rPr>
          <w:rFonts w:ascii="Times New Roman" w:hAnsi="Times New Roman" w:cs="Times New Roman"/>
        </w:rPr>
        <w:t>, 205–222.</w:t>
      </w:r>
    </w:p>
    <w:p w14:paraId="04DE92D9" w14:textId="70897950" w:rsidR="00A74BDE" w:rsidRPr="00A74BDE" w:rsidRDefault="00A74BDE" w:rsidP="00A74BDE">
      <w:pPr>
        <w:pStyle w:val="Bibliography"/>
        <w:rPr>
          <w:rFonts w:ascii="Times New Roman" w:hAnsi="Times New Roman" w:cs="Times New Roman"/>
        </w:rPr>
      </w:pPr>
      <w:r w:rsidRPr="00012408">
        <w:rPr>
          <w:rFonts w:ascii="Times New Roman" w:hAnsi="Times New Roman" w:cs="Times New Roman"/>
        </w:rPr>
        <w:t>Van Der Kleij, S. W., Burgess, A. P., Ricketts, J., &amp; Shapiro, L. R. (2022). From bibliophile to sesquipedalian: modeling the role of reading experience in vocabulary and reading comprehension. Scientific Studies of Reading, 26(6), 514-526.</w:t>
      </w:r>
    </w:p>
    <w:p w14:paraId="6589122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van Witteloostuijn, M., Boersma, P., Wijnen, F., &amp; Rispens, J. (2021). The contribution of individual differences in statistical learning to reading and spelling performance in children with and without dyslexia. </w:t>
      </w:r>
      <w:r w:rsidRPr="00243FDD">
        <w:rPr>
          <w:rFonts w:ascii="Times New Roman" w:hAnsi="Times New Roman" w:cs="Times New Roman"/>
        </w:rPr>
        <w:t>Dyslexia</w:t>
      </w:r>
      <w:r w:rsidRPr="00065484">
        <w:rPr>
          <w:rFonts w:ascii="Times New Roman" w:hAnsi="Times New Roman" w:cs="Times New Roman"/>
        </w:rPr>
        <w:t xml:space="preserve">, </w:t>
      </w:r>
      <w:r w:rsidRPr="00243FDD">
        <w:rPr>
          <w:rFonts w:ascii="Times New Roman" w:hAnsi="Times New Roman" w:cs="Times New Roman"/>
        </w:rPr>
        <w:t>27</w:t>
      </w:r>
      <w:r w:rsidRPr="00065484">
        <w:rPr>
          <w:rFonts w:ascii="Times New Roman" w:hAnsi="Times New Roman" w:cs="Times New Roman"/>
        </w:rPr>
        <w:t>(2), 168–186.</w:t>
      </w:r>
    </w:p>
    <w:p w14:paraId="568B1D8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Vellutino, F. R., Scanlon, D. M., &amp; Tanzman, M. S. (1994). </w:t>
      </w:r>
      <w:r w:rsidRPr="00243FDD">
        <w:rPr>
          <w:rFonts w:ascii="Times New Roman" w:hAnsi="Times New Roman" w:cs="Times New Roman"/>
        </w:rPr>
        <w:t>Components of reading ability: Issues and problems in operationalizing word identification, phonological coding, and orthographic coding.</w:t>
      </w:r>
    </w:p>
    <w:p w14:paraId="31F9252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Vicari, S., Finzi, A., Menghini, D., Marotta, L., Baldi, S., &amp; Petrosini, L. (2005). Do children with developmental dyslexia have an implicit learning deficit? </w:t>
      </w:r>
      <w:r w:rsidRPr="00243FDD">
        <w:rPr>
          <w:rFonts w:ascii="Times New Roman" w:hAnsi="Times New Roman" w:cs="Times New Roman"/>
        </w:rPr>
        <w:t>Journal of Neurology, Neurosurgery &amp; Psychiatry</w:t>
      </w:r>
      <w:r w:rsidRPr="00065484">
        <w:rPr>
          <w:rFonts w:ascii="Times New Roman" w:hAnsi="Times New Roman" w:cs="Times New Roman"/>
        </w:rPr>
        <w:t xml:space="preserve">, </w:t>
      </w:r>
      <w:r w:rsidRPr="00243FDD">
        <w:rPr>
          <w:rFonts w:ascii="Times New Roman" w:hAnsi="Times New Roman" w:cs="Times New Roman"/>
        </w:rPr>
        <w:t>76</w:t>
      </w:r>
      <w:r w:rsidRPr="00065484">
        <w:rPr>
          <w:rFonts w:ascii="Times New Roman" w:hAnsi="Times New Roman" w:cs="Times New Roman"/>
        </w:rPr>
        <w:t>(10), 1392–1397.</w:t>
      </w:r>
    </w:p>
    <w:p w14:paraId="3E122F5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agner, R. K., Torgesen, J. K., Rashotte, C. A., &amp; Pearson, N. A. (1999). </w:t>
      </w:r>
      <w:r w:rsidRPr="00243FDD">
        <w:rPr>
          <w:rFonts w:ascii="Times New Roman" w:hAnsi="Times New Roman" w:cs="Times New Roman"/>
        </w:rPr>
        <w:t>Comprehensive test of phonological processing: CTOPP</w:t>
      </w:r>
      <w:r w:rsidRPr="00065484">
        <w:rPr>
          <w:rFonts w:ascii="Times New Roman" w:hAnsi="Times New Roman" w:cs="Times New Roman"/>
        </w:rPr>
        <w:t>. Pro-ed Austin, TX.</w:t>
      </w:r>
    </w:p>
    <w:p w14:paraId="5AAEF9F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ammes, J., Norman, K. A., &amp; Turk-Browne, N. (2022). Increasing stimulus similarity drives nonmonotonic representational change in hippocampus. </w:t>
      </w:r>
      <w:r w:rsidRPr="00243FDD">
        <w:rPr>
          <w:rFonts w:ascii="Times New Roman" w:hAnsi="Times New Roman" w:cs="Times New Roman"/>
        </w:rPr>
        <w:t>ELife</w:t>
      </w:r>
      <w:r w:rsidRPr="00065484">
        <w:rPr>
          <w:rFonts w:ascii="Times New Roman" w:hAnsi="Times New Roman" w:cs="Times New Roman"/>
        </w:rPr>
        <w:t xml:space="preserve">, </w:t>
      </w:r>
      <w:r w:rsidRPr="00243FDD">
        <w:rPr>
          <w:rFonts w:ascii="Times New Roman" w:hAnsi="Times New Roman" w:cs="Times New Roman"/>
        </w:rPr>
        <w:t>11</w:t>
      </w:r>
      <w:r w:rsidRPr="00065484">
        <w:rPr>
          <w:rFonts w:ascii="Times New Roman" w:hAnsi="Times New Roman" w:cs="Times New Roman"/>
        </w:rPr>
        <w:t>.</w:t>
      </w:r>
    </w:p>
    <w:p w14:paraId="05B85F0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echsler, D. (2008). Wechsler adult intelligence scale–Fourth Edition (WAIS–IV). </w:t>
      </w:r>
      <w:r w:rsidRPr="00243FDD">
        <w:rPr>
          <w:rFonts w:ascii="Times New Roman" w:hAnsi="Times New Roman" w:cs="Times New Roman"/>
        </w:rPr>
        <w:t>San Antonio, TX: NCS Pearson</w:t>
      </w:r>
      <w:r w:rsidRPr="00065484">
        <w:rPr>
          <w:rFonts w:ascii="Times New Roman" w:hAnsi="Times New Roman" w:cs="Times New Roman"/>
        </w:rPr>
        <w:t xml:space="preserve">, </w:t>
      </w:r>
      <w:r w:rsidRPr="00243FDD">
        <w:rPr>
          <w:rFonts w:ascii="Times New Roman" w:hAnsi="Times New Roman" w:cs="Times New Roman"/>
        </w:rPr>
        <w:t>22</w:t>
      </w:r>
      <w:r w:rsidRPr="00065484">
        <w:rPr>
          <w:rFonts w:ascii="Times New Roman" w:hAnsi="Times New Roman" w:cs="Times New Roman"/>
        </w:rPr>
        <w:t>(498), 1.</w:t>
      </w:r>
    </w:p>
    <w:p w14:paraId="0D21A73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est, G., Melby-Lervåg, M., &amp; Hulme, C. (2021). Is a procedural learning deficit a causal risk factor for developmental language disorder or dyslexia? A meta-analytic review. </w:t>
      </w:r>
      <w:r w:rsidRPr="00243FDD">
        <w:rPr>
          <w:rFonts w:ascii="Times New Roman" w:hAnsi="Times New Roman" w:cs="Times New Roman"/>
        </w:rPr>
        <w:t>Developmental Psychology</w:t>
      </w:r>
      <w:r w:rsidRPr="00065484">
        <w:rPr>
          <w:rFonts w:ascii="Times New Roman" w:hAnsi="Times New Roman" w:cs="Times New Roman"/>
        </w:rPr>
        <w:t xml:space="preserve">, </w:t>
      </w:r>
      <w:r w:rsidRPr="00243FDD">
        <w:rPr>
          <w:rFonts w:ascii="Times New Roman" w:hAnsi="Times New Roman" w:cs="Times New Roman"/>
        </w:rPr>
        <w:t>57</w:t>
      </w:r>
      <w:r w:rsidRPr="00065484">
        <w:rPr>
          <w:rFonts w:ascii="Times New Roman" w:hAnsi="Times New Roman" w:cs="Times New Roman"/>
        </w:rPr>
        <w:t>(5), 749.</w:t>
      </w:r>
    </w:p>
    <w:p w14:paraId="5F19D55B"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etzels, R., Matzke, D., Lee, M. D., Rouder, J. N., Iverson, G. J., &amp; Wagenmakers, E.-J. (2011). Statistical evidence in experimental psychology: An empirical comparison using 855 t tests. </w:t>
      </w:r>
      <w:r w:rsidRPr="00243FDD">
        <w:rPr>
          <w:rFonts w:ascii="Times New Roman" w:hAnsi="Times New Roman" w:cs="Times New Roman"/>
        </w:rPr>
        <w:t>Perspectives on Psychological Science</w:t>
      </w:r>
      <w:r w:rsidRPr="00065484">
        <w:rPr>
          <w:rFonts w:ascii="Times New Roman" w:hAnsi="Times New Roman" w:cs="Times New Roman"/>
        </w:rPr>
        <w:t xml:space="preserve">, </w:t>
      </w:r>
      <w:r w:rsidRPr="00243FDD">
        <w:rPr>
          <w:rFonts w:ascii="Times New Roman" w:hAnsi="Times New Roman" w:cs="Times New Roman"/>
        </w:rPr>
        <w:t>6</w:t>
      </w:r>
      <w:r w:rsidRPr="00065484">
        <w:rPr>
          <w:rFonts w:ascii="Times New Roman" w:hAnsi="Times New Roman" w:cs="Times New Roman"/>
        </w:rPr>
        <w:t>(3), 291–298.</w:t>
      </w:r>
    </w:p>
    <w:p w14:paraId="7D1AEA1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llingham, D. B., Nissen, M. J., &amp; Bullemer, P. (1989). On the development of procedural knowledge. </w:t>
      </w:r>
      <w:r w:rsidRPr="00243FDD">
        <w:rPr>
          <w:rFonts w:ascii="Times New Roman" w:hAnsi="Times New Roman" w:cs="Times New Roman"/>
        </w:rPr>
        <w:t>Journal of Experimental Psychology: Learning, Memory, and Cognition</w:t>
      </w:r>
      <w:r w:rsidRPr="00065484">
        <w:rPr>
          <w:rFonts w:ascii="Times New Roman" w:hAnsi="Times New Roman" w:cs="Times New Roman"/>
        </w:rPr>
        <w:t xml:space="preserve">, </w:t>
      </w:r>
      <w:r w:rsidRPr="00243FDD">
        <w:rPr>
          <w:rFonts w:ascii="Times New Roman" w:hAnsi="Times New Roman" w:cs="Times New Roman"/>
        </w:rPr>
        <w:t>15</w:t>
      </w:r>
      <w:r w:rsidRPr="00065484">
        <w:rPr>
          <w:rFonts w:ascii="Times New Roman" w:hAnsi="Times New Roman" w:cs="Times New Roman"/>
        </w:rPr>
        <w:t>(6), 1047.</w:t>
      </w:r>
    </w:p>
    <w:p w14:paraId="0C941D2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llingham, D. B., Salidis, J., &amp; Gabrieli, J. D. (2002). Direct comparison of neural systems mediating conscious and unconscious skill learning. </w:t>
      </w:r>
      <w:r w:rsidRPr="00243FDD">
        <w:rPr>
          <w:rFonts w:ascii="Times New Roman" w:hAnsi="Times New Roman" w:cs="Times New Roman"/>
        </w:rPr>
        <w:t>Journal of Neurophysiology</w:t>
      </w:r>
      <w:r w:rsidRPr="00065484">
        <w:rPr>
          <w:rFonts w:ascii="Times New Roman" w:hAnsi="Times New Roman" w:cs="Times New Roman"/>
        </w:rPr>
        <w:t xml:space="preserve">, </w:t>
      </w:r>
      <w:r w:rsidRPr="00243FDD">
        <w:rPr>
          <w:rFonts w:ascii="Times New Roman" w:hAnsi="Times New Roman" w:cs="Times New Roman"/>
        </w:rPr>
        <w:t>88</w:t>
      </w:r>
      <w:r w:rsidRPr="00065484">
        <w:rPr>
          <w:rFonts w:ascii="Times New Roman" w:hAnsi="Times New Roman" w:cs="Times New Roman"/>
        </w:rPr>
        <w:t>(3), 1451–1460.</w:t>
      </w:r>
    </w:p>
    <w:p w14:paraId="292F00B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mmer, H., Mayringer, H., &amp; Raberger, T. (1999). Reading and dual-task balancing: Evidence against the automatization deficit explanation of developmental dyslexia. </w:t>
      </w:r>
      <w:r w:rsidRPr="00243FDD">
        <w:rPr>
          <w:rFonts w:ascii="Times New Roman" w:hAnsi="Times New Roman" w:cs="Times New Roman"/>
        </w:rPr>
        <w:t>Journal of Learning Disabilities</w:t>
      </w:r>
      <w:r w:rsidRPr="00065484">
        <w:rPr>
          <w:rFonts w:ascii="Times New Roman" w:hAnsi="Times New Roman" w:cs="Times New Roman"/>
        </w:rPr>
        <w:t xml:space="preserve">, </w:t>
      </w:r>
      <w:r w:rsidRPr="00243FDD">
        <w:rPr>
          <w:rFonts w:ascii="Times New Roman" w:hAnsi="Times New Roman" w:cs="Times New Roman"/>
        </w:rPr>
        <w:t>32</w:t>
      </w:r>
      <w:r w:rsidRPr="00065484">
        <w:rPr>
          <w:rFonts w:ascii="Times New Roman" w:hAnsi="Times New Roman" w:cs="Times New Roman"/>
        </w:rPr>
        <w:t>(5), 473–478.</w:t>
      </w:r>
    </w:p>
    <w:p w14:paraId="0B3B320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oodcock, R. W. (2011). </w:t>
      </w:r>
      <w:r w:rsidRPr="00243FDD">
        <w:rPr>
          <w:rFonts w:ascii="Times New Roman" w:hAnsi="Times New Roman" w:cs="Times New Roman"/>
        </w:rPr>
        <w:t>Woodcock reading mastery tests: WRMT-III</w:t>
      </w:r>
      <w:r w:rsidRPr="00065484">
        <w:rPr>
          <w:rFonts w:ascii="Times New Roman" w:hAnsi="Times New Roman" w:cs="Times New Roman"/>
        </w:rPr>
        <w:t>. Pearson.</w:t>
      </w:r>
    </w:p>
    <w:p w14:paraId="78FA8C8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Ziegler, J. C., Pech‐Georgel, C., George, F., &amp; Lorenzi, C. (2009). Speech‐perception‐in‐noise deficits in dyslexia. </w:t>
      </w:r>
      <w:r w:rsidRPr="00243FDD">
        <w:rPr>
          <w:rFonts w:ascii="Times New Roman" w:hAnsi="Times New Roman" w:cs="Times New Roman"/>
        </w:rPr>
        <w:t>Developmental Science</w:t>
      </w:r>
      <w:r w:rsidRPr="00065484">
        <w:rPr>
          <w:rFonts w:ascii="Times New Roman" w:hAnsi="Times New Roman" w:cs="Times New Roman"/>
        </w:rPr>
        <w:t xml:space="preserve">, </w:t>
      </w:r>
      <w:r w:rsidRPr="00243FDD">
        <w:rPr>
          <w:rFonts w:ascii="Times New Roman" w:hAnsi="Times New Roman" w:cs="Times New Roman"/>
        </w:rPr>
        <w:t>12</w:t>
      </w:r>
      <w:r w:rsidRPr="00065484">
        <w:rPr>
          <w:rFonts w:ascii="Times New Roman" w:hAnsi="Times New Roman" w:cs="Times New Roman"/>
        </w:rPr>
        <w:t>(5), 732–745.</w:t>
      </w:r>
    </w:p>
    <w:p w14:paraId="187AC159" w14:textId="77777777" w:rsidR="00EB30F5" w:rsidRDefault="003604AD" w:rsidP="00EB30F5">
      <w:pPr>
        <w:pStyle w:val="Bibliography"/>
        <w:rPr>
          <w:rFonts w:ascii="Times New Roman" w:hAnsi="Times New Roman" w:cs="Times New Roman"/>
        </w:rPr>
      </w:pPr>
      <w:r w:rsidRPr="003604AD">
        <w:rPr>
          <w:rFonts w:ascii="Times New Roman" w:hAnsi="Times New Roman" w:cs="Times New Roman"/>
        </w:rPr>
        <w:lastRenderedPageBreak/>
        <w:t xml:space="preserve">Zinszer, B. D., Hannon, J., Kouadio, É., Akpé, H., Tanoh, F., Hu, A., Qi, Z., &amp; Jasińska, K.(In Press). Does non-linguistic segmentation still predict literacy in an L2 education? Statistical learning in Ivorian primary schools. </w:t>
      </w:r>
      <w:r w:rsidRPr="00243FDD">
        <w:rPr>
          <w:rFonts w:ascii="Times New Roman" w:hAnsi="Times New Roman" w:cs="Times New Roman"/>
        </w:rPr>
        <w:t>Language Learning</w:t>
      </w:r>
      <w:r w:rsidRPr="003604AD">
        <w:rPr>
          <w:rFonts w:ascii="Times New Roman" w:hAnsi="Times New Roman" w:cs="Times New Roman"/>
        </w:rPr>
        <w:t xml:space="preserve">. </w:t>
      </w:r>
    </w:p>
    <w:p w14:paraId="5156CABC" w14:textId="66772199" w:rsidR="00065484" w:rsidRDefault="006C0E00" w:rsidP="007D43DD">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eastAsia="SimSun"/>
          <w:sz w:val="22"/>
          <w:szCs w:val="22"/>
          <w:lang w:val="en"/>
        </w:rPr>
      </w:pPr>
      <w:r w:rsidRPr="00243FDD">
        <w:rPr>
          <w:rFonts w:eastAsia="SimSun"/>
          <w:sz w:val="22"/>
          <w:szCs w:val="22"/>
          <w:lang w:val="en"/>
        </w:rPr>
        <w:fldChar w:fldCharType="end"/>
      </w:r>
    </w:p>
    <w:p w14:paraId="0350E073" w14:textId="1723867E" w:rsidR="007D43DD" w:rsidRDefault="007D43DD" w:rsidP="007D43DD">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eastAsia="SimSun"/>
          <w:sz w:val="22"/>
          <w:szCs w:val="22"/>
          <w:lang w:val="en"/>
        </w:rPr>
      </w:pPr>
    </w:p>
    <w:p w14:paraId="48EB420D" w14:textId="77777777" w:rsidR="007D43DD" w:rsidRPr="007D43DD" w:rsidRDefault="007D43DD" w:rsidP="007D43DD">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eastAsia="SimSun"/>
          <w:sz w:val="22"/>
          <w:szCs w:val="22"/>
          <w:lang w:val="en"/>
        </w:rPr>
      </w:pPr>
    </w:p>
    <w:p w14:paraId="09AC75A0" w14:textId="367C2008"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2E45D7">
        <w:rPr>
          <w:b/>
        </w:rPr>
        <w:t>Supplementary Table 1</w:t>
      </w:r>
      <w:r>
        <w:t>.</w:t>
      </w:r>
      <w:r w:rsidRPr="002E45D7">
        <w:t xml:space="preserve"> Performance during the familiarization phase</w:t>
      </w:r>
      <w:r>
        <w:t xml:space="preserve"> of statistical learning</w:t>
      </w:r>
      <w:r w:rsidRPr="002E45D7">
        <w:t>.</w:t>
      </w: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065484" w:rsidRPr="002E45D7" w14:paraId="3B0BD68B" w14:textId="77777777" w:rsidTr="00FA60F1">
        <w:trPr>
          <w:trHeight w:val="440"/>
        </w:trPr>
        <w:tc>
          <w:tcPr>
            <w:tcW w:w="1872" w:type="dxa"/>
            <w:shd w:val="clear" w:color="auto" w:fill="auto"/>
            <w:tcMar>
              <w:top w:w="100" w:type="dxa"/>
              <w:left w:w="100" w:type="dxa"/>
              <w:bottom w:w="100" w:type="dxa"/>
              <w:right w:w="100" w:type="dxa"/>
            </w:tcMar>
          </w:tcPr>
          <w:p w14:paraId="3829411C" w14:textId="77777777" w:rsidR="00065484" w:rsidRPr="002E45D7" w:rsidRDefault="00065484" w:rsidP="00FA60F1">
            <w:pPr>
              <w:widowControl w:val="0"/>
              <w:pBdr>
                <w:top w:val="nil"/>
                <w:left w:val="nil"/>
                <w:bottom w:val="nil"/>
                <w:right w:val="nil"/>
                <w:between w:val="nil"/>
              </w:pBdr>
            </w:pPr>
          </w:p>
        </w:tc>
        <w:tc>
          <w:tcPr>
            <w:tcW w:w="3744" w:type="dxa"/>
            <w:gridSpan w:val="2"/>
            <w:shd w:val="clear" w:color="auto" w:fill="auto"/>
            <w:tcMar>
              <w:top w:w="100" w:type="dxa"/>
              <w:left w:w="100" w:type="dxa"/>
              <w:bottom w:w="100" w:type="dxa"/>
              <w:right w:w="100" w:type="dxa"/>
            </w:tcMar>
          </w:tcPr>
          <w:p w14:paraId="21B39BAD" w14:textId="77777777" w:rsidR="00065484" w:rsidRPr="002E45D7" w:rsidRDefault="00065484" w:rsidP="00FA60F1">
            <w:pPr>
              <w:widowControl w:val="0"/>
              <w:jc w:val="center"/>
            </w:pPr>
          </w:p>
          <w:p w14:paraId="026800C9" w14:textId="77777777" w:rsidR="00065484" w:rsidRPr="002E45D7" w:rsidRDefault="00065484" w:rsidP="00FA60F1">
            <w:pPr>
              <w:widowControl w:val="0"/>
              <w:jc w:val="center"/>
            </w:pPr>
            <w:r w:rsidRPr="002E45D7">
              <w:t>A</w:t>
            </w:r>
            <w:r>
              <w:t xml:space="preserve">uditory </w:t>
            </w:r>
            <w:r w:rsidRPr="002E45D7">
              <w:t>SL</w:t>
            </w:r>
          </w:p>
        </w:tc>
        <w:tc>
          <w:tcPr>
            <w:tcW w:w="3744" w:type="dxa"/>
            <w:gridSpan w:val="2"/>
            <w:shd w:val="clear" w:color="auto" w:fill="auto"/>
            <w:tcMar>
              <w:top w:w="100" w:type="dxa"/>
              <w:left w:w="100" w:type="dxa"/>
              <w:bottom w:w="100" w:type="dxa"/>
              <w:right w:w="100" w:type="dxa"/>
            </w:tcMar>
          </w:tcPr>
          <w:p w14:paraId="6AF2D6B0" w14:textId="77777777" w:rsidR="00065484" w:rsidRPr="002E45D7" w:rsidRDefault="00065484" w:rsidP="00FA60F1">
            <w:pPr>
              <w:widowControl w:val="0"/>
              <w:jc w:val="center"/>
            </w:pPr>
          </w:p>
          <w:p w14:paraId="01231C93" w14:textId="77777777" w:rsidR="00065484" w:rsidRPr="002E45D7" w:rsidRDefault="00065484" w:rsidP="00FA60F1">
            <w:pPr>
              <w:widowControl w:val="0"/>
              <w:jc w:val="center"/>
            </w:pPr>
            <w:r w:rsidRPr="002E45D7">
              <w:t>V</w:t>
            </w:r>
            <w:r>
              <w:t xml:space="preserve">isual </w:t>
            </w:r>
            <w:r w:rsidRPr="002E45D7">
              <w:t>SL</w:t>
            </w:r>
          </w:p>
        </w:tc>
      </w:tr>
      <w:tr w:rsidR="00065484" w:rsidRPr="002E45D7" w14:paraId="00ED7A02" w14:textId="77777777" w:rsidTr="00FA60F1">
        <w:tc>
          <w:tcPr>
            <w:tcW w:w="1872" w:type="dxa"/>
            <w:shd w:val="clear" w:color="auto" w:fill="auto"/>
            <w:tcMar>
              <w:top w:w="100" w:type="dxa"/>
              <w:left w:w="100" w:type="dxa"/>
              <w:bottom w:w="100" w:type="dxa"/>
              <w:right w:w="100" w:type="dxa"/>
            </w:tcMar>
          </w:tcPr>
          <w:p w14:paraId="5032739B" w14:textId="77777777" w:rsidR="00065484" w:rsidRPr="002E45D7" w:rsidRDefault="00065484" w:rsidP="00FA60F1">
            <w:pPr>
              <w:widowControl w:val="0"/>
              <w:pBdr>
                <w:top w:val="nil"/>
                <w:left w:val="nil"/>
                <w:bottom w:val="nil"/>
                <w:right w:val="nil"/>
                <w:between w:val="nil"/>
              </w:pBdr>
            </w:pPr>
            <w:r w:rsidRPr="002E45D7">
              <w:t>Mean (SD)</w:t>
            </w:r>
          </w:p>
        </w:tc>
        <w:tc>
          <w:tcPr>
            <w:tcW w:w="1872" w:type="dxa"/>
            <w:shd w:val="clear" w:color="auto" w:fill="auto"/>
            <w:tcMar>
              <w:top w:w="100" w:type="dxa"/>
              <w:left w:w="100" w:type="dxa"/>
              <w:bottom w:w="100" w:type="dxa"/>
              <w:right w:w="100" w:type="dxa"/>
            </w:tcMar>
          </w:tcPr>
          <w:p w14:paraId="3A89CFD6" w14:textId="77777777" w:rsidR="00065484" w:rsidRPr="002E45D7" w:rsidRDefault="00065484" w:rsidP="00FA60F1">
            <w:pPr>
              <w:widowControl w:val="0"/>
              <w:pBdr>
                <w:top w:val="nil"/>
                <w:left w:val="nil"/>
                <w:bottom w:val="nil"/>
                <w:right w:val="nil"/>
                <w:between w:val="nil"/>
              </w:pBdr>
            </w:pPr>
            <w:r w:rsidRPr="002E45D7">
              <w:t>Mean RT (</w:t>
            </w:r>
            <w:proofErr w:type="spellStart"/>
            <w:r w:rsidRPr="002E45D7">
              <w:t>ms</w:t>
            </w:r>
            <w:proofErr w:type="spellEnd"/>
            <w:r w:rsidRPr="002E45D7">
              <w:t>)</w:t>
            </w:r>
          </w:p>
        </w:tc>
        <w:tc>
          <w:tcPr>
            <w:tcW w:w="1872" w:type="dxa"/>
            <w:shd w:val="clear" w:color="auto" w:fill="auto"/>
            <w:tcMar>
              <w:top w:w="100" w:type="dxa"/>
              <w:left w:w="100" w:type="dxa"/>
              <w:bottom w:w="100" w:type="dxa"/>
              <w:right w:w="100" w:type="dxa"/>
            </w:tcMar>
          </w:tcPr>
          <w:p w14:paraId="53F70601" w14:textId="59CDF607" w:rsidR="00065484" w:rsidRPr="002E45D7" w:rsidRDefault="00065484" w:rsidP="00FA60F1">
            <w:pPr>
              <w:widowControl w:val="0"/>
              <w:pBdr>
                <w:top w:val="nil"/>
                <w:left w:val="nil"/>
                <w:bottom w:val="nil"/>
                <w:right w:val="nil"/>
                <w:between w:val="nil"/>
              </w:pBdr>
            </w:pPr>
            <w:r w:rsidRPr="002E45D7">
              <w:t>Hit rate</w:t>
            </w:r>
          </w:p>
        </w:tc>
        <w:tc>
          <w:tcPr>
            <w:tcW w:w="1872" w:type="dxa"/>
            <w:shd w:val="clear" w:color="auto" w:fill="auto"/>
            <w:tcMar>
              <w:top w:w="100" w:type="dxa"/>
              <w:left w:w="100" w:type="dxa"/>
              <w:bottom w:w="100" w:type="dxa"/>
              <w:right w:w="100" w:type="dxa"/>
            </w:tcMar>
          </w:tcPr>
          <w:p w14:paraId="46AE3638" w14:textId="77777777" w:rsidR="00065484" w:rsidRPr="002E45D7" w:rsidRDefault="00065484" w:rsidP="00FA60F1">
            <w:pPr>
              <w:widowControl w:val="0"/>
              <w:pBdr>
                <w:top w:val="nil"/>
                <w:left w:val="nil"/>
                <w:bottom w:val="nil"/>
                <w:right w:val="nil"/>
                <w:between w:val="nil"/>
              </w:pBdr>
            </w:pPr>
            <w:r w:rsidRPr="002E45D7">
              <w:t>Mean RT (</w:t>
            </w:r>
            <w:proofErr w:type="spellStart"/>
            <w:r w:rsidRPr="002E45D7">
              <w:t>ms</w:t>
            </w:r>
            <w:proofErr w:type="spellEnd"/>
            <w:r w:rsidRPr="002E45D7">
              <w:t>)</w:t>
            </w:r>
          </w:p>
        </w:tc>
        <w:tc>
          <w:tcPr>
            <w:tcW w:w="1872" w:type="dxa"/>
            <w:shd w:val="clear" w:color="auto" w:fill="auto"/>
            <w:tcMar>
              <w:top w:w="100" w:type="dxa"/>
              <w:left w:w="100" w:type="dxa"/>
              <w:bottom w:w="100" w:type="dxa"/>
              <w:right w:w="100" w:type="dxa"/>
            </w:tcMar>
          </w:tcPr>
          <w:p w14:paraId="2462E4BA" w14:textId="77777777" w:rsidR="00065484" w:rsidRPr="002E45D7" w:rsidRDefault="00065484" w:rsidP="00FA60F1">
            <w:pPr>
              <w:widowControl w:val="0"/>
              <w:pBdr>
                <w:top w:val="nil"/>
                <w:left w:val="nil"/>
                <w:bottom w:val="nil"/>
                <w:right w:val="nil"/>
                <w:between w:val="nil"/>
              </w:pBdr>
            </w:pPr>
            <w:r w:rsidRPr="002E45D7">
              <w:t>Hit rate</w:t>
            </w:r>
          </w:p>
        </w:tc>
      </w:tr>
      <w:tr w:rsidR="00065484" w:rsidRPr="002E45D7" w14:paraId="43257575" w14:textId="77777777" w:rsidTr="00FA60F1">
        <w:tc>
          <w:tcPr>
            <w:tcW w:w="1872" w:type="dxa"/>
            <w:shd w:val="clear" w:color="auto" w:fill="auto"/>
            <w:tcMar>
              <w:top w:w="100" w:type="dxa"/>
              <w:left w:w="100" w:type="dxa"/>
              <w:bottom w:w="100" w:type="dxa"/>
              <w:right w:w="100" w:type="dxa"/>
            </w:tcMar>
          </w:tcPr>
          <w:p w14:paraId="316E4850" w14:textId="77777777" w:rsidR="00065484" w:rsidRPr="002E45D7" w:rsidRDefault="00065484" w:rsidP="00FA60F1">
            <w:pPr>
              <w:widowControl w:val="0"/>
              <w:pBdr>
                <w:top w:val="nil"/>
                <w:left w:val="nil"/>
                <w:bottom w:val="nil"/>
                <w:right w:val="nil"/>
                <w:between w:val="nil"/>
              </w:pBdr>
            </w:pPr>
            <w:r w:rsidRPr="002E45D7">
              <w:t>DD</w:t>
            </w:r>
          </w:p>
        </w:tc>
        <w:tc>
          <w:tcPr>
            <w:tcW w:w="1872" w:type="dxa"/>
            <w:shd w:val="clear" w:color="auto" w:fill="auto"/>
            <w:tcMar>
              <w:top w:w="100" w:type="dxa"/>
              <w:left w:w="100" w:type="dxa"/>
              <w:bottom w:w="100" w:type="dxa"/>
              <w:right w:w="100" w:type="dxa"/>
            </w:tcMar>
          </w:tcPr>
          <w:p w14:paraId="6ED8F7A2" w14:textId="122F2FA5" w:rsidR="00065484" w:rsidRPr="002E45D7" w:rsidRDefault="00065484" w:rsidP="00FA60F1">
            <w:pPr>
              <w:widowControl w:val="0"/>
              <w:pBdr>
                <w:top w:val="nil"/>
                <w:left w:val="nil"/>
                <w:bottom w:val="nil"/>
                <w:right w:val="nil"/>
                <w:between w:val="nil"/>
              </w:pBdr>
            </w:pPr>
            <w:r w:rsidRPr="002E45D7">
              <w:t>40</w:t>
            </w:r>
            <w:r w:rsidR="00475953">
              <w:t>0</w:t>
            </w:r>
            <w:r w:rsidRPr="002E45D7">
              <w:t>.</w:t>
            </w:r>
            <w:r w:rsidR="00475953">
              <w:t>3</w:t>
            </w:r>
            <w:r w:rsidRPr="002E45D7">
              <w:t xml:space="preserve"> (102.6)</w:t>
            </w:r>
          </w:p>
        </w:tc>
        <w:tc>
          <w:tcPr>
            <w:tcW w:w="1872" w:type="dxa"/>
            <w:shd w:val="clear" w:color="auto" w:fill="auto"/>
            <w:tcMar>
              <w:top w:w="100" w:type="dxa"/>
              <w:left w:w="100" w:type="dxa"/>
              <w:bottom w:w="100" w:type="dxa"/>
              <w:right w:w="100" w:type="dxa"/>
            </w:tcMar>
          </w:tcPr>
          <w:p w14:paraId="14A0EDA4" w14:textId="374375DA" w:rsidR="00065484" w:rsidRPr="002E45D7" w:rsidRDefault="00065484" w:rsidP="00FA60F1">
            <w:pPr>
              <w:widowControl w:val="0"/>
              <w:pBdr>
                <w:top w:val="nil"/>
                <w:left w:val="nil"/>
                <w:bottom w:val="nil"/>
                <w:right w:val="nil"/>
                <w:between w:val="nil"/>
              </w:pBdr>
            </w:pPr>
            <w:r w:rsidRPr="002E45D7">
              <w:t>0.5</w:t>
            </w:r>
            <w:r w:rsidR="00475953">
              <w:t>1</w:t>
            </w:r>
            <w:r w:rsidRPr="002E45D7">
              <w:t xml:space="preserve"> (0.20)</w:t>
            </w:r>
          </w:p>
        </w:tc>
        <w:tc>
          <w:tcPr>
            <w:tcW w:w="1872" w:type="dxa"/>
            <w:shd w:val="clear" w:color="auto" w:fill="auto"/>
            <w:tcMar>
              <w:top w:w="100" w:type="dxa"/>
              <w:left w:w="100" w:type="dxa"/>
              <w:bottom w:w="100" w:type="dxa"/>
              <w:right w:w="100" w:type="dxa"/>
            </w:tcMar>
          </w:tcPr>
          <w:p w14:paraId="7CC9581C" w14:textId="77777777" w:rsidR="00065484" w:rsidRPr="002E45D7" w:rsidRDefault="00065484" w:rsidP="00FA60F1">
            <w:pPr>
              <w:widowControl w:val="0"/>
              <w:pBdr>
                <w:top w:val="nil"/>
                <w:left w:val="nil"/>
                <w:bottom w:val="nil"/>
                <w:right w:val="nil"/>
                <w:between w:val="nil"/>
              </w:pBdr>
            </w:pPr>
            <w:r w:rsidRPr="002E45D7">
              <w:t>475.4 (70.8)</w:t>
            </w:r>
          </w:p>
        </w:tc>
        <w:tc>
          <w:tcPr>
            <w:tcW w:w="1872" w:type="dxa"/>
            <w:shd w:val="clear" w:color="auto" w:fill="auto"/>
            <w:tcMar>
              <w:top w:w="100" w:type="dxa"/>
              <w:left w:w="100" w:type="dxa"/>
              <w:bottom w:w="100" w:type="dxa"/>
              <w:right w:w="100" w:type="dxa"/>
            </w:tcMar>
          </w:tcPr>
          <w:p w14:paraId="53461877" w14:textId="77777777" w:rsidR="00065484" w:rsidRPr="002E45D7" w:rsidRDefault="00065484" w:rsidP="00FA60F1">
            <w:pPr>
              <w:widowControl w:val="0"/>
              <w:pBdr>
                <w:top w:val="nil"/>
                <w:left w:val="nil"/>
                <w:bottom w:val="nil"/>
                <w:right w:val="nil"/>
                <w:between w:val="nil"/>
              </w:pBdr>
            </w:pPr>
            <w:r w:rsidRPr="002E45D7">
              <w:t>0.96 (0.06)</w:t>
            </w:r>
          </w:p>
        </w:tc>
      </w:tr>
      <w:tr w:rsidR="00065484" w:rsidRPr="002E45D7" w14:paraId="5222D6A9" w14:textId="77777777" w:rsidTr="00FA60F1">
        <w:tc>
          <w:tcPr>
            <w:tcW w:w="1872" w:type="dxa"/>
            <w:shd w:val="clear" w:color="auto" w:fill="auto"/>
            <w:tcMar>
              <w:top w:w="100" w:type="dxa"/>
              <w:left w:w="100" w:type="dxa"/>
              <w:bottom w:w="100" w:type="dxa"/>
              <w:right w:w="100" w:type="dxa"/>
            </w:tcMar>
          </w:tcPr>
          <w:p w14:paraId="0F17D662" w14:textId="77777777" w:rsidR="00065484" w:rsidRPr="002E45D7" w:rsidRDefault="00065484" w:rsidP="00FA60F1">
            <w:pPr>
              <w:widowControl w:val="0"/>
              <w:pBdr>
                <w:top w:val="nil"/>
                <w:left w:val="nil"/>
                <w:bottom w:val="nil"/>
                <w:right w:val="nil"/>
                <w:between w:val="nil"/>
              </w:pBdr>
            </w:pPr>
            <w:r w:rsidRPr="002E45D7">
              <w:t>TYP</w:t>
            </w:r>
          </w:p>
        </w:tc>
        <w:tc>
          <w:tcPr>
            <w:tcW w:w="1872" w:type="dxa"/>
            <w:shd w:val="clear" w:color="auto" w:fill="auto"/>
            <w:tcMar>
              <w:top w:w="100" w:type="dxa"/>
              <w:left w:w="100" w:type="dxa"/>
              <w:bottom w:w="100" w:type="dxa"/>
              <w:right w:w="100" w:type="dxa"/>
            </w:tcMar>
          </w:tcPr>
          <w:p w14:paraId="20882F04" w14:textId="39B00D4E" w:rsidR="00065484" w:rsidRPr="002E45D7" w:rsidRDefault="00065484" w:rsidP="00FA60F1">
            <w:pPr>
              <w:widowControl w:val="0"/>
              <w:pBdr>
                <w:top w:val="nil"/>
                <w:left w:val="nil"/>
                <w:bottom w:val="nil"/>
                <w:right w:val="nil"/>
                <w:between w:val="nil"/>
              </w:pBdr>
            </w:pPr>
            <w:r w:rsidRPr="002E45D7">
              <w:t>3</w:t>
            </w:r>
            <w:r w:rsidR="00475953">
              <w:t>72</w:t>
            </w:r>
            <w:r w:rsidRPr="002E45D7">
              <w:t>.</w:t>
            </w:r>
            <w:r w:rsidR="00475953">
              <w:t>8</w:t>
            </w:r>
            <w:r w:rsidRPr="002E45D7">
              <w:t xml:space="preserve"> (88.76)</w:t>
            </w:r>
          </w:p>
        </w:tc>
        <w:tc>
          <w:tcPr>
            <w:tcW w:w="1872" w:type="dxa"/>
            <w:shd w:val="clear" w:color="auto" w:fill="auto"/>
            <w:tcMar>
              <w:top w:w="100" w:type="dxa"/>
              <w:left w:w="100" w:type="dxa"/>
              <w:bottom w:w="100" w:type="dxa"/>
              <w:right w:w="100" w:type="dxa"/>
            </w:tcMar>
          </w:tcPr>
          <w:p w14:paraId="238075E3" w14:textId="31FB291A" w:rsidR="00065484" w:rsidRPr="002E45D7" w:rsidRDefault="00065484" w:rsidP="00FA60F1">
            <w:pPr>
              <w:widowControl w:val="0"/>
              <w:pBdr>
                <w:top w:val="nil"/>
                <w:left w:val="nil"/>
                <w:bottom w:val="nil"/>
                <w:right w:val="nil"/>
                <w:between w:val="nil"/>
              </w:pBdr>
            </w:pPr>
            <w:r w:rsidRPr="002E45D7">
              <w:t>0.</w:t>
            </w:r>
            <w:r w:rsidR="00475953">
              <w:t>53</w:t>
            </w:r>
            <w:r w:rsidRPr="002E45D7">
              <w:t xml:space="preserve"> (0.25)</w:t>
            </w:r>
          </w:p>
        </w:tc>
        <w:tc>
          <w:tcPr>
            <w:tcW w:w="1872" w:type="dxa"/>
            <w:shd w:val="clear" w:color="auto" w:fill="auto"/>
            <w:tcMar>
              <w:top w:w="100" w:type="dxa"/>
              <w:left w:w="100" w:type="dxa"/>
              <w:bottom w:w="100" w:type="dxa"/>
              <w:right w:w="100" w:type="dxa"/>
            </w:tcMar>
          </w:tcPr>
          <w:p w14:paraId="1237393E" w14:textId="77777777" w:rsidR="00065484" w:rsidRPr="002E45D7" w:rsidRDefault="00065484" w:rsidP="00FA60F1">
            <w:pPr>
              <w:widowControl w:val="0"/>
              <w:pBdr>
                <w:top w:val="nil"/>
                <w:left w:val="nil"/>
                <w:bottom w:val="nil"/>
                <w:right w:val="nil"/>
                <w:between w:val="nil"/>
              </w:pBdr>
            </w:pPr>
            <w:r w:rsidRPr="002E45D7">
              <w:t>491.2 (70.1)</w:t>
            </w:r>
          </w:p>
        </w:tc>
        <w:tc>
          <w:tcPr>
            <w:tcW w:w="1872" w:type="dxa"/>
            <w:shd w:val="clear" w:color="auto" w:fill="auto"/>
            <w:tcMar>
              <w:top w:w="100" w:type="dxa"/>
              <w:left w:w="100" w:type="dxa"/>
              <w:bottom w:w="100" w:type="dxa"/>
              <w:right w:w="100" w:type="dxa"/>
            </w:tcMar>
          </w:tcPr>
          <w:p w14:paraId="6B9BC6B4" w14:textId="77777777" w:rsidR="00065484" w:rsidRPr="002E45D7" w:rsidRDefault="00065484" w:rsidP="00FA60F1">
            <w:pPr>
              <w:widowControl w:val="0"/>
              <w:pBdr>
                <w:top w:val="nil"/>
                <w:left w:val="nil"/>
                <w:bottom w:val="nil"/>
                <w:right w:val="nil"/>
                <w:between w:val="nil"/>
              </w:pBdr>
            </w:pPr>
            <w:r w:rsidRPr="002E45D7">
              <w:t>0.99 (0.03)</w:t>
            </w:r>
          </w:p>
        </w:tc>
      </w:tr>
    </w:tbl>
    <w:p w14:paraId="1D91E132"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0078FFCD" w14:textId="73121AAF"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228419B1" w14:textId="0D1A9A16" w:rsidR="001873F3" w:rsidRDefault="00470E69">
      <w:pPr>
        <w:rPr>
          <w:b/>
        </w:rPr>
      </w:pPr>
      <w:r w:rsidRPr="00065484">
        <w:rPr>
          <w:noProof/>
        </w:rPr>
        <w:drawing>
          <wp:anchor distT="0" distB="0" distL="114300" distR="114300" simplePos="0" relativeHeight="251669504" behindDoc="0" locked="0" layoutInCell="1" allowOverlap="1" wp14:anchorId="1EA47979" wp14:editId="1660B08C">
            <wp:simplePos x="0" y="0"/>
            <wp:positionH relativeFrom="margin">
              <wp:posOffset>3023137</wp:posOffset>
            </wp:positionH>
            <wp:positionV relativeFrom="margin">
              <wp:posOffset>3618230</wp:posOffset>
            </wp:positionV>
            <wp:extent cx="1148080" cy="358775"/>
            <wp:effectExtent l="0" t="0" r="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26346" t="68953" r="54298" b="14519"/>
                    <a:stretch/>
                  </pic:blipFill>
                  <pic:spPr bwMode="auto">
                    <a:xfrm>
                      <a:off x="0" y="0"/>
                      <a:ext cx="1148080" cy="358775"/>
                    </a:xfrm>
                    <a:prstGeom prst="rect">
                      <a:avLst/>
                    </a:prstGeom>
                    <a:ln>
                      <a:noFill/>
                    </a:ln>
                    <a:extLst>
                      <a:ext uri="{53640926-AAD7-44D8-BBD7-CCE9431645EC}">
                        <a14:shadowObscured xmlns:a14="http://schemas.microsoft.com/office/drawing/2010/main"/>
                      </a:ext>
                    </a:extLst>
                  </pic:spPr>
                </pic:pic>
              </a:graphicData>
            </a:graphic>
          </wp:anchor>
        </w:drawing>
      </w:r>
    </w:p>
    <w:p w14:paraId="27DA9FE0" w14:textId="2BC958D6" w:rsidR="001873F3" w:rsidRDefault="00AF1CB7">
      <w:pPr>
        <w:rPr>
          <w:b/>
        </w:rPr>
      </w:pPr>
      <w:r w:rsidRPr="00AF1CB7">
        <w:rPr>
          <w:b/>
          <w:noProof/>
        </w:rPr>
        <w:drawing>
          <wp:inline distT="0" distB="0" distL="0" distR="0" wp14:anchorId="60FA260F" wp14:editId="195696D7">
            <wp:extent cx="3626338" cy="2647119"/>
            <wp:effectExtent l="0" t="0" r="0" b="0"/>
            <wp:docPr id="24" name="Picture 2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scatter chart&#10;&#10;Description automatically generated"/>
                    <pic:cNvPicPr/>
                  </pic:nvPicPr>
                  <pic:blipFill>
                    <a:blip r:embed="rId14"/>
                    <a:stretch>
                      <a:fillRect/>
                    </a:stretch>
                  </pic:blipFill>
                  <pic:spPr>
                    <a:xfrm>
                      <a:off x="0" y="0"/>
                      <a:ext cx="3640856" cy="2657717"/>
                    </a:xfrm>
                    <a:prstGeom prst="rect">
                      <a:avLst/>
                    </a:prstGeom>
                  </pic:spPr>
                </pic:pic>
              </a:graphicData>
            </a:graphic>
          </wp:inline>
        </w:drawing>
      </w:r>
    </w:p>
    <w:p w14:paraId="166DCAA1" w14:textId="5FF64A51" w:rsidR="00C11959" w:rsidRPr="00065484" w:rsidRDefault="00C11959" w:rsidP="00C11959">
      <w:pPr>
        <w:widowControl w:val="0"/>
        <w:tabs>
          <w:tab w:val="left" w:pos="360"/>
          <w:tab w:val="left" w:pos="720"/>
          <w:tab w:val="left" w:pos="1080"/>
          <w:tab w:val="left" w:pos="1440"/>
          <w:tab w:val="left" w:pos="1800"/>
          <w:tab w:val="left" w:pos="2160"/>
          <w:tab w:val="left" w:pos="2880"/>
          <w:tab w:val="left" w:pos="3600"/>
          <w:tab w:val="left" w:pos="4320"/>
        </w:tabs>
        <w:jc w:val="both"/>
      </w:pPr>
      <w:r>
        <w:rPr>
          <w:b/>
          <w:bCs/>
        </w:rPr>
        <w:t xml:space="preserve">Supplemental </w:t>
      </w:r>
      <w:r w:rsidRPr="00065484">
        <w:rPr>
          <w:b/>
          <w:bCs/>
        </w:rPr>
        <w:t xml:space="preserve">Figure </w:t>
      </w:r>
      <w:r>
        <w:rPr>
          <w:b/>
          <w:bCs/>
        </w:rPr>
        <w:t>1</w:t>
      </w:r>
      <w:r w:rsidRPr="00065484">
        <w:rPr>
          <w:b/>
          <w:bCs/>
        </w:rPr>
        <w:t xml:space="preserve">. </w:t>
      </w:r>
      <w:r w:rsidRPr="00065484">
        <w:t xml:space="preserve">Relationships between </w:t>
      </w:r>
      <w:r>
        <w:t>procedural</w:t>
      </w:r>
      <w:r w:rsidRPr="00065484">
        <w:t xml:space="preserve"> learning and </w:t>
      </w:r>
      <w:r>
        <w:t>decoding skills</w:t>
      </w:r>
      <w:r w:rsidR="00470E69">
        <w:t xml:space="preserve"> across all participants and by group. </w:t>
      </w:r>
    </w:p>
    <w:p w14:paraId="5CEA9B87" w14:textId="3120D064" w:rsidR="00C11959" w:rsidRDefault="00C11959">
      <w:pPr>
        <w:rPr>
          <w:b/>
        </w:rPr>
      </w:pPr>
    </w:p>
    <w:p w14:paraId="57FD56B3" w14:textId="77777777" w:rsidR="001873F3" w:rsidRDefault="001873F3"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rPr>
      </w:pPr>
    </w:p>
    <w:p w14:paraId="3CFA1DA3" w14:textId="576EFD6E"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2E45D7">
        <w:rPr>
          <w:b/>
        </w:rPr>
        <w:t xml:space="preserve">Supplementary Table </w:t>
      </w:r>
      <w:r>
        <w:rPr>
          <w:b/>
        </w:rPr>
        <w:t>2</w:t>
      </w:r>
      <w:r>
        <w:t>.</w:t>
      </w:r>
      <w:r w:rsidRPr="002E45D7">
        <w:t xml:space="preserve"> Demographic information</w:t>
      </w:r>
      <w:r>
        <w:t>.</w:t>
      </w:r>
    </w:p>
    <w:tbl>
      <w:tblPr>
        <w:tblStyle w:val="a2"/>
        <w:tblW w:w="6962" w:type="dxa"/>
        <w:tblBorders>
          <w:top w:val="nil"/>
          <w:left w:val="nil"/>
          <w:bottom w:val="nil"/>
          <w:right w:val="nil"/>
          <w:insideH w:val="nil"/>
          <w:insideV w:val="nil"/>
        </w:tblBorders>
        <w:tblLayout w:type="fixed"/>
        <w:tblLook w:val="0600" w:firstRow="0" w:lastRow="0" w:firstColumn="0" w:lastColumn="0" w:noHBand="1" w:noVBand="1"/>
      </w:tblPr>
      <w:tblGrid>
        <w:gridCol w:w="3376"/>
        <w:gridCol w:w="1774"/>
        <w:gridCol w:w="1812"/>
      </w:tblGrid>
      <w:tr w:rsidR="00065484" w:rsidRPr="002E45D7" w14:paraId="1F9875AE" w14:textId="77777777" w:rsidTr="00FA60F1">
        <w:trPr>
          <w:trHeight w:val="432"/>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24FB89A" w14:textId="77777777" w:rsidR="00065484" w:rsidRPr="002E45D7" w:rsidRDefault="00065484" w:rsidP="00FA60F1">
            <w:pPr>
              <w:widowControl w:val="0"/>
              <w:pBdr>
                <w:top w:val="nil"/>
                <w:left w:val="nil"/>
                <w:bottom w:val="nil"/>
                <w:right w:val="nil"/>
                <w:between w:val="nil"/>
              </w:pBdr>
            </w:pPr>
            <w:r w:rsidRPr="002E45D7">
              <w:t xml:space="preserve">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769CEB4" w14:textId="77777777" w:rsidR="00065484" w:rsidRPr="002E45D7" w:rsidRDefault="00065484" w:rsidP="00FA60F1">
            <w:pPr>
              <w:widowControl w:val="0"/>
              <w:pBdr>
                <w:top w:val="nil"/>
                <w:left w:val="nil"/>
                <w:bottom w:val="nil"/>
                <w:right w:val="nil"/>
                <w:between w:val="nil"/>
              </w:pBdr>
            </w:pPr>
            <w:r w:rsidRPr="002E45D7">
              <w:t xml:space="preserve">  DD (N=26)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12B924E" w14:textId="77777777" w:rsidR="00065484" w:rsidRPr="002E45D7" w:rsidRDefault="00065484" w:rsidP="00FA60F1">
            <w:pPr>
              <w:widowControl w:val="0"/>
              <w:pBdr>
                <w:top w:val="nil"/>
                <w:left w:val="nil"/>
                <w:bottom w:val="nil"/>
                <w:right w:val="nil"/>
                <w:between w:val="nil"/>
              </w:pBdr>
            </w:pPr>
            <w:r w:rsidRPr="002E45D7">
              <w:t xml:space="preserve"> TYP (N=27)  </w:t>
            </w:r>
          </w:p>
        </w:tc>
      </w:tr>
      <w:tr w:rsidR="00587482" w:rsidRPr="002E45D7" w14:paraId="695D5FBE" w14:textId="77777777" w:rsidTr="008517DE">
        <w:trPr>
          <w:trHeight w:val="432"/>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AD1DF55" w14:textId="77777777" w:rsidR="00587482" w:rsidRPr="002E45D7" w:rsidRDefault="00587482" w:rsidP="00FA60F1">
            <w:pPr>
              <w:widowControl w:val="0"/>
              <w:pBdr>
                <w:top w:val="nil"/>
                <w:left w:val="nil"/>
                <w:bottom w:val="nil"/>
                <w:right w:val="nil"/>
                <w:between w:val="nil"/>
              </w:pBdr>
            </w:pPr>
          </w:p>
        </w:tc>
        <w:tc>
          <w:tcPr>
            <w:tcW w:w="3586" w:type="dxa"/>
            <w:gridSpan w:val="2"/>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5062622E" w14:textId="46899E81" w:rsidR="00587482" w:rsidRPr="002E45D7" w:rsidRDefault="00587482" w:rsidP="00FA60F1">
            <w:pPr>
              <w:widowControl w:val="0"/>
              <w:pBdr>
                <w:top w:val="nil"/>
                <w:left w:val="nil"/>
                <w:bottom w:val="nil"/>
                <w:right w:val="nil"/>
                <w:between w:val="nil"/>
              </w:pBdr>
            </w:pPr>
            <w:r>
              <w:t>Frequency (% of total in each group)</w:t>
            </w:r>
          </w:p>
        </w:tc>
      </w:tr>
      <w:tr w:rsidR="00065484" w:rsidRPr="002E45D7" w14:paraId="19ECFB42" w14:textId="77777777" w:rsidTr="00FA60F1">
        <w:trPr>
          <w:trHeight w:val="432"/>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6E768A8" w14:textId="77777777" w:rsidR="00065484" w:rsidRPr="002E45D7" w:rsidRDefault="00065484" w:rsidP="00FA60F1">
            <w:pPr>
              <w:widowControl w:val="0"/>
              <w:pBdr>
                <w:top w:val="nil"/>
                <w:left w:val="nil"/>
                <w:bottom w:val="nil"/>
                <w:right w:val="nil"/>
                <w:between w:val="nil"/>
              </w:pBdr>
            </w:pPr>
            <w:r w:rsidRPr="002E45D7">
              <w:t>History of Reading Delay</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6A6C3B4" w14:textId="77777777" w:rsidR="00065484" w:rsidRPr="002E45D7" w:rsidRDefault="00065484" w:rsidP="00FA60F1">
            <w:pPr>
              <w:widowControl w:val="0"/>
              <w:pBdr>
                <w:top w:val="nil"/>
                <w:left w:val="nil"/>
                <w:bottom w:val="nil"/>
                <w:right w:val="nil"/>
                <w:between w:val="nil"/>
              </w:pBdr>
            </w:pPr>
            <w:r w:rsidRPr="002E45D7">
              <w:t xml:space="preserve"> 19 (73.1%)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6AEC5F4" w14:textId="77777777" w:rsidR="00065484" w:rsidRPr="002E45D7" w:rsidRDefault="00065484" w:rsidP="00FA60F1">
            <w:pPr>
              <w:widowControl w:val="0"/>
              <w:pBdr>
                <w:top w:val="nil"/>
                <w:left w:val="nil"/>
                <w:bottom w:val="nil"/>
                <w:right w:val="nil"/>
                <w:between w:val="nil"/>
              </w:pBdr>
            </w:pPr>
            <w:r w:rsidRPr="002E45D7">
              <w:t xml:space="preserve">  1 (3.7</w:t>
            </w:r>
            <w:proofErr w:type="gramStart"/>
            <w:r w:rsidRPr="002E45D7">
              <w:t xml:space="preserve">%)   </w:t>
            </w:r>
            <w:proofErr w:type="gramEnd"/>
          </w:p>
        </w:tc>
      </w:tr>
      <w:tr w:rsidR="00065484" w:rsidRPr="002E45D7" w14:paraId="44F99502"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36FCFBF" w14:textId="77777777" w:rsidR="00065484" w:rsidRPr="002E45D7" w:rsidRDefault="00065484" w:rsidP="00FA60F1">
            <w:pPr>
              <w:widowControl w:val="0"/>
              <w:pBdr>
                <w:top w:val="nil"/>
                <w:left w:val="nil"/>
                <w:bottom w:val="nil"/>
                <w:right w:val="nil"/>
                <w:between w:val="nil"/>
              </w:pBdr>
            </w:pPr>
            <w:r w:rsidRPr="002E45D7">
              <w:t>History of Language Delay</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38191C6" w14:textId="77777777" w:rsidR="00065484" w:rsidRPr="002E45D7" w:rsidRDefault="00065484" w:rsidP="00FA60F1">
            <w:pPr>
              <w:widowControl w:val="0"/>
              <w:pBdr>
                <w:top w:val="nil"/>
                <w:left w:val="nil"/>
                <w:bottom w:val="nil"/>
                <w:right w:val="nil"/>
                <w:between w:val="nil"/>
              </w:pBdr>
            </w:pPr>
            <w:r w:rsidRPr="002E45D7">
              <w:t xml:space="preserve">  2 (7.7</w:t>
            </w:r>
            <w:proofErr w:type="gramStart"/>
            <w:r w:rsidRPr="002E45D7">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CC24C64" w14:textId="77777777" w:rsidR="00065484" w:rsidRPr="002E45D7" w:rsidRDefault="00065484" w:rsidP="00FA60F1">
            <w:pPr>
              <w:widowControl w:val="0"/>
              <w:pBdr>
                <w:top w:val="nil"/>
                <w:left w:val="nil"/>
                <w:bottom w:val="nil"/>
                <w:right w:val="nil"/>
                <w:between w:val="nil"/>
              </w:pBdr>
            </w:pPr>
            <w:r w:rsidRPr="002E45D7">
              <w:t xml:space="preserve">  0 (0.0</w:t>
            </w:r>
            <w:proofErr w:type="gramStart"/>
            <w:r w:rsidRPr="002E45D7">
              <w:t xml:space="preserve">%)   </w:t>
            </w:r>
            <w:proofErr w:type="gramEnd"/>
          </w:p>
        </w:tc>
      </w:tr>
      <w:tr w:rsidR="00065484" w:rsidRPr="002E45D7" w14:paraId="39F10376"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5D65128" w14:textId="77777777" w:rsidR="00065484" w:rsidRPr="002E45D7" w:rsidRDefault="00065484" w:rsidP="00FA60F1">
            <w:pPr>
              <w:widowControl w:val="0"/>
              <w:pBdr>
                <w:top w:val="nil"/>
                <w:left w:val="nil"/>
                <w:bottom w:val="nil"/>
                <w:right w:val="nil"/>
                <w:between w:val="nil"/>
              </w:pBdr>
            </w:pPr>
            <w:r w:rsidRPr="002E45D7">
              <w:t xml:space="preserve">Diagnosis </w:t>
            </w:r>
            <w:r>
              <w:t xml:space="preserve">of </w:t>
            </w:r>
            <w:r w:rsidRPr="002E45D7">
              <w:t>Dyslexia</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9F446CA" w14:textId="77777777" w:rsidR="00065484" w:rsidRPr="002E45D7" w:rsidRDefault="00065484" w:rsidP="00FA60F1">
            <w:pPr>
              <w:widowControl w:val="0"/>
              <w:pBdr>
                <w:top w:val="nil"/>
                <w:left w:val="nil"/>
                <w:bottom w:val="nil"/>
                <w:right w:val="nil"/>
                <w:between w:val="nil"/>
              </w:pBdr>
            </w:pPr>
            <w:r w:rsidRPr="002E45D7">
              <w:t xml:space="preserve"> 20 (76.9%)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B4CBCBA" w14:textId="77777777" w:rsidR="00065484" w:rsidRPr="002E45D7" w:rsidRDefault="00065484" w:rsidP="00FA60F1">
            <w:pPr>
              <w:widowControl w:val="0"/>
              <w:pBdr>
                <w:top w:val="nil"/>
                <w:left w:val="nil"/>
                <w:bottom w:val="nil"/>
                <w:right w:val="nil"/>
                <w:between w:val="nil"/>
              </w:pBdr>
            </w:pPr>
            <w:r w:rsidRPr="002E45D7">
              <w:t xml:space="preserve">  0 (0.0</w:t>
            </w:r>
            <w:proofErr w:type="gramStart"/>
            <w:r w:rsidRPr="002E45D7">
              <w:t xml:space="preserve">%)   </w:t>
            </w:r>
            <w:proofErr w:type="gramEnd"/>
          </w:p>
        </w:tc>
      </w:tr>
      <w:tr w:rsidR="00065484" w:rsidRPr="002E45D7" w14:paraId="7493F8B2"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E1EA22D" w14:textId="77777777" w:rsidR="00065484" w:rsidRPr="002E45D7" w:rsidRDefault="00065484" w:rsidP="00FA60F1">
            <w:pPr>
              <w:widowControl w:val="0"/>
              <w:pBdr>
                <w:top w:val="nil"/>
                <w:left w:val="nil"/>
                <w:bottom w:val="nil"/>
                <w:right w:val="nil"/>
                <w:between w:val="nil"/>
              </w:pBdr>
            </w:pPr>
            <w:r w:rsidRPr="002E45D7">
              <w:t xml:space="preserve">Diagnosis </w:t>
            </w:r>
            <w:r>
              <w:t xml:space="preserve">of </w:t>
            </w:r>
            <w:r w:rsidRPr="002E45D7">
              <w:t>ADHD</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8409029" w14:textId="77777777" w:rsidR="00065484" w:rsidRPr="002E45D7" w:rsidRDefault="00065484" w:rsidP="00FA60F1">
            <w:pPr>
              <w:widowControl w:val="0"/>
              <w:pBdr>
                <w:top w:val="nil"/>
                <w:left w:val="nil"/>
                <w:bottom w:val="nil"/>
                <w:right w:val="nil"/>
                <w:between w:val="nil"/>
              </w:pBdr>
            </w:pPr>
            <w:r w:rsidRPr="002E45D7">
              <w:t xml:space="preserve">  1 (3.8</w:t>
            </w:r>
            <w:proofErr w:type="gramStart"/>
            <w:r w:rsidRPr="002E45D7">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E73974" w14:textId="77777777" w:rsidR="00065484" w:rsidRPr="002E45D7" w:rsidRDefault="00065484" w:rsidP="00FA60F1">
            <w:pPr>
              <w:widowControl w:val="0"/>
              <w:pBdr>
                <w:top w:val="nil"/>
                <w:left w:val="nil"/>
                <w:bottom w:val="nil"/>
                <w:right w:val="nil"/>
                <w:between w:val="nil"/>
              </w:pBdr>
            </w:pPr>
            <w:r w:rsidRPr="002E45D7">
              <w:t xml:space="preserve">  1 (3.7</w:t>
            </w:r>
            <w:proofErr w:type="gramStart"/>
            <w:r w:rsidRPr="002E45D7">
              <w:t xml:space="preserve">%)   </w:t>
            </w:r>
            <w:proofErr w:type="gramEnd"/>
          </w:p>
        </w:tc>
      </w:tr>
      <w:tr w:rsidR="00065484" w:rsidRPr="002E45D7" w14:paraId="10F0F96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BB8B188" w14:textId="5095E434" w:rsidR="00065484" w:rsidRPr="002E45D7" w:rsidRDefault="00065484" w:rsidP="00FA60F1">
            <w:pPr>
              <w:widowControl w:val="0"/>
              <w:pBdr>
                <w:top w:val="nil"/>
                <w:left w:val="nil"/>
                <w:bottom w:val="nil"/>
                <w:right w:val="nil"/>
                <w:between w:val="nil"/>
              </w:pBdr>
            </w:pPr>
            <w:r w:rsidRPr="002E45D7">
              <w:t>Rac</w:t>
            </w:r>
            <w:r w:rsidR="00A276DE">
              <w:t>ial Group</w:t>
            </w:r>
            <w:r w:rsidR="00587482">
              <w:t>s</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77FABC3" w14:textId="77777777" w:rsidR="00065484" w:rsidRPr="002E45D7" w:rsidRDefault="00065484" w:rsidP="00FA60F1">
            <w:pPr>
              <w:widowControl w:val="0"/>
              <w:pBdr>
                <w:top w:val="nil"/>
                <w:left w:val="nil"/>
                <w:bottom w:val="nil"/>
                <w:right w:val="nil"/>
                <w:between w:val="nil"/>
              </w:pBdr>
            </w:pP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7ED2D55" w14:textId="77777777" w:rsidR="00065484" w:rsidRPr="002E45D7" w:rsidRDefault="00065484" w:rsidP="00FA60F1">
            <w:pPr>
              <w:widowControl w:val="0"/>
              <w:pBdr>
                <w:top w:val="nil"/>
                <w:left w:val="nil"/>
                <w:bottom w:val="nil"/>
                <w:right w:val="nil"/>
                <w:between w:val="nil"/>
              </w:pBdr>
            </w:pPr>
          </w:p>
        </w:tc>
      </w:tr>
      <w:tr w:rsidR="00065484" w:rsidRPr="002E45D7" w14:paraId="4F879284"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9C06D6" w14:textId="77777777" w:rsidR="00065484" w:rsidRPr="002E45D7" w:rsidRDefault="00065484" w:rsidP="00FA60F1">
            <w:pPr>
              <w:widowControl w:val="0"/>
              <w:pBdr>
                <w:top w:val="nil"/>
                <w:left w:val="nil"/>
                <w:bottom w:val="nil"/>
                <w:right w:val="nil"/>
                <w:between w:val="nil"/>
              </w:pBdr>
            </w:pPr>
            <w:r w:rsidRPr="002E45D7">
              <w:t xml:space="preserve">  Whi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BEF83E" w14:textId="77777777" w:rsidR="00065484" w:rsidRPr="002E45D7" w:rsidRDefault="00065484" w:rsidP="00FA60F1">
            <w:pPr>
              <w:widowControl w:val="0"/>
              <w:pBdr>
                <w:top w:val="nil"/>
                <w:left w:val="nil"/>
                <w:bottom w:val="nil"/>
                <w:right w:val="nil"/>
                <w:between w:val="nil"/>
              </w:pBdr>
            </w:pPr>
            <w:r w:rsidRPr="002E45D7">
              <w:t xml:space="preserve"> 22 (84.6%)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446145A" w14:textId="77777777" w:rsidR="00065484" w:rsidRPr="002E45D7" w:rsidRDefault="00065484" w:rsidP="00FA60F1">
            <w:pPr>
              <w:widowControl w:val="0"/>
              <w:pBdr>
                <w:top w:val="nil"/>
                <w:left w:val="nil"/>
                <w:bottom w:val="nil"/>
                <w:right w:val="nil"/>
                <w:between w:val="nil"/>
              </w:pBdr>
            </w:pPr>
            <w:r w:rsidRPr="002E45D7">
              <w:t xml:space="preserve"> 24 (88.9%)  </w:t>
            </w:r>
          </w:p>
        </w:tc>
      </w:tr>
      <w:tr w:rsidR="00065484" w:rsidRPr="002E45D7" w14:paraId="459C9310"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F0CB948" w14:textId="77777777" w:rsidR="00065484" w:rsidRPr="002E45D7" w:rsidRDefault="00065484" w:rsidP="00FA60F1">
            <w:pPr>
              <w:widowControl w:val="0"/>
              <w:pBdr>
                <w:top w:val="nil"/>
                <w:left w:val="nil"/>
                <w:bottom w:val="nil"/>
                <w:right w:val="nil"/>
                <w:between w:val="nil"/>
              </w:pBdr>
            </w:pPr>
            <w:r w:rsidRPr="002E45D7">
              <w:t xml:space="preserve">  Black/African American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62CC524" w14:textId="77777777" w:rsidR="00065484" w:rsidRPr="002E45D7" w:rsidRDefault="00065484" w:rsidP="00FA60F1">
            <w:pPr>
              <w:widowControl w:val="0"/>
              <w:pBdr>
                <w:top w:val="nil"/>
                <w:left w:val="nil"/>
                <w:bottom w:val="nil"/>
                <w:right w:val="nil"/>
                <w:between w:val="nil"/>
              </w:pBdr>
            </w:pPr>
            <w:r w:rsidRPr="002E45D7">
              <w:t xml:space="preserve">  4 (15.4%)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E93C295" w14:textId="77777777" w:rsidR="00065484" w:rsidRPr="002E45D7" w:rsidRDefault="00065484" w:rsidP="00FA60F1">
            <w:pPr>
              <w:widowControl w:val="0"/>
              <w:pBdr>
                <w:top w:val="nil"/>
                <w:left w:val="nil"/>
                <w:bottom w:val="nil"/>
                <w:right w:val="nil"/>
                <w:between w:val="nil"/>
              </w:pBdr>
            </w:pPr>
            <w:r w:rsidRPr="002E45D7">
              <w:t xml:space="preserve">  3 (11.1%)  </w:t>
            </w:r>
          </w:p>
        </w:tc>
      </w:tr>
      <w:tr w:rsidR="00065484" w:rsidRPr="002E45D7" w14:paraId="7E838037"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2C2AADA" w14:textId="77777777" w:rsidR="00065484" w:rsidRPr="002E45D7" w:rsidRDefault="00065484" w:rsidP="00FA60F1">
            <w:pPr>
              <w:widowControl w:val="0"/>
              <w:pBdr>
                <w:top w:val="nil"/>
                <w:left w:val="nil"/>
                <w:bottom w:val="nil"/>
                <w:right w:val="nil"/>
                <w:between w:val="nil"/>
              </w:pBdr>
            </w:pPr>
            <w:r w:rsidRPr="002E45D7">
              <w:t xml:space="preserve">  Hispanic</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1211F1A" w14:textId="77777777" w:rsidR="00065484" w:rsidRPr="002E45D7" w:rsidRDefault="00065484" w:rsidP="00FA60F1">
            <w:pPr>
              <w:widowControl w:val="0"/>
              <w:pBdr>
                <w:top w:val="nil"/>
                <w:left w:val="nil"/>
                <w:bottom w:val="nil"/>
                <w:right w:val="nil"/>
                <w:between w:val="nil"/>
              </w:pBdr>
            </w:pPr>
            <w:r w:rsidRPr="002E45D7">
              <w:t xml:space="preserve">  0 (0.0</w:t>
            </w:r>
            <w:proofErr w:type="gramStart"/>
            <w:r w:rsidRPr="002E45D7">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EB2DAE0" w14:textId="77777777" w:rsidR="00065484" w:rsidRPr="002E45D7" w:rsidRDefault="00065484" w:rsidP="00FA60F1">
            <w:pPr>
              <w:widowControl w:val="0"/>
              <w:pBdr>
                <w:top w:val="nil"/>
                <w:left w:val="nil"/>
                <w:bottom w:val="nil"/>
                <w:right w:val="nil"/>
                <w:between w:val="nil"/>
              </w:pBdr>
            </w:pPr>
            <w:r w:rsidRPr="002E45D7">
              <w:t xml:space="preserve">  1 (3.7</w:t>
            </w:r>
            <w:proofErr w:type="gramStart"/>
            <w:r w:rsidRPr="002E45D7">
              <w:t xml:space="preserve">%)   </w:t>
            </w:r>
            <w:proofErr w:type="gramEnd"/>
          </w:p>
        </w:tc>
      </w:tr>
      <w:tr w:rsidR="00065484" w:rsidRPr="002E45D7" w14:paraId="31899FB1"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5DAAAB4" w14:textId="42798F2C" w:rsidR="00065484" w:rsidRPr="002E45D7" w:rsidRDefault="00065484" w:rsidP="00FA60F1">
            <w:pPr>
              <w:widowControl w:val="0"/>
              <w:pBdr>
                <w:top w:val="nil"/>
                <w:left w:val="nil"/>
                <w:bottom w:val="nil"/>
                <w:right w:val="nil"/>
                <w:between w:val="nil"/>
              </w:pBdr>
            </w:pPr>
            <w:r w:rsidRPr="002E45D7">
              <w:t>Income</w:t>
            </w:r>
            <w:r w:rsidR="00587482">
              <w:t xml:space="preserve"> (in dollars per year)</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0D38473" w14:textId="77777777" w:rsidR="00065484" w:rsidRPr="002E45D7" w:rsidRDefault="00065484" w:rsidP="00FA60F1">
            <w:pPr>
              <w:widowControl w:val="0"/>
              <w:pBdr>
                <w:top w:val="nil"/>
                <w:left w:val="nil"/>
                <w:bottom w:val="nil"/>
                <w:right w:val="nil"/>
                <w:between w:val="nil"/>
              </w:pBdr>
            </w:pP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D8CE713" w14:textId="77777777" w:rsidR="00065484" w:rsidRPr="002E45D7" w:rsidRDefault="00065484" w:rsidP="00FA60F1">
            <w:pPr>
              <w:widowControl w:val="0"/>
              <w:pBdr>
                <w:top w:val="nil"/>
                <w:left w:val="nil"/>
                <w:bottom w:val="nil"/>
                <w:right w:val="nil"/>
                <w:between w:val="nil"/>
              </w:pBdr>
            </w:pPr>
          </w:p>
        </w:tc>
      </w:tr>
      <w:tr w:rsidR="00065484" w:rsidRPr="002E45D7" w14:paraId="7BD75781"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C01BCD" w14:textId="77777777" w:rsidR="00065484" w:rsidRPr="002E45D7" w:rsidRDefault="00065484" w:rsidP="00FA60F1">
            <w:pPr>
              <w:widowControl w:val="0"/>
              <w:pBdr>
                <w:top w:val="nil"/>
                <w:left w:val="nil"/>
                <w:bottom w:val="nil"/>
                <w:right w:val="nil"/>
                <w:between w:val="nil"/>
              </w:pBdr>
            </w:pPr>
            <w:r w:rsidRPr="002E45D7">
              <w:t xml:space="preserve">  &lt;3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F73A6C" w14:textId="77777777" w:rsidR="00065484" w:rsidRPr="002E45D7" w:rsidRDefault="00065484" w:rsidP="00FA60F1">
            <w:pPr>
              <w:widowControl w:val="0"/>
              <w:pBdr>
                <w:top w:val="nil"/>
                <w:left w:val="nil"/>
                <w:bottom w:val="nil"/>
                <w:right w:val="nil"/>
                <w:between w:val="nil"/>
              </w:pBdr>
            </w:pPr>
            <w:r w:rsidRPr="002E45D7">
              <w:t xml:space="preserve">  6 (24.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A892EDA" w14:textId="77777777" w:rsidR="00065484" w:rsidRPr="002E45D7" w:rsidRDefault="00065484" w:rsidP="00FA60F1">
            <w:pPr>
              <w:widowControl w:val="0"/>
              <w:pBdr>
                <w:top w:val="nil"/>
                <w:left w:val="nil"/>
                <w:bottom w:val="nil"/>
                <w:right w:val="nil"/>
                <w:between w:val="nil"/>
              </w:pBdr>
            </w:pPr>
            <w:r w:rsidRPr="002E45D7">
              <w:t xml:space="preserve">  3 (11.5%)  </w:t>
            </w:r>
          </w:p>
        </w:tc>
      </w:tr>
      <w:tr w:rsidR="00065484" w:rsidRPr="002E45D7" w14:paraId="59BE8A5B"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F44E8E0" w14:textId="77777777" w:rsidR="00065484" w:rsidRPr="002E45D7" w:rsidRDefault="00065484" w:rsidP="00FA60F1">
            <w:pPr>
              <w:widowControl w:val="0"/>
              <w:pBdr>
                <w:top w:val="nil"/>
                <w:left w:val="nil"/>
                <w:bottom w:val="nil"/>
                <w:right w:val="nil"/>
                <w:between w:val="nil"/>
              </w:pBdr>
            </w:pPr>
            <w:r w:rsidRPr="002E45D7">
              <w:t xml:space="preserve">  30-6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1A69A56" w14:textId="77777777" w:rsidR="00065484" w:rsidRPr="002E45D7" w:rsidRDefault="00065484" w:rsidP="00FA60F1">
            <w:pPr>
              <w:widowControl w:val="0"/>
              <w:pBdr>
                <w:top w:val="nil"/>
                <w:left w:val="nil"/>
                <w:bottom w:val="nil"/>
                <w:right w:val="nil"/>
                <w:between w:val="nil"/>
              </w:pBdr>
            </w:pPr>
            <w:r w:rsidRPr="002E45D7">
              <w:t xml:space="preserve"> 11 (44.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7BC196" w14:textId="77777777" w:rsidR="00065484" w:rsidRPr="002E45D7" w:rsidRDefault="00065484" w:rsidP="00FA60F1">
            <w:pPr>
              <w:widowControl w:val="0"/>
              <w:pBdr>
                <w:top w:val="nil"/>
                <w:left w:val="nil"/>
                <w:bottom w:val="nil"/>
                <w:right w:val="nil"/>
                <w:between w:val="nil"/>
              </w:pBdr>
            </w:pPr>
            <w:r w:rsidRPr="002E45D7">
              <w:t xml:space="preserve">  9 (34.6%)  </w:t>
            </w:r>
          </w:p>
        </w:tc>
      </w:tr>
      <w:tr w:rsidR="00065484" w:rsidRPr="002E45D7" w14:paraId="7763E548"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CEB05A" w14:textId="77777777" w:rsidR="00065484" w:rsidRPr="002E45D7" w:rsidRDefault="00065484" w:rsidP="00FA60F1">
            <w:pPr>
              <w:widowControl w:val="0"/>
              <w:pBdr>
                <w:top w:val="nil"/>
                <w:left w:val="nil"/>
                <w:bottom w:val="nil"/>
                <w:right w:val="nil"/>
                <w:between w:val="nil"/>
              </w:pBdr>
            </w:pPr>
            <w:r w:rsidRPr="002E45D7">
              <w:t xml:space="preserve">  60-10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507117" w14:textId="77777777" w:rsidR="00065484" w:rsidRPr="002E45D7" w:rsidRDefault="00065484" w:rsidP="00FA60F1">
            <w:pPr>
              <w:widowControl w:val="0"/>
              <w:pBdr>
                <w:top w:val="nil"/>
                <w:left w:val="nil"/>
                <w:bottom w:val="nil"/>
                <w:right w:val="nil"/>
                <w:between w:val="nil"/>
              </w:pBdr>
            </w:pPr>
            <w:r w:rsidRPr="002E45D7">
              <w:t xml:space="preserve">  4 (16.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20F7E10" w14:textId="77777777" w:rsidR="00065484" w:rsidRPr="002E45D7" w:rsidRDefault="00065484" w:rsidP="00FA60F1">
            <w:pPr>
              <w:widowControl w:val="0"/>
              <w:pBdr>
                <w:top w:val="nil"/>
                <w:left w:val="nil"/>
                <w:bottom w:val="nil"/>
                <w:right w:val="nil"/>
                <w:between w:val="nil"/>
              </w:pBdr>
            </w:pPr>
            <w:r w:rsidRPr="002E45D7">
              <w:t xml:space="preserve">  3 (11.5%)  </w:t>
            </w:r>
          </w:p>
        </w:tc>
      </w:tr>
      <w:tr w:rsidR="00065484" w:rsidRPr="002E45D7" w14:paraId="34C4816A"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E5FE135" w14:textId="77777777" w:rsidR="00065484" w:rsidRPr="002E45D7" w:rsidRDefault="00065484" w:rsidP="00FA60F1">
            <w:pPr>
              <w:widowControl w:val="0"/>
              <w:pBdr>
                <w:top w:val="nil"/>
                <w:left w:val="nil"/>
                <w:bottom w:val="nil"/>
                <w:right w:val="nil"/>
                <w:between w:val="nil"/>
              </w:pBdr>
            </w:pPr>
            <w:r w:rsidRPr="002E45D7">
              <w:t xml:space="preserve">  &gt;10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4F9761" w14:textId="77777777" w:rsidR="00065484" w:rsidRPr="002E45D7" w:rsidRDefault="00065484" w:rsidP="00FA60F1">
            <w:pPr>
              <w:widowControl w:val="0"/>
              <w:pBdr>
                <w:top w:val="nil"/>
                <w:left w:val="nil"/>
                <w:bottom w:val="nil"/>
                <w:right w:val="nil"/>
                <w:between w:val="nil"/>
              </w:pBdr>
            </w:pPr>
            <w:r w:rsidRPr="002E45D7">
              <w:t xml:space="preserve">  4 (16.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B6F3802" w14:textId="77777777" w:rsidR="00065484" w:rsidRPr="002E45D7" w:rsidRDefault="00065484" w:rsidP="00FA60F1">
            <w:pPr>
              <w:widowControl w:val="0"/>
              <w:pBdr>
                <w:top w:val="nil"/>
                <w:left w:val="nil"/>
                <w:bottom w:val="nil"/>
                <w:right w:val="nil"/>
                <w:between w:val="nil"/>
              </w:pBdr>
            </w:pPr>
            <w:r w:rsidRPr="002E45D7">
              <w:t xml:space="preserve"> 11 (42.3%)  </w:t>
            </w:r>
          </w:p>
        </w:tc>
      </w:tr>
      <w:tr w:rsidR="00065484" w:rsidRPr="002E45D7" w14:paraId="722ED20B"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1A58D6E" w14:textId="3CB31D62" w:rsidR="00065484" w:rsidRPr="002E45D7" w:rsidRDefault="00065484" w:rsidP="00FA60F1">
            <w:pPr>
              <w:widowControl w:val="0"/>
              <w:pBdr>
                <w:top w:val="nil"/>
                <w:left w:val="nil"/>
                <w:bottom w:val="nil"/>
                <w:right w:val="nil"/>
                <w:between w:val="nil"/>
              </w:pBdr>
            </w:pPr>
            <w:r w:rsidRPr="002E45D7">
              <w:t>Education</w:t>
            </w:r>
            <w:r w:rsidR="00587482">
              <w:t xml:space="preserve">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72FB190" w14:textId="77777777" w:rsidR="00065484" w:rsidRPr="002E45D7" w:rsidRDefault="00065484" w:rsidP="00FA60F1">
            <w:pPr>
              <w:widowControl w:val="0"/>
              <w:pBdr>
                <w:top w:val="nil"/>
                <w:left w:val="nil"/>
                <w:bottom w:val="nil"/>
                <w:right w:val="nil"/>
                <w:between w:val="nil"/>
              </w:pBdr>
            </w:pPr>
            <w:r w:rsidRPr="002E45D7">
              <w:t xml:space="preserve">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BBBE435" w14:textId="77777777" w:rsidR="00065484" w:rsidRPr="002E45D7" w:rsidRDefault="00065484" w:rsidP="00FA60F1">
            <w:pPr>
              <w:widowControl w:val="0"/>
              <w:pBdr>
                <w:top w:val="nil"/>
                <w:left w:val="nil"/>
                <w:bottom w:val="nil"/>
                <w:right w:val="nil"/>
                <w:between w:val="nil"/>
              </w:pBdr>
            </w:pPr>
            <w:r w:rsidRPr="002E45D7">
              <w:t xml:space="preserve">             </w:t>
            </w:r>
          </w:p>
        </w:tc>
      </w:tr>
      <w:tr w:rsidR="00065484" w:rsidRPr="002E45D7" w14:paraId="5635A67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93CD587" w14:textId="77777777" w:rsidR="00065484" w:rsidRPr="002E45D7" w:rsidRDefault="00065484" w:rsidP="00FA60F1">
            <w:pPr>
              <w:widowControl w:val="0"/>
              <w:pBdr>
                <w:top w:val="nil"/>
                <w:left w:val="nil"/>
                <w:bottom w:val="nil"/>
                <w:right w:val="nil"/>
                <w:between w:val="nil"/>
              </w:pBdr>
            </w:pPr>
            <w:r w:rsidRPr="002E45D7">
              <w:t xml:space="preserve">  Less</w:t>
            </w:r>
            <w:r>
              <w:t xml:space="preserve"> than </w:t>
            </w:r>
            <w:r w:rsidRPr="002E45D7">
              <w:t>7</w:t>
            </w:r>
            <w:r w:rsidRPr="00EE5BEC">
              <w:rPr>
                <w:vertAlign w:val="superscript"/>
              </w:rPr>
              <w:t>th</w:t>
            </w:r>
            <w:r>
              <w:t xml:space="preserve"> </w:t>
            </w:r>
            <w:r w:rsidRPr="002E45D7">
              <w:t>Gr</w:t>
            </w:r>
            <w:r>
              <w:t>a</w:t>
            </w:r>
            <w:r w:rsidRPr="002E45D7">
              <w:t>d</w:t>
            </w:r>
            <w:r>
              <w: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D85450" w14:textId="77777777" w:rsidR="00065484" w:rsidRPr="002E45D7" w:rsidRDefault="00065484" w:rsidP="00FA60F1">
            <w:pPr>
              <w:widowControl w:val="0"/>
              <w:pBdr>
                <w:top w:val="nil"/>
                <w:left w:val="nil"/>
                <w:bottom w:val="nil"/>
                <w:right w:val="nil"/>
                <w:between w:val="nil"/>
              </w:pBdr>
            </w:pPr>
            <w:r w:rsidRPr="002E45D7">
              <w:t xml:space="preserve">  0 (0.0</w:t>
            </w:r>
            <w:proofErr w:type="gramStart"/>
            <w:r w:rsidRPr="002E45D7">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276AB5" w14:textId="77777777" w:rsidR="00065484" w:rsidRPr="002E45D7" w:rsidRDefault="00065484" w:rsidP="00FA60F1">
            <w:pPr>
              <w:widowControl w:val="0"/>
              <w:pBdr>
                <w:top w:val="nil"/>
                <w:left w:val="nil"/>
                <w:bottom w:val="nil"/>
                <w:right w:val="nil"/>
                <w:between w:val="nil"/>
              </w:pBdr>
            </w:pPr>
            <w:r w:rsidRPr="002E45D7">
              <w:t xml:space="preserve">  0 (0.0</w:t>
            </w:r>
            <w:proofErr w:type="gramStart"/>
            <w:r w:rsidRPr="002E45D7">
              <w:t xml:space="preserve">%)   </w:t>
            </w:r>
            <w:proofErr w:type="gramEnd"/>
          </w:p>
        </w:tc>
      </w:tr>
      <w:tr w:rsidR="00065484" w:rsidRPr="002E45D7" w14:paraId="5865E50F"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33F7DFD" w14:textId="77777777" w:rsidR="00065484" w:rsidRPr="002E45D7" w:rsidRDefault="00065484" w:rsidP="00FA60F1">
            <w:pPr>
              <w:widowControl w:val="0"/>
              <w:pBdr>
                <w:top w:val="nil"/>
                <w:left w:val="nil"/>
                <w:bottom w:val="nil"/>
                <w:right w:val="nil"/>
                <w:between w:val="nil"/>
              </w:pBdr>
            </w:pPr>
            <w:r w:rsidRPr="002E45D7">
              <w:t xml:space="preserve">  Junior</w:t>
            </w:r>
            <w:r>
              <w:t xml:space="preserve"> </w:t>
            </w:r>
            <w:r w:rsidRPr="002E45D7">
              <w:t>High</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5D1488D" w14:textId="77777777" w:rsidR="00065484" w:rsidRPr="002E45D7" w:rsidRDefault="00065484" w:rsidP="00FA60F1">
            <w:pPr>
              <w:widowControl w:val="0"/>
              <w:pBdr>
                <w:top w:val="nil"/>
                <w:left w:val="nil"/>
                <w:bottom w:val="nil"/>
                <w:right w:val="nil"/>
                <w:between w:val="nil"/>
              </w:pBdr>
            </w:pPr>
            <w:r w:rsidRPr="002E45D7">
              <w:t xml:space="preserve">  0 (0.0</w:t>
            </w:r>
            <w:proofErr w:type="gramStart"/>
            <w:r w:rsidRPr="002E45D7">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8D90372" w14:textId="77777777" w:rsidR="00065484" w:rsidRPr="002E45D7" w:rsidRDefault="00065484" w:rsidP="00FA60F1">
            <w:pPr>
              <w:widowControl w:val="0"/>
              <w:pBdr>
                <w:top w:val="nil"/>
                <w:left w:val="nil"/>
                <w:bottom w:val="nil"/>
                <w:right w:val="nil"/>
                <w:between w:val="nil"/>
              </w:pBdr>
            </w:pPr>
            <w:r w:rsidRPr="002E45D7">
              <w:t xml:space="preserve">  0 (0.0</w:t>
            </w:r>
            <w:proofErr w:type="gramStart"/>
            <w:r w:rsidRPr="002E45D7">
              <w:t xml:space="preserve">%)   </w:t>
            </w:r>
            <w:proofErr w:type="gramEnd"/>
          </w:p>
        </w:tc>
      </w:tr>
      <w:tr w:rsidR="00065484" w:rsidRPr="002E45D7" w14:paraId="606EE04C"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58115693" w14:textId="77777777" w:rsidR="00065484" w:rsidRPr="002E45D7" w:rsidRDefault="00065484" w:rsidP="00FA60F1">
            <w:pPr>
              <w:widowControl w:val="0"/>
              <w:pBdr>
                <w:top w:val="nil"/>
                <w:left w:val="nil"/>
                <w:bottom w:val="nil"/>
                <w:right w:val="nil"/>
                <w:between w:val="nil"/>
              </w:pBdr>
            </w:pPr>
            <w:r w:rsidRPr="002E45D7">
              <w:t xml:space="preserve">  High</w:t>
            </w:r>
            <w:r>
              <w:t xml:space="preserve"> </w:t>
            </w:r>
            <w:r w:rsidRPr="002E45D7">
              <w:t>School</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C333559" w14:textId="77777777" w:rsidR="00065484" w:rsidRPr="002E45D7" w:rsidRDefault="00065484" w:rsidP="00FA60F1">
            <w:pPr>
              <w:widowControl w:val="0"/>
              <w:pBdr>
                <w:top w:val="nil"/>
                <w:left w:val="nil"/>
                <w:bottom w:val="nil"/>
                <w:right w:val="nil"/>
                <w:between w:val="nil"/>
              </w:pBdr>
            </w:pPr>
            <w:r w:rsidRPr="002E45D7">
              <w:t xml:space="preserve">  1 (3.8</w:t>
            </w:r>
            <w:proofErr w:type="gramStart"/>
            <w:r w:rsidRPr="002E45D7">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392590B" w14:textId="77777777" w:rsidR="00065484" w:rsidRPr="002E45D7" w:rsidRDefault="00065484" w:rsidP="00FA60F1">
            <w:pPr>
              <w:widowControl w:val="0"/>
              <w:pBdr>
                <w:top w:val="nil"/>
                <w:left w:val="nil"/>
                <w:bottom w:val="nil"/>
                <w:right w:val="nil"/>
                <w:between w:val="nil"/>
              </w:pBdr>
            </w:pPr>
            <w:r w:rsidRPr="002E45D7">
              <w:t xml:space="preserve">  0 (0.0</w:t>
            </w:r>
            <w:proofErr w:type="gramStart"/>
            <w:r w:rsidRPr="002E45D7">
              <w:t xml:space="preserve">%)   </w:t>
            </w:r>
            <w:proofErr w:type="gramEnd"/>
          </w:p>
        </w:tc>
      </w:tr>
      <w:tr w:rsidR="00065484" w:rsidRPr="002E45D7" w14:paraId="7E52E2DD"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89FB3A1" w14:textId="77777777" w:rsidR="00065484" w:rsidRPr="002E45D7" w:rsidRDefault="00065484" w:rsidP="00FA60F1">
            <w:pPr>
              <w:widowControl w:val="0"/>
              <w:pBdr>
                <w:top w:val="nil"/>
                <w:left w:val="nil"/>
                <w:bottom w:val="nil"/>
                <w:right w:val="nil"/>
                <w:between w:val="nil"/>
              </w:pBdr>
            </w:pPr>
            <w:r w:rsidRPr="002E45D7">
              <w:t xml:space="preserve">  Partial</w:t>
            </w:r>
            <w:r>
              <w:t xml:space="preserve"> </w:t>
            </w:r>
            <w:r w:rsidRPr="002E45D7">
              <w:t>Colleg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1BAF02B" w14:textId="77777777" w:rsidR="00065484" w:rsidRPr="002E45D7" w:rsidRDefault="00065484" w:rsidP="00FA60F1">
            <w:pPr>
              <w:widowControl w:val="0"/>
              <w:pBdr>
                <w:top w:val="nil"/>
                <w:left w:val="nil"/>
                <w:bottom w:val="nil"/>
                <w:right w:val="nil"/>
                <w:between w:val="nil"/>
              </w:pBdr>
            </w:pPr>
            <w:r w:rsidRPr="002E45D7">
              <w:t xml:space="preserve">  2 (7.7</w:t>
            </w:r>
            <w:proofErr w:type="gramStart"/>
            <w:r w:rsidRPr="002E45D7">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B9C82CE" w14:textId="77777777" w:rsidR="00065484" w:rsidRPr="002E45D7" w:rsidRDefault="00065484" w:rsidP="00FA60F1">
            <w:pPr>
              <w:widowControl w:val="0"/>
              <w:pBdr>
                <w:top w:val="nil"/>
                <w:left w:val="nil"/>
                <w:bottom w:val="nil"/>
                <w:right w:val="nil"/>
                <w:between w:val="nil"/>
              </w:pBdr>
            </w:pPr>
            <w:r w:rsidRPr="002E45D7">
              <w:t xml:space="preserve">  0 (0.0</w:t>
            </w:r>
            <w:proofErr w:type="gramStart"/>
            <w:r w:rsidRPr="002E45D7">
              <w:t xml:space="preserve">%)   </w:t>
            </w:r>
            <w:proofErr w:type="gramEnd"/>
          </w:p>
        </w:tc>
      </w:tr>
      <w:tr w:rsidR="00065484" w:rsidRPr="002E45D7" w14:paraId="7D84EFF7"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CD623CF" w14:textId="77777777" w:rsidR="00065484" w:rsidRPr="002E45D7" w:rsidRDefault="00065484" w:rsidP="00FA60F1">
            <w:pPr>
              <w:widowControl w:val="0"/>
              <w:pBdr>
                <w:top w:val="nil"/>
                <w:left w:val="nil"/>
                <w:bottom w:val="nil"/>
                <w:right w:val="nil"/>
                <w:between w:val="nil"/>
              </w:pBdr>
            </w:pPr>
            <w:r w:rsidRPr="002E45D7">
              <w:t xml:space="preserve">  Colleg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E2888DA" w14:textId="77777777" w:rsidR="00065484" w:rsidRPr="002E45D7" w:rsidRDefault="00065484" w:rsidP="00FA60F1">
            <w:pPr>
              <w:widowControl w:val="0"/>
              <w:pBdr>
                <w:top w:val="nil"/>
                <w:left w:val="nil"/>
                <w:bottom w:val="nil"/>
                <w:right w:val="nil"/>
                <w:between w:val="nil"/>
              </w:pBdr>
            </w:pPr>
            <w:r w:rsidRPr="002E45D7">
              <w:t xml:space="preserve">  7 (26.9%)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416E612" w14:textId="77777777" w:rsidR="00065484" w:rsidRPr="002E45D7" w:rsidRDefault="00065484" w:rsidP="00FA60F1">
            <w:pPr>
              <w:widowControl w:val="0"/>
              <w:pBdr>
                <w:top w:val="nil"/>
                <w:left w:val="nil"/>
                <w:bottom w:val="nil"/>
                <w:right w:val="nil"/>
                <w:between w:val="nil"/>
              </w:pBdr>
            </w:pPr>
            <w:r w:rsidRPr="002E45D7">
              <w:t xml:space="preserve"> 12 (44.4%)  </w:t>
            </w:r>
          </w:p>
        </w:tc>
      </w:tr>
      <w:tr w:rsidR="00065484" w:rsidRPr="002E45D7" w14:paraId="14A293FC"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F6D61B" w14:textId="77777777" w:rsidR="00065484" w:rsidRPr="002E45D7" w:rsidRDefault="00065484" w:rsidP="00FA60F1">
            <w:pPr>
              <w:widowControl w:val="0"/>
              <w:pBdr>
                <w:top w:val="nil"/>
                <w:left w:val="nil"/>
                <w:bottom w:val="nil"/>
                <w:right w:val="nil"/>
                <w:between w:val="nil"/>
              </w:pBdr>
            </w:pPr>
            <w:r w:rsidRPr="002E45D7">
              <w:t xml:space="preserve">  Masters</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B80C1EB" w14:textId="77777777" w:rsidR="00065484" w:rsidRPr="002E45D7" w:rsidRDefault="00065484" w:rsidP="00FA60F1">
            <w:pPr>
              <w:widowControl w:val="0"/>
              <w:pBdr>
                <w:top w:val="nil"/>
                <w:left w:val="nil"/>
                <w:bottom w:val="nil"/>
                <w:right w:val="nil"/>
                <w:between w:val="nil"/>
              </w:pBdr>
            </w:pPr>
            <w:r w:rsidRPr="002E45D7">
              <w:t xml:space="preserve"> 14 (53.8%)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59C34CE" w14:textId="77777777" w:rsidR="00065484" w:rsidRPr="002E45D7" w:rsidRDefault="00065484" w:rsidP="00FA60F1">
            <w:pPr>
              <w:widowControl w:val="0"/>
              <w:pBdr>
                <w:top w:val="nil"/>
                <w:left w:val="nil"/>
                <w:bottom w:val="nil"/>
                <w:right w:val="nil"/>
                <w:between w:val="nil"/>
              </w:pBdr>
            </w:pPr>
            <w:r w:rsidRPr="002E45D7">
              <w:t xml:space="preserve"> 10 (37.0%)  </w:t>
            </w:r>
          </w:p>
        </w:tc>
      </w:tr>
      <w:tr w:rsidR="00065484" w:rsidRPr="002E45D7" w14:paraId="095E3C2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C13F986" w14:textId="77777777" w:rsidR="00065484" w:rsidRPr="002E45D7" w:rsidRDefault="00065484" w:rsidP="00FA60F1">
            <w:pPr>
              <w:widowControl w:val="0"/>
              <w:pBdr>
                <w:top w:val="nil"/>
                <w:left w:val="nil"/>
                <w:bottom w:val="nil"/>
                <w:right w:val="nil"/>
                <w:between w:val="nil"/>
              </w:pBdr>
            </w:pPr>
            <w:r w:rsidRPr="002E45D7">
              <w:t xml:space="preserve">  Doctora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5584E63" w14:textId="77777777" w:rsidR="00065484" w:rsidRPr="002E45D7" w:rsidRDefault="00065484" w:rsidP="00FA60F1">
            <w:pPr>
              <w:widowControl w:val="0"/>
              <w:pBdr>
                <w:top w:val="nil"/>
                <w:left w:val="nil"/>
                <w:bottom w:val="nil"/>
                <w:right w:val="nil"/>
                <w:between w:val="nil"/>
              </w:pBdr>
            </w:pPr>
            <w:r w:rsidRPr="002E45D7">
              <w:t xml:space="preserve">  2 (7.7</w:t>
            </w:r>
            <w:proofErr w:type="gramStart"/>
            <w:r w:rsidRPr="002E45D7">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C41B76" w14:textId="77777777" w:rsidR="00065484" w:rsidRPr="002E45D7" w:rsidRDefault="00065484" w:rsidP="00FA60F1">
            <w:pPr>
              <w:widowControl w:val="0"/>
              <w:pBdr>
                <w:top w:val="nil"/>
                <w:left w:val="nil"/>
                <w:bottom w:val="nil"/>
                <w:right w:val="nil"/>
                <w:between w:val="nil"/>
              </w:pBdr>
            </w:pPr>
            <w:r w:rsidRPr="002E45D7">
              <w:t xml:space="preserve">  5 (18.5%)  </w:t>
            </w:r>
          </w:p>
        </w:tc>
      </w:tr>
    </w:tbl>
    <w:p w14:paraId="7F35BC04"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4B7AD339"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2E45D7">
        <w:rPr>
          <w:b/>
        </w:rPr>
        <w:t xml:space="preserve">Supplementary Table </w:t>
      </w:r>
      <w:r>
        <w:rPr>
          <w:b/>
        </w:rPr>
        <w:t>3</w:t>
      </w:r>
      <w:r>
        <w:t>.</w:t>
      </w:r>
      <w:r w:rsidRPr="002E45D7">
        <w:t xml:space="preserve"> Cronbach’s alpha for all tasks.</w:t>
      </w:r>
    </w:p>
    <w:tbl>
      <w:tblPr>
        <w:tblStyle w:val="a3"/>
        <w:tblW w:w="94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70"/>
        <w:gridCol w:w="900"/>
        <w:gridCol w:w="1080"/>
        <w:gridCol w:w="1080"/>
        <w:gridCol w:w="900"/>
        <w:gridCol w:w="1170"/>
        <w:gridCol w:w="1075"/>
        <w:gridCol w:w="1265"/>
      </w:tblGrid>
      <w:tr w:rsidR="00065484" w:rsidRPr="002E45D7" w14:paraId="1FCDC05C" w14:textId="77777777" w:rsidTr="00FA60F1">
        <w:trPr>
          <w:trHeight w:val="440"/>
        </w:trPr>
        <w:tc>
          <w:tcPr>
            <w:tcW w:w="1970" w:type="dxa"/>
            <w:shd w:val="clear" w:color="auto" w:fill="auto"/>
            <w:tcMar>
              <w:top w:w="100" w:type="dxa"/>
              <w:left w:w="100" w:type="dxa"/>
              <w:bottom w:w="100" w:type="dxa"/>
              <w:right w:w="100" w:type="dxa"/>
            </w:tcMar>
          </w:tcPr>
          <w:p w14:paraId="42060F98" w14:textId="77777777" w:rsidR="00065484" w:rsidRPr="002E45D7" w:rsidRDefault="00065484" w:rsidP="00FA60F1">
            <w:pPr>
              <w:widowControl w:val="0"/>
              <w:pBdr>
                <w:top w:val="nil"/>
                <w:left w:val="nil"/>
                <w:bottom w:val="nil"/>
                <w:right w:val="nil"/>
                <w:between w:val="nil"/>
              </w:pBdr>
            </w:pPr>
          </w:p>
        </w:tc>
        <w:tc>
          <w:tcPr>
            <w:tcW w:w="3060" w:type="dxa"/>
            <w:gridSpan w:val="3"/>
            <w:shd w:val="clear" w:color="auto" w:fill="auto"/>
            <w:tcMar>
              <w:top w:w="100" w:type="dxa"/>
              <w:left w:w="100" w:type="dxa"/>
              <w:bottom w:w="100" w:type="dxa"/>
              <w:right w:w="100" w:type="dxa"/>
            </w:tcMar>
          </w:tcPr>
          <w:p w14:paraId="7D91048B" w14:textId="77777777" w:rsidR="00065484" w:rsidRPr="002E45D7" w:rsidRDefault="00065484" w:rsidP="00FA60F1">
            <w:pPr>
              <w:widowControl w:val="0"/>
              <w:pBdr>
                <w:top w:val="nil"/>
                <w:left w:val="nil"/>
                <w:bottom w:val="nil"/>
                <w:right w:val="nil"/>
                <w:between w:val="nil"/>
              </w:pBdr>
              <w:jc w:val="center"/>
              <w:rPr>
                <w:b/>
              </w:rPr>
            </w:pPr>
            <w:r w:rsidRPr="002E45D7">
              <w:rPr>
                <w:b/>
              </w:rPr>
              <w:t>Procedural Learning</w:t>
            </w:r>
          </w:p>
        </w:tc>
        <w:tc>
          <w:tcPr>
            <w:tcW w:w="4410" w:type="dxa"/>
            <w:gridSpan w:val="4"/>
            <w:shd w:val="clear" w:color="auto" w:fill="auto"/>
            <w:tcMar>
              <w:top w:w="100" w:type="dxa"/>
              <w:left w:w="100" w:type="dxa"/>
              <w:bottom w:w="100" w:type="dxa"/>
              <w:right w:w="100" w:type="dxa"/>
            </w:tcMar>
          </w:tcPr>
          <w:p w14:paraId="3F684FE4" w14:textId="77777777" w:rsidR="00065484" w:rsidRPr="002E45D7" w:rsidRDefault="00065484" w:rsidP="00FA60F1">
            <w:pPr>
              <w:widowControl w:val="0"/>
              <w:pBdr>
                <w:top w:val="nil"/>
                <w:left w:val="nil"/>
                <w:bottom w:val="nil"/>
                <w:right w:val="nil"/>
                <w:between w:val="nil"/>
              </w:pBdr>
              <w:jc w:val="center"/>
              <w:rPr>
                <w:b/>
              </w:rPr>
            </w:pPr>
            <w:r w:rsidRPr="002E45D7">
              <w:rPr>
                <w:b/>
              </w:rPr>
              <w:t>Statistical Learning</w:t>
            </w:r>
          </w:p>
        </w:tc>
      </w:tr>
      <w:tr w:rsidR="00065484" w:rsidRPr="002E45D7" w14:paraId="40169C36" w14:textId="77777777" w:rsidTr="00FA60F1">
        <w:tc>
          <w:tcPr>
            <w:tcW w:w="1970" w:type="dxa"/>
            <w:shd w:val="clear" w:color="auto" w:fill="auto"/>
            <w:tcMar>
              <w:top w:w="100" w:type="dxa"/>
              <w:left w:w="100" w:type="dxa"/>
              <w:bottom w:w="100" w:type="dxa"/>
              <w:right w:w="100" w:type="dxa"/>
            </w:tcMar>
          </w:tcPr>
          <w:p w14:paraId="33595DCB" w14:textId="77777777" w:rsidR="00065484" w:rsidRPr="002E45D7" w:rsidRDefault="00065484" w:rsidP="00FA60F1">
            <w:pPr>
              <w:widowControl w:val="0"/>
              <w:pBdr>
                <w:top w:val="nil"/>
                <w:left w:val="nil"/>
                <w:bottom w:val="nil"/>
                <w:right w:val="nil"/>
                <w:between w:val="nil"/>
              </w:pBdr>
              <w:jc w:val="center"/>
            </w:pPr>
          </w:p>
        </w:tc>
        <w:tc>
          <w:tcPr>
            <w:tcW w:w="900" w:type="dxa"/>
            <w:shd w:val="clear" w:color="auto" w:fill="auto"/>
            <w:tcMar>
              <w:top w:w="100" w:type="dxa"/>
              <w:left w:w="100" w:type="dxa"/>
              <w:bottom w:w="100" w:type="dxa"/>
              <w:right w:w="100" w:type="dxa"/>
            </w:tcMar>
          </w:tcPr>
          <w:p w14:paraId="066FFC75" w14:textId="77777777" w:rsidR="00065484" w:rsidRPr="002E45D7" w:rsidRDefault="00065484" w:rsidP="00FA60F1">
            <w:pPr>
              <w:widowControl w:val="0"/>
              <w:pBdr>
                <w:top w:val="nil"/>
                <w:left w:val="nil"/>
                <w:bottom w:val="nil"/>
                <w:right w:val="nil"/>
                <w:between w:val="nil"/>
              </w:pBdr>
              <w:jc w:val="center"/>
            </w:pPr>
            <w:r w:rsidRPr="002E45D7">
              <w:t>Rotary Pursuit</w:t>
            </w:r>
          </w:p>
        </w:tc>
        <w:tc>
          <w:tcPr>
            <w:tcW w:w="1080" w:type="dxa"/>
            <w:shd w:val="clear" w:color="auto" w:fill="auto"/>
            <w:tcMar>
              <w:top w:w="100" w:type="dxa"/>
              <w:left w:w="100" w:type="dxa"/>
              <w:bottom w:w="100" w:type="dxa"/>
              <w:right w:w="100" w:type="dxa"/>
            </w:tcMar>
          </w:tcPr>
          <w:p w14:paraId="1134C177" w14:textId="77777777" w:rsidR="00065484" w:rsidRPr="002E45D7" w:rsidRDefault="00065484" w:rsidP="00FA60F1">
            <w:pPr>
              <w:widowControl w:val="0"/>
              <w:pBdr>
                <w:top w:val="nil"/>
                <w:left w:val="nil"/>
                <w:bottom w:val="nil"/>
                <w:right w:val="nil"/>
                <w:between w:val="nil"/>
              </w:pBdr>
              <w:jc w:val="center"/>
            </w:pPr>
            <w:r w:rsidRPr="002E45D7">
              <w:t>Mirror Tracing - Error</w:t>
            </w:r>
          </w:p>
        </w:tc>
        <w:tc>
          <w:tcPr>
            <w:tcW w:w="1080" w:type="dxa"/>
            <w:shd w:val="clear" w:color="auto" w:fill="auto"/>
            <w:tcMar>
              <w:top w:w="100" w:type="dxa"/>
              <w:left w:w="100" w:type="dxa"/>
              <w:bottom w:w="100" w:type="dxa"/>
              <w:right w:w="100" w:type="dxa"/>
            </w:tcMar>
          </w:tcPr>
          <w:p w14:paraId="2FEEA51C" w14:textId="77777777" w:rsidR="00065484" w:rsidRPr="002E45D7" w:rsidRDefault="00065484" w:rsidP="00FA60F1">
            <w:pPr>
              <w:widowControl w:val="0"/>
              <w:pBdr>
                <w:top w:val="nil"/>
                <w:left w:val="nil"/>
                <w:bottom w:val="nil"/>
                <w:right w:val="nil"/>
                <w:between w:val="nil"/>
              </w:pBdr>
              <w:jc w:val="center"/>
            </w:pPr>
            <w:r w:rsidRPr="002E45D7">
              <w:t>Mirror Tracing - Time</w:t>
            </w:r>
          </w:p>
        </w:tc>
        <w:tc>
          <w:tcPr>
            <w:tcW w:w="900" w:type="dxa"/>
            <w:shd w:val="clear" w:color="auto" w:fill="auto"/>
            <w:tcMar>
              <w:top w:w="100" w:type="dxa"/>
              <w:left w:w="100" w:type="dxa"/>
              <w:bottom w:w="100" w:type="dxa"/>
              <w:right w:w="100" w:type="dxa"/>
            </w:tcMar>
          </w:tcPr>
          <w:p w14:paraId="7140E375" w14:textId="77777777" w:rsidR="00065484" w:rsidRPr="002E45D7" w:rsidRDefault="00065484" w:rsidP="00FA60F1">
            <w:pPr>
              <w:widowControl w:val="0"/>
              <w:pBdr>
                <w:top w:val="nil"/>
                <w:left w:val="nil"/>
                <w:bottom w:val="nil"/>
                <w:right w:val="nil"/>
                <w:between w:val="nil"/>
              </w:pBdr>
              <w:jc w:val="center"/>
            </w:pPr>
            <w:r w:rsidRPr="002E45D7">
              <w:t>V</w:t>
            </w:r>
            <w:r>
              <w:t>isual</w:t>
            </w:r>
            <w:r w:rsidRPr="002E45D7">
              <w:t xml:space="preserve"> - RT</w:t>
            </w:r>
          </w:p>
        </w:tc>
        <w:tc>
          <w:tcPr>
            <w:tcW w:w="1170" w:type="dxa"/>
            <w:shd w:val="clear" w:color="auto" w:fill="auto"/>
            <w:tcMar>
              <w:top w:w="100" w:type="dxa"/>
              <w:left w:w="100" w:type="dxa"/>
              <w:bottom w:w="100" w:type="dxa"/>
              <w:right w:w="100" w:type="dxa"/>
            </w:tcMar>
          </w:tcPr>
          <w:p w14:paraId="6162F9DC" w14:textId="77777777" w:rsidR="00065484" w:rsidRPr="002E45D7" w:rsidRDefault="00065484" w:rsidP="00FA60F1">
            <w:pPr>
              <w:widowControl w:val="0"/>
              <w:pBdr>
                <w:top w:val="nil"/>
                <w:left w:val="nil"/>
                <w:bottom w:val="nil"/>
                <w:right w:val="nil"/>
                <w:between w:val="nil"/>
              </w:pBdr>
              <w:jc w:val="center"/>
            </w:pPr>
            <w:r w:rsidRPr="002E45D7">
              <w:t>V</w:t>
            </w:r>
            <w:r>
              <w:t>isual</w:t>
            </w:r>
            <w:r w:rsidRPr="002E45D7">
              <w:t xml:space="preserve"> - Accuracy</w:t>
            </w:r>
          </w:p>
        </w:tc>
        <w:tc>
          <w:tcPr>
            <w:tcW w:w="1075" w:type="dxa"/>
            <w:shd w:val="clear" w:color="auto" w:fill="auto"/>
            <w:tcMar>
              <w:top w:w="100" w:type="dxa"/>
              <w:left w:w="100" w:type="dxa"/>
              <w:bottom w:w="100" w:type="dxa"/>
              <w:right w:w="100" w:type="dxa"/>
            </w:tcMar>
          </w:tcPr>
          <w:p w14:paraId="2D185E97" w14:textId="77777777" w:rsidR="00065484" w:rsidRPr="002E45D7" w:rsidRDefault="00065484" w:rsidP="00FA60F1">
            <w:pPr>
              <w:widowControl w:val="0"/>
              <w:pBdr>
                <w:top w:val="nil"/>
                <w:left w:val="nil"/>
                <w:bottom w:val="nil"/>
                <w:right w:val="nil"/>
                <w:between w:val="nil"/>
              </w:pBdr>
              <w:jc w:val="center"/>
            </w:pPr>
            <w:r w:rsidRPr="002E45D7">
              <w:t>A</w:t>
            </w:r>
            <w:r>
              <w:t>uditory</w:t>
            </w:r>
            <w:r w:rsidRPr="002E45D7">
              <w:t xml:space="preserve"> - RT</w:t>
            </w:r>
          </w:p>
        </w:tc>
        <w:tc>
          <w:tcPr>
            <w:tcW w:w="1265" w:type="dxa"/>
            <w:shd w:val="clear" w:color="auto" w:fill="auto"/>
            <w:tcMar>
              <w:top w:w="100" w:type="dxa"/>
              <w:left w:w="100" w:type="dxa"/>
              <w:bottom w:w="100" w:type="dxa"/>
              <w:right w:w="100" w:type="dxa"/>
            </w:tcMar>
          </w:tcPr>
          <w:p w14:paraId="1AF18F63" w14:textId="77777777" w:rsidR="00065484" w:rsidRPr="002E45D7" w:rsidRDefault="00065484" w:rsidP="00FA60F1">
            <w:pPr>
              <w:widowControl w:val="0"/>
              <w:pBdr>
                <w:top w:val="nil"/>
                <w:left w:val="nil"/>
                <w:bottom w:val="nil"/>
                <w:right w:val="nil"/>
                <w:between w:val="nil"/>
              </w:pBdr>
              <w:jc w:val="center"/>
            </w:pPr>
            <w:r w:rsidRPr="002E45D7">
              <w:t>A</w:t>
            </w:r>
            <w:r>
              <w:t>uditory</w:t>
            </w:r>
            <w:r w:rsidRPr="002E45D7">
              <w:t xml:space="preserve"> - Accuracy</w:t>
            </w:r>
          </w:p>
        </w:tc>
      </w:tr>
      <w:tr w:rsidR="00065484" w14:paraId="5D8545B1" w14:textId="77777777" w:rsidTr="00FA60F1">
        <w:tc>
          <w:tcPr>
            <w:tcW w:w="1970" w:type="dxa"/>
            <w:shd w:val="clear" w:color="auto" w:fill="auto"/>
            <w:tcMar>
              <w:top w:w="100" w:type="dxa"/>
              <w:left w:w="100" w:type="dxa"/>
              <w:bottom w:w="100" w:type="dxa"/>
              <w:right w:w="100" w:type="dxa"/>
            </w:tcMar>
          </w:tcPr>
          <w:p w14:paraId="3E7395E4" w14:textId="77777777" w:rsidR="00065484" w:rsidRPr="002E45D7" w:rsidRDefault="00065484" w:rsidP="00FA60F1">
            <w:pPr>
              <w:widowControl w:val="0"/>
              <w:pBdr>
                <w:top w:val="nil"/>
                <w:left w:val="nil"/>
                <w:bottom w:val="nil"/>
                <w:right w:val="nil"/>
                <w:between w:val="nil"/>
              </w:pBdr>
              <w:jc w:val="center"/>
            </w:pPr>
            <w:r w:rsidRPr="002E45D7">
              <w:t xml:space="preserve">Cronbach’s </w:t>
            </w:r>
            <w:r>
              <w:t>a</w:t>
            </w:r>
            <w:r w:rsidRPr="002E45D7">
              <w:t>lpha</w:t>
            </w:r>
          </w:p>
        </w:tc>
        <w:tc>
          <w:tcPr>
            <w:tcW w:w="900" w:type="dxa"/>
            <w:shd w:val="clear" w:color="auto" w:fill="auto"/>
            <w:tcMar>
              <w:top w:w="100" w:type="dxa"/>
              <w:left w:w="100" w:type="dxa"/>
              <w:bottom w:w="100" w:type="dxa"/>
              <w:right w:w="100" w:type="dxa"/>
            </w:tcMar>
          </w:tcPr>
          <w:p w14:paraId="734A103C"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pPr>
            <w:r w:rsidRPr="002E45D7">
              <w:t xml:space="preserve"> 0.98</w:t>
            </w:r>
          </w:p>
          <w:p w14:paraId="7B5DC7C7" w14:textId="77777777" w:rsidR="00065484" w:rsidRPr="002E45D7" w:rsidRDefault="00065484" w:rsidP="00FA60F1">
            <w:pPr>
              <w:widowControl w:val="0"/>
              <w:pBdr>
                <w:top w:val="nil"/>
                <w:left w:val="nil"/>
                <w:bottom w:val="nil"/>
                <w:right w:val="nil"/>
                <w:between w:val="nil"/>
              </w:pBdr>
              <w:jc w:val="center"/>
            </w:pPr>
          </w:p>
        </w:tc>
        <w:tc>
          <w:tcPr>
            <w:tcW w:w="1080" w:type="dxa"/>
            <w:shd w:val="clear" w:color="auto" w:fill="auto"/>
            <w:tcMar>
              <w:top w:w="100" w:type="dxa"/>
              <w:left w:w="100" w:type="dxa"/>
              <w:bottom w:w="100" w:type="dxa"/>
              <w:right w:w="100" w:type="dxa"/>
            </w:tcMar>
          </w:tcPr>
          <w:p w14:paraId="57C61268"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pPr>
            <w:r w:rsidRPr="002E45D7">
              <w:t>0.68</w:t>
            </w:r>
          </w:p>
        </w:tc>
        <w:tc>
          <w:tcPr>
            <w:tcW w:w="1080" w:type="dxa"/>
            <w:shd w:val="clear" w:color="auto" w:fill="auto"/>
            <w:tcMar>
              <w:top w:w="100" w:type="dxa"/>
              <w:left w:w="100" w:type="dxa"/>
              <w:bottom w:w="100" w:type="dxa"/>
              <w:right w:w="100" w:type="dxa"/>
            </w:tcMar>
          </w:tcPr>
          <w:p w14:paraId="64BCF606"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pPr>
            <w:r w:rsidRPr="002E45D7">
              <w:t>0.56</w:t>
            </w:r>
          </w:p>
        </w:tc>
        <w:tc>
          <w:tcPr>
            <w:tcW w:w="900" w:type="dxa"/>
            <w:shd w:val="clear" w:color="auto" w:fill="auto"/>
            <w:tcMar>
              <w:top w:w="100" w:type="dxa"/>
              <w:left w:w="100" w:type="dxa"/>
              <w:bottom w:w="100" w:type="dxa"/>
              <w:right w:w="100" w:type="dxa"/>
            </w:tcMar>
          </w:tcPr>
          <w:p w14:paraId="403720A4" w14:textId="77777777" w:rsidR="00065484" w:rsidRPr="002E45D7" w:rsidRDefault="00065484" w:rsidP="00FA60F1">
            <w:pPr>
              <w:widowControl w:val="0"/>
              <w:pBdr>
                <w:top w:val="nil"/>
                <w:left w:val="nil"/>
                <w:bottom w:val="nil"/>
                <w:right w:val="nil"/>
                <w:between w:val="nil"/>
              </w:pBdr>
              <w:jc w:val="center"/>
            </w:pPr>
            <w:r w:rsidRPr="002E45D7">
              <w:t>0.94</w:t>
            </w:r>
          </w:p>
        </w:tc>
        <w:tc>
          <w:tcPr>
            <w:tcW w:w="1170" w:type="dxa"/>
            <w:shd w:val="clear" w:color="auto" w:fill="auto"/>
            <w:tcMar>
              <w:top w:w="100" w:type="dxa"/>
              <w:left w:w="100" w:type="dxa"/>
              <w:bottom w:w="100" w:type="dxa"/>
              <w:right w:w="100" w:type="dxa"/>
            </w:tcMar>
          </w:tcPr>
          <w:p w14:paraId="1DEC12F7" w14:textId="77777777" w:rsidR="00065484" w:rsidRPr="002E45D7" w:rsidRDefault="00065484" w:rsidP="00FA60F1">
            <w:pPr>
              <w:widowControl w:val="0"/>
              <w:pBdr>
                <w:top w:val="nil"/>
                <w:left w:val="nil"/>
                <w:bottom w:val="nil"/>
                <w:right w:val="nil"/>
                <w:between w:val="nil"/>
              </w:pBdr>
              <w:jc w:val="center"/>
            </w:pPr>
            <w:r w:rsidRPr="002E45D7">
              <w:t>0.89</w:t>
            </w:r>
          </w:p>
        </w:tc>
        <w:tc>
          <w:tcPr>
            <w:tcW w:w="1075" w:type="dxa"/>
            <w:shd w:val="clear" w:color="auto" w:fill="auto"/>
            <w:tcMar>
              <w:top w:w="100" w:type="dxa"/>
              <w:left w:w="100" w:type="dxa"/>
              <w:bottom w:w="100" w:type="dxa"/>
              <w:right w:w="100" w:type="dxa"/>
            </w:tcMar>
          </w:tcPr>
          <w:p w14:paraId="04A049FA" w14:textId="77777777" w:rsidR="00065484" w:rsidRPr="002E45D7" w:rsidRDefault="00065484" w:rsidP="00FA60F1">
            <w:pPr>
              <w:widowControl w:val="0"/>
              <w:pBdr>
                <w:top w:val="nil"/>
                <w:left w:val="nil"/>
                <w:bottom w:val="nil"/>
                <w:right w:val="nil"/>
                <w:between w:val="nil"/>
              </w:pBdr>
              <w:jc w:val="center"/>
            </w:pPr>
            <w:r w:rsidRPr="002E45D7">
              <w:t>0.89</w:t>
            </w:r>
          </w:p>
        </w:tc>
        <w:tc>
          <w:tcPr>
            <w:tcW w:w="1265" w:type="dxa"/>
            <w:shd w:val="clear" w:color="auto" w:fill="auto"/>
            <w:tcMar>
              <w:top w:w="100" w:type="dxa"/>
              <w:left w:w="100" w:type="dxa"/>
              <w:bottom w:w="100" w:type="dxa"/>
              <w:right w:w="100" w:type="dxa"/>
            </w:tcMar>
          </w:tcPr>
          <w:p w14:paraId="1442B0CC" w14:textId="77777777" w:rsidR="00065484" w:rsidRDefault="00065484" w:rsidP="00FA60F1">
            <w:pPr>
              <w:widowControl w:val="0"/>
              <w:pBdr>
                <w:top w:val="nil"/>
                <w:left w:val="nil"/>
                <w:bottom w:val="nil"/>
                <w:right w:val="nil"/>
                <w:between w:val="nil"/>
              </w:pBdr>
              <w:jc w:val="center"/>
            </w:pPr>
            <w:r w:rsidRPr="002E45D7">
              <w:t>0.65</w:t>
            </w:r>
          </w:p>
        </w:tc>
      </w:tr>
    </w:tbl>
    <w:p w14:paraId="5CCF915C" w14:textId="77777777" w:rsidR="00065484"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22084C24" w14:textId="77777777" w:rsidR="00065484" w:rsidRDefault="00065484" w:rsidP="00065484">
      <w:r>
        <w:br w:type="page"/>
      </w:r>
    </w:p>
    <w:p w14:paraId="07CEEBAE" w14:textId="77777777" w:rsidR="0086513F" w:rsidRPr="00065484" w:rsidRDefault="0086513F"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pPr>
    </w:p>
    <w:sectPr w:rsidR="0086513F" w:rsidRPr="00065484" w:rsidSect="0095378D">
      <w:pgSz w:w="12240" w:h="15840"/>
      <w:pgMar w:top="144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BB7E0C" w14:textId="77777777" w:rsidR="00DC3458" w:rsidRDefault="00DC3458">
      <w:r>
        <w:separator/>
      </w:r>
    </w:p>
  </w:endnote>
  <w:endnote w:type="continuationSeparator" w:id="0">
    <w:p w14:paraId="6101B54D" w14:textId="77777777" w:rsidR="00DC3458" w:rsidRDefault="00DC34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8989950"/>
      <w:docPartObj>
        <w:docPartGallery w:val="Page Numbers (Bottom of Page)"/>
        <w:docPartUnique/>
      </w:docPartObj>
    </w:sdtPr>
    <w:sdtContent>
      <w:p w14:paraId="783237D6" w14:textId="273DE4BB" w:rsidR="00A77A9C" w:rsidRDefault="00A77A9C" w:rsidP="00BD6B1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BB62C0D" w14:textId="77777777" w:rsidR="00A77A9C" w:rsidRDefault="00A77A9C" w:rsidP="0001240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F987D" w14:textId="7C99AF5E" w:rsidR="009A724E" w:rsidRDefault="009A724E" w:rsidP="00012408">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96C0BF" w14:textId="77777777" w:rsidR="00DC3458" w:rsidRDefault="00DC3458">
      <w:r>
        <w:separator/>
      </w:r>
    </w:p>
  </w:footnote>
  <w:footnote w:type="continuationSeparator" w:id="0">
    <w:p w14:paraId="2E1ED661" w14:textId="77777777" w:rsidR="00DC3458" w:rsidRDefault="00DC345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406D0C"/>
    <w:multiLevelType w:val="multilevel"/>
    <w:tmpl w:val="517C57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E0B218B"/>
    <w:multiLevelType w:val="hybridMultilevel"/>
    <w:tmpl w:val="0478A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F361A8"/>
    <w:multiLevelType w:val="multilevel"/>
    <w:tmpl w:val="810C217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70EC5939"/>
    <w:multiLevelType w:val="hybridMultilevel"/>
    <w:tmpl w:val="72AC9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18370457">
    <w:abstractNumId w:val="0"/>
  </w:num>
  <w:num w:numId="2" w16cid:durableId="119034599">
    <w:abstractNumId w:val="2"/>
  </w:num>
  <w:num w:numId="3" w16cid:durableId="1855149187">
    <w:abstractNumId w:val="3"/>
  </w:num>
  <w:num w:numId="4" w16cid:durableId="10459064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724E"/>
    <w:rsid w:val="00000BFD"/>
    <w:rsid w:val="00001781"/>
    <w:rsid w:val="00001900"/>
    <w:rsid w:val="000114BA"/>
    <w:rsid w:val="00012408"/>
    <w:rsid w:val="00012DCE"/>
    <w:rsid w:val="00016DBF"/>
    <w:rsid w:val="00017C6C"/>
    <w:rsid w:val="00023907"/>
    <w:rsid w:val="00024CB2"/>
    <w:rsid w:val="000257E6"/>
    <w:rsid w:val="0002686A"/>
    <w:rsid w:val="000331FC"/>
    <w:rsid w:val="000338FF"/>
    <w:rsid w:val="00035413"/>
    <w:rsid w:val="00036A52"/>
    <w:rsid w:val="0004023D"/>
    <w:rsid w:val="00041FE8"/>
    <w:rsid w:val="00043FD0"/>
    <w:rsid w:val="000452A8"/>
    <w:rsid w:val="000457F0"/>
    <w:rsid w:val="0004638D"/>
    <w:rsid w:val="000463BB"/>
    <w:rsid w:val="0005067B"/>
    <w:rsid w:val="00051791"/>
    <w:rsid w:val="000617C6"/>
    <w:rsid w:val="00064639"/>
    <w:rsid w:val="00064B26"/>
    <w:rsid w:val="00064FC3"/>
    <w:rsid w:val="00065484"/>
    <w:rsid w:val="00065DE5"/>
    <w:rsid w:val="00077880"/>
    <w:rsid w:val="000871F2"/>
    <w:rsid w:val="000A2A88"/>
    <w:rsid w:val="000A3EA0"/>
    <w:rsid w:val="000A4C5F"/>
    <w:rsid w:val="000A61C1"/>
    <w:rsid w:val="000A6997"/>
    <w:rsid w:val="000B0C1A"/>
    <w:rsid w:val="000B4F38"/>
    <w:rsid w:val="000C51FE"/>
    <w:rsid w:val="000C59FA"/>
    <w:rsid w:val="000C6DEE"/>
    <w:rsid w:val="000C78EA"/>
    <w:rsid w:val="000D3D80"/>
    <w:rsid w:val="000D3F61"/>
    <w:rsid w:val="000D60D0"/>
    <w:rsid w:val="000E1636"/>
    <w:rsid w:val="000F19DC"/>
    <w:rsid w:val="000F1BA4"/>
    <w:rsid w:val="000F4B31"/>
    <w:rsid w:val="000F579E"/>
    <w:rsid w:val="000F58BE"/>
    <w:rsid w:val="000F79BB"/>
    <w:rsid w:val="00100B3D"/>
    <w:rsid w:val="00103D0C"/>
    <w:rsid w:val="00103D4B"/>
    <w:rsid w:val="00106F00"/>
    <w:rsid w:val="00115F20"/>
    <w:rsid w:val="001161F0"/>
    <w:rsid w:val="0011724B"/>
    <w:rsid w:val="001213C6"/>
    <w:rsid w:val="00123B11"/>
    <w:rsid w:val="00130D02"/>
    <w:rsid w:val="0013359D"/>
    <w:rsid w:val="00133764"/>
    <w:rsid w:val="00134226"/>
    <w:rsid w:val="0013448E"/>
    <w:rsid w:val="00134DB9"/>
    <w:rsid w:val="00137768"/>
    <w:rsid w:val="00140C5A"/>
    <w:rsid w:val="001420B6"/>
    <w:rsid w:val="00142279"/>
    <w:rsid w:val="00145088"/>
    <w:rsid w:val="001470A8"/>
    <w:rsid w:val="00151E8A"/>
    <w:rsid w:val="00161380"/>
    <w:rsid w:val="001704C3"/>
    <w:rsid w:val="00170B87"/>
    <w:rsid w:val="00173005"/>
    <w:rsid w:val="0018212A"/>
    <w:rsid w:val="00183A7A"/>
    <w:rsid w:val="00185E7F"/>
    <w:rsid w:val="001873F3"/>
    <w:rsid w:val="001905EE"/>
    <w:rsid w:val="001A123C"/>
    <w:rsid w:val="001A23A8"/>
    <w:rsid w:val="001A2F4A"/>
    <w:rsid w:val="001A7DE8"/>
    <w:rsid w:val="001B0BFD"/>
    <w:rsid w:val="001B5658"/>
    <w:rsid w:val="001B6231"/>
    <w:rsid w:val="001B7E6D"/>
    <w:rsid w:val="001C0C5F"/>
    <w:rsid w:val="001C0FD2"/>
    <w:rsid w:val="001C1EC7"/>
    <w:rsid w:val="001C7C79"/>
    <w:rsid w:val="001D2DCE"/>
    <w:rsid w:val="001E4AC0"/>
    <w:rsid w:val="001F5079"/>
    <w:rsid w:val="001F6C35"/>
    <w:rsid w:val="00200207"/>
    <w:rsid w:val="002058AA"/>
    <w:rsid w:val="00213B4C"/>
    <w:rsid w:val="00214AB3"/>
    <w:rsid w:val="00215A45"/>
    <w:rsid w:val="00222E49"/>
    <w:rsid w:val="002236CB"/>
    <w:rsid w:val="00226A8E"/>
    <w:rsid w:val="00233ADD"/>
    <w:rsid w:val="0023694A"/>
    <w:rsid w:val="00243FDD"/>
    <w:rsid w:val="00252075"/>
    <w:rsid w:val="002542EF"/>
    <w:rsid w:val="0025489E"/>
    <w:rsid w:val="00255CC3"/>
    <w:rsid w:val="00255F4F"/>
    <w:rsid w:val="00267577"/>
    <w:rsid w:val="002703C6"/>
    <w:rsid w:val="00270A50"/>
    <w:rsid w:val="00270EE9"/>
    <w:rsid w:val="00275998"/>
    <w:rsid w:val="00277CBB"/>
    <w:rsid w:val="00285EDC"/>
    <w:rsid w:val="0028773E"/>
    <w:rsid w:val="00291FBC"/>
    <w:rsid w:val="00293F69"/>
    <w:rsid w:val="00294029"/>
    <w:rsid w:val="0029637F"/>
    <w:rsid w:val="00296E0B"/>
    <w:rsid w:val="002A2A52"/>
    <w:rsid w:val="002A32A0"/>
    <w:rsid w:val="002A45D4"/>
    <w:rsid w:val="002A5D4C"/>
    <w:rsid w:val="002C0070"/>
    <w:rsid w:val="002C330F"/>
    <w:rsid w:val="002D054E"/>
    <w:rsid w:val="002D421E"/>
    <w:rsid w:val="002D6235"/>
    <w:rsid w:val="002E14E8"/>
    <w:rsid w:val="002E45D7"/>
    <w:rsid w:val="002E567E"/>
    <w:rsid w:val="002E6AB4"/>
    <w:rsid w:val="002F2E95"/>
    <w:rsid w:val="003047CD"/>
    <w:rsid w:val="00323897"/>
    <w:rsid w:val="003249A1"/>
    <w:rsid w:val="00326E7E"/>
    <w:rsid w:val="0033525B"/>
    <w:rsid w:val="00336391"/>
    <w:rsid w:val="00336D82"/>
    <w:rsid w:val="0034181C"/>
    <w:rsid w:val="003530F5"/>
    <w:rsid w:val="00353508"/>
    <w:rsid w:val="003565B9"/>
    <w:rsid w:val="003604AD"/>
    <w:rsid w:val="00366D05"/>
    <w:rsid w:val="003742B9"/>
    <w:rsid w:val="003950D0"/>
    <w:rsid w:val="00395AF4"/>
    <w:rsid w:val="00395C15"/>
    <w:rsid w:val="00395CC2"/>
    <w:rsid w:val="0039627B"/>
    <w:rsid w:val="0039711F"/>
    <w:rsid w:val="003A0BF7"/>
    <w:rsid w:val="003A26DD"/>
    <w:rsid w:val="003A541C"/>
    <w:rsid w:val="003A7255"/>
    <w:rsid w:val="003B2D8F"/>
    <w:rsid w:val="003C0856"/>
    <w:rsid w:val="003C1E81"/>
    <w:rsid w:val="003C499B"/>
    <w:rsid w:val="003C5429"/>
    <w:rsid w:val="003C5E22"/>
    <w:rsid w:val="003C69D6"/>
    <w:rsid w:val="003C72FC"/>
    <w:rsid w:val="003C77DD"/>
    <w:rsid w:val="003E07B7"/>
    <w:rsid w:val="003E1EBC"/>
    <w:rsid w:val="003E4DA7"/>
    <w:rsid w:val="003E62E7"/>
    <w:rsid w:val="003F27F4"/>
    <w:rsid w:val="003F6C5D"/>
    <w:rsid w:val="0040152A"/>
    <w:rsid w:val="00403B94"/>
    <w:rsid w:val="00407350"/>
    <w:rsid w:val="00422697"/>
    <w:rsid w:val="0042271E"/>
    <w:rsid w:val="00423EC1"/>
    <w:rsid w:val="00430CD9"/>
    <w:rsid w:val="00430EFA"/>
    <w:rsid w:val="00435D80"/>
    <w:rsid w:val="00440BFA"/>
    <w:rsid w:val="00445B01"/>
    <w:rsid w:val="004465BC"/>
    <w:rsid w:val="004471D3"/>
    <w:rsid w:val="00447BDB"/>
    <w:rsid w:val="00450227"/>
    <w:rsid w:val="00451B3E"/>
    <w:rsid w:val="00452DD1"/>
    <w:rsid w:val="00454D01"/>
    <w:rsid w:val="00456410"/>
    <w:rsid w:val="00457A03"/>
    <w:rsid w:val="00462373"/>
    <w:rsid w:val="00466981"/>
    <w:rsid w:val="00470E69"/>
    <w:rsid w:val="00475953"/>
    <w:rsid w:val="00475A72"/>
    <w:rsid w:val="0048208E"/>
    <w:rsid w:val="00487FC1"/>
    <w:rsid w:val="004955F7"/>
    <w:rsid w:val="00496E7C"/>
    <w:rsid w:val="004A3202"/>
    <w:rsid w:val="004B0ADC"/>
    <w:rsid w:val="004B7B07"/>
    <w:rsid w:val="004B7D5B"/>
    <w:rsid w:val="004C2351"/>
    <w:rsid w:val="004C59A4"/>
    <w:rsid w:val="004C6117"/>
    <w:rsid w:val="004D348D"/>
    <w:rsid w:val="004D55F1"/>
    <w:rsid w:val="004D5B9F"/>
    <w:rsid w:val="004D7718"/>
    <w:rsid w:val="004E1A48"/>
    <w:rsid w:val="004E4C3D"/>
    <w:rsid w:val="004F03AF"/>
    <w:rsid w:val="00500AFB"/>
    <w:rsid w:val="00500D93"/>
    <w:rsid w:val="00501F5F"/>
    <w:rsid w:val="00503174"/>
    <w:rsid w:val="00505D1B"/>
    <w:rsid w:val="00507CFF"/>
    <w:rsid w:val="00511831"/>
    <w:rsid w:val="00524834"/>
    <w:rsid w:val="00530801"/>
    <w:rsid w:val="00530E67"/>
    <w:rsid w:val="0053444C"/>
    <w:rsid w:val="00541CCD"/>
    <w:rsid w:val="00545DBF"/>
    <w:rsid w:val="00547A1B"/>
    <w:rsid w:val="00553FAD"/>
    <w:rsid w:val="00555ECD"/>
    <w:rsid w:val="00557BF7"/>
    <w:rsid w:val="005603C4"/>
    <w:rsid w:val="005643C0"/>
    <w:rsid w:val="00565192"/>
    <w:rsid w:val="005702E1"/>
    <w:rsid w:val="005763FF"/>
    <w:rsid w:val="00580074"/>
    <w:rsid w:val="00587482"/>
    <w:rsid w:val="005937DE"/>
    <w:rsid w:val="00593CF7"/>
    <w:rsid w:val="00593ED9"/>
    <w:rsid w:val="005952E6"/>
    <w:rsid w:val="005964A1"/>
    <w:rsid w:val="00597FF0"/>
    <w:rsid w:val="005A78F9"/>
    <w:rsid w:val="005B5530"/>
    <w:rsid w:val="005B5E04"/>
    <w:rsid w:val="005B7386"/>
    <w:rsid w:val="005B77D0"/>
    <w:rsid w:val="005C2BCC"/>
    <w:rsid w:val="005C342A"/>
    <w:rsid w:val="005C3EB7"/>
    <w:rsid w:val="005C452C"/>
    <w:rsid w:val="005C5D8D"/>
    <w:rsid w:val="005D12A2"/>
    <w:rsid w:val="005D60C6"/>
    <w:rsid w:val="005E49CB"/>
    <w:rsid w:val="005E548F"/>
    <w:rsid w:val="005E73FB"/>
    <w:rsid w:val="005F2DC7"/>
    <w:rsid w:val="006014FA"/>
    <w:rsid w:val="0060242D"/>
    <w:rsid w:val="00620A45"/>
    <w:rsid w:val="00622F1A"/>
    <w:rsid w:val="00633695"/>
    <w:rsid w:val="006351B6"/>
    <w:rsid w:val="00636D4A"/>
    <w:rsid w:val="00642C3E"/>
    <w:rsid w:val="006537FB"/>
    <w:rsid w:val="00665A0F"/>
    <w:rsid w:val="00667655"/>
    <w:rsid w:val="00667A5A"/>
    <w:rsid w:val="00670419"/>
    <w:rsid w:val="00676363"/>
    <w:rsid w:val="00676642"/>
    <w:rsid w:val="00693864"/>
    <w:rsid w:val="00693C1D"/>
    <w:rsid w:val="00697793"/>
    <w:rsid w:val="006A2397"/>
    <w:rsid w:val="006A2B1F"/>
    <w:rsid w:val="006A3E1F"/>
    <w:rsid w:val="006A7782"/>
    <w:rsid w:val="006B3899"/>
    <w:rsid w:val="006C0E00"/>
    <w:rsid w:val="006C3AA3"/>
    <w:rsid w:val="006E0867"/>
    <w:rsid w:val="006E19BB"/>
    <w:rsid w:val="006E1CEE"/>
    <w:rsid w:val="006E32BB"/>
    <w:rsid w:val="006F71A8"/>
    <w:rsid w:val="006F7237"/>
    <w:rsid w:val="0070034E"/>
    <w:rsid w:val="00700FBD"/>
    <w:rsid w:val="00703765"/>
    <w:rsid w:val="00703A85"/>
    <w:rsid w:val="00705A81"/>
    <w:rsid w:val="007071C7"/>
    <w:rsid w:val="007076A4"/>
    <w:rsid w:val="00717AE6"/>
    <w:rsid w:val="007204B3"/>
    <w:rsid w:val="0072149C"/>
    <w:rsid w:val="007268D5"/>
    <w:rsid w:val="00727FDA"/>
    <w:rsid w:val="007346A7"/>
    <w:rsid w:val="00735FAB"/>
    <w:rsid w:val="00737272"/>
    <w:rsid w:val="007418A6"/>
    <w:rsid w:val="0074340C"/>
    <w:rsid w:val="00745D0A"/>
    <w:rsid w:val="00745F7B"/>
    <w:rsid w:val="00746AB0"/>
    <w:rsid w:val="00747CE2"/>
    <w:rsid w:val="00752763"/>
    <w:rsid w:val="00756CF1"/>
    <w:rsid w:val="00767528"/>
    <w:rsid w:val="007741E7"/>
    <w:rsid w:val="00774559"/>
    <w:rsid w:val="007750E6"/>
    <w:rsid w:val="007758E5"/>
    <w:rsid w:val="00793D75"/>
    <w:rsid w:val="007969B4"/>
    <w:rsid w:val="007A074E"/>
    <w:rsid w:val="007A52B9"/>
    <w:rsid w:val="007A5C81"/>
    <w:rsid w:val="007B288A"/>
    <w:rsid w:val="007B2AFC"/>
    <w:rsid w:val="007B2DE4"/>
    <w:rsid w:val="007B40AE"/>
    <w:rsid w:val="007C33F2"/>
    <w:rsid w:val="007C4051"/>
    <w:rsid w:val="007D0631"/>
    <w:rsid w:val="007D1532"/>
    <w:rsid w:val="007D43DD"/>
    <w:rsid w:val="007E0246"/>
    <w:rsid w:val="007E6846"/>
    <w:rsid w:val="007F0B1C"/>
    <w:rsid w:val="007F24AD"/>
    <w:rsid w:val="007F3015"/>
    <w:rsid w:val="007F3347"/>
    <w:rsid w:val="007F4AF8"/>
    <w:rsid w:val="007F76DA"/>
    <w:rsid w:val="00801973"/>
    <w:rsid w:val="00801D37"/>
    <w:rsid w:val="0081252D"/>
    <w:rsid w:val="008147DA"/>
    <w:rsid w:val="00815027"/>
    <w:rsid w:val="00820BE3"/>
    <w:rsid w:val="00826553"/>
    <w:rsid w:val="00831C11"/>
    <w:rsid w:val="00833D18"/>
    <w:rsid w:val="00837858"/>
    <w:rsid w:val="00840178"/>
    <w:rsid w:val="0085393C"/>
    <w:rsid w:val="00854008"/>
    <w:rsid w:val="0085516C"/>
    <w:rsid w:val="00860C4E"/>
    <w:rsid w:val="00861C3A"/>
    <w:rsid w:val="0086513F"/>
    <w:rsid w:val="00866DD8"/>
    <w:rsid w:val="00870139"/>
    <w:rsid w:val="00871380"/>
    <w:rsid w:val="00872E50"/>
    <w:rsid w:val="0087380A"/>
    <w:rsid w:val="00873A9C"/>
    <w:rsid w:val="00874206"/>
    <w:rsid w:val="00877849"/>
    <w:rsid w:val="00880465"/>
    <w:rsid w:val="00881B03"/>
    <w:rsid w:val="0088395B"/>
    <w:rsid w:val="00884528"/>
    <w:rsid w:val="008857DC"/>
    <w:rsid w:val="00885BBA"/>
    <w:rsid w:val="0088740A"/>
    <w:rsid w:val="00890420"/>
    <w:rsid w:val="008905AE"/>
    <w:rsid w:val="00895F33"/>
    <w:rsid w:val="008960DF"/>
    <w:rsid w:val="00896835"/>
    <w:rsid w:val="00897771"/>
    <w:rsid w:val="008A5B92"/>
    <w:rsid w:val="008B0830"/>
    <w:rsid w:val="008C109A"/>
    <w:rsid w:val="008C1F8B"/>
    <w:rsid w:val="008C7606"/>
    <w:rsid w:val="008D00CE"/>
    <w:rsid w:val="008D1C34"/>
    <w:rsid w:val="008D28EF"/>
    <w:rsid w:val="008E2B01"/>
    <w:rsid w:val="008E40A1"/>
    <w:rsid w:val="008E45B7"/>
    <w:rsid w:val="008E6710"/>
    <w:rsid w:val="008E6B7D"/>
    <w:rsid w:val="008F0B30"/>
    <w:rsid w:val="008F0FE2"/>
    <w:rsid w:val="008F163A"/>
    <w:rsid w:val="008F5D38"/>
    <w:rsid w:val="008F7AA0"/>
    <w:rsid w:val="00900241"/>
    <w:rsid w:val="0090579D"/>
    <w:rsid w:val="009070FF"/>
    <w:rsid w:val="009103DD"/>
    <w:rsid w:val="009116E2"/>
    <w:rsid w:val="00911EB7"/>
    <w:rsid w:val="00912C19"/>
    <w:rsid w:val="00915C83"/>
    <w:rsid w:val="00917245"/>
    <w:rsid w:val="0092058F"/>
    <w:rsid w:val="00920C0C"/>
    <w:rsid w:val="00921BCC"/>
    <w:rsid w:val="00922B37"/>
    <w:rsid w:val="009233DF"/>
    <w:rsid w:val="0092341D"/>
    <w:rsid w:val="00923890"/>
    <w:rsid w:val="00926817"/>
    <w:rsid w:val="00932B9C"/>
    <w:rsid w:val="00943055"/>
    <w:rsid w:val="009440A0"/>
    <w:rsid w:val="00946413"/>
    <w:rsid w:val="0095378D"/>
    <w:rsid w:val="009545E2"/>
    <w:rsid w:val="00955D59"/>
    <w:rsid w:val="00956906"/>
    <w:rsid w:val="009603BE"/>
    <w:rsid w:val="009630F5"/>
    <w:rsid w:val="009700A6"/>
    <w:rsid w:val="00970C04"/>
    <w:rsid w:val="00970ED5"/>
    <w:rsid w:val="00975A24"/>
    <w:rsid w:val="00980478"/>
    <w:rsid w:val="00985E79"/>
    <w:rsid w:val="0098668E"/>
    <w:rsid w:val="00991189"/>
    <w:rsid w:val="009930B4"/>
    <w:rsid w:val="009964E6"/>
    <w:rsid w:val="00997CFC"/>
    <w:rsid w:val="009A05D9"/>
    <w:rsid w:val="009A414F"/>
    <w:rsid w:val="009A4599"/>
    <w:rsid w:val="009A724E"/>
    <w:rsid w:val="009B6FFD"/>
    <w:rsid w:val="009C055C"/>
    <w:rsid w:val="009C1DA6"/>
    <w:rsid w:val="009C6F0E"/>
    <w:rsid w:val="009D02B7"/>
    <w:rsid w:val="009D19C0"/>
    <w:rsid w:val="009D4348"/>
    <w:rsid w:val="009D794F"/>
    <w:rsid w:val="009E0EBC"/>
    <w:rsid w:val="009F0BFE"/>
    <w:rsid w:val="00A03DB9"/>
    <w:rsid w:val="00A23D7E"/>
    <w:rsid w:val="00A25D49"/>
    <w:rsid w:val="00A276DE"/>
    <w:rsid w:val="00A27B8B"/>
    <w:rsid w:val="00A30CF8"/>
    <w:rsid w:val="00A32077"/>
    <w:rsid w:val="00A322C1"/>
    <w:rsid w:val="00A40276"/>
    <w:rsid w:val="00A40C9F"/>
    <w:rsid w:val="00A46D76"/>
    <w:rsid w:val="00A51670"/>
    <w:rsid w:val="00A52E40"/>
    <w:rsid w:val="00A5585D"/>
    <w:rsid w:val="00A55BDF"/>
    <w:rsid w:val="00A702A3"/>
    <w:rsid w:val="00A74BDE"/>
    <w:rsid w:val="00A74DA7"/>
    <w:rsid w:val="00A75D4E"/>
    <w:rsid w:val="00A779A7"/>
    <w:rsid w:val="00A77A9C"/>
    <w:rsid w:val="00A77B46"/>
    <w:rsid w:val="00A80084"/>
    <w:rsid w:val="00A80FED"/>
    <w:rsid w:val="00A83508"/>
    <w:rsid w:val="00A842B9"/>
    <w:rsid w:val="00A93BF9"/>
    <w:rsid w:val="00AB1DE8"/>
    <w:rsid w:val="00AB2531"/>
    <w:rsid w:val="00AB4C7D"/>
    <w:rsid w:val="00AB5E85"/>
    <w:rsid w:val="00AB7DE7"/>
    <w:rsid w:val="00AC00E5"/>
    <w:rsid w:val="00AD2884"/>
    <w:rsid w:val="00AD4245"/>
    <w:rsid w:val="00AD6E93"/>
    <w:rsid w:val="00AE1F22"/>
    <w:rsid w:val="00AE3CF9"/>
    <w:rsid w:val="00AE3ED2"/>
    <w:rsid w:val="00AE6D89"/>
    <w:rsid w:val="00AE7688"/>
    <w:rsid w:val="00AF1CB7"/>
    <w:rsid w:val="00AF2688"/>
    <w:rsid w:val="00AF5793"/>
    <w:rsid w:val="00B01CDE"/>
    <w:rsid w:val="00B10983"/>
    <w:rsid w:val="00B130BE"/>
    <w:rsid w:val="00B14DFE"/>
    <w:rsid w:val="00B2545D"/>
    <w:rsid w:val="00B306FC"/>
    <w:rsid w:val="00B3217D"/>
    <w:rsid w:val="00B322CB"/>
    <w:rsid w:val="00B35848"/>
    <w:rsid w:val="00B3670F"/>
    <w:rsid w:val="00B370B6"/>
    <w:rsid w:val="00B4672B"/>
    <w:rsid w:val="00B5056B"/>
    <w:rsid w:val="00B50F1D"/>
    <w:rsid w:val="00B52B5C"/>
    <w:rsid w:val="00B54E65"/>
    <w:rsid w:val="00B57AAD"/>
    <w:rsid w:val="00B6223D"/>
    <w:rsid w:val="00B64884"/>
    <w:rsid w:val="00B74871"/>
    <w:rsid w:val="00B76994"/>
    <w:rsid w:val="00B8216A"/>
    <w:rsid w:val="00B855E1"/>
    <w:rsid w:val="00B85AF7"/>
    <w:rsid w:val="00B87194"/>
    <w:rsid w:val="00B9087D"/>
    <w:rsid w:val="00BA3A29"/>
    <w:rsid w:val="00BA5249"/>
    <w:rsid w:val="00BA66BE"/>
    <w:rsid w:val="00BB13EE"/>
    <w:rsid w:val="00BB214B"/>
    <w:rsid w:val="00BB339D"/>
    <w:rsid w:val="00BB5E3B"/>
    <w:rsid w:val="00BB6FB8"/>
    <w:rsid w:val="00BC124E"/>
    <w:rsid w:val="00BC1D6F"/>
    <w:rsid w:val="00BC2A51"/>
    <w:rsid w:val="00BC37AF"/>
    <w:rsid w:val="00BC7078"/>
    <w:rsid w:val="00BD09BF"/>
    <w:rsid w:val="00BD6964"/>
    <w:rsid w:val="00BE1502"/>
    <w:rsid w:val="00BE6697"/>
    <w:rsid w:val="00BE6B48"/>
    <w:rsid w:val="00BF42B4"/>
    <w:rsid w:val="00BF4370"/>
    <w:rsid w:val="00BF7A76"/>
    <w:rsid w:val="00C03082"/>
    <w:rsid w:val="00C03355"/>
    <w:rsid w:val="00C0353A"/>
    <w:rsid w:val="00C05666"/>
    <w:rsid w:val="00C11959"/>
    <w:rsid w:val="00C121C4"/>
    <w:rsid w:val="00C166B8"/>
    <w:rsid w:val="00C207BB"/>
    <w:rsid w:val="00C20F09"/>
    <w:rsid w:val="00C27316"/>
    <w:rsid w:val="00C31993"/>
    <w:rsid w:val="00C319F8"/>
    <w:rsid w:val="00C324D8"/>
    <w:rsid w:val="00C34A40"/>
    <w:rsid w:val="00C360DC"/>
    <w:rsid w:val="00C37155"/>
    <w:rsid w:val="00C44BD4"/>
    <w:rsid w:val="00C47B4E"/>
    <w:rsid w:val="00C47C13"/>
    <w:rsid w:val="00C50556"/>
    <w:rsid w:val="00C51AAB"/>
    <w:rsid w:val="00C538AD"/>
    <w:rsid w:val="00C6210D"/>
    <w:rsid w:val="00C652DC"/>
    <w:rsid w:val="00C7354E"/>
    <w:rsid w:val="00C763BC"/>
    <w:rsid w:val="00C80485"/>
    <w:rsid w:val="00C822B2"/>
    <w:rsid w:val="00C84431"/>
    <w:rsid w:val="00C85A4E"/>
    <w:rsid w:val="00C928A4"/>
    <w:rsid w:val="00C93BED"/>
    <w:rsid w:val="00C94A74"/>
    <w:rsid w:val="00CA11D5"/>
    <w:rsid w:val="00CA2961"/>
    <w:rsid w:val="00CA6396"/>
    <w:rsid w:val="00CB0F81"/>
    <w:rsid w:val="00CB28A6"/>
    <w:rsid w:val="00CB3010"/>
    <w:rsid w:val="00CB7482"/>
    <w:rsid w:val="00CC35AA"/>
    <w:rsid w:val="00CD07A9"/>
    <w:rsid w:val="00CD260B"/>
    <w:rsid w:val="00CD2DF7"/>
    <w:rsid w:val="00CD43CA"/>
    <w:rsid w:val="00CD6450"/>
    <w:rsid w:val="00CE03ED"/>
    <w:rsid w:val="00CE440F"/>
    <w:rsid w:val="00CE5AD8"/>
    <w:rsid w:val="00CE62EE"/>
    <w:rsid w:val="00CE71BB"/>
    <w:rsid w:val="00CE7644"/>
    <w:rsid w:val="00CF7691"/>
    <w:rsid w:val="00D015F9"/>
    <w:rsid w:val="00D02B2B"/>
    <w:rsid w:val="00D06529"/>
    <w:rsid w:val="00D07420"/>
    <w:rsid w:val="00D10D79"/>
    <w:rsid w:val="00D11349"/>
    <w:rsid w:val="00D1641B"/>
    <w:rsid w:val="00D1644B"/>
    <w:rsid w:val="00D20DF8"/>
    <w:rsid w:val="00D21171"/>
    <w:rsid w:val="00D2342D"/>
    <w:rsid w:val="00D306F2"/>
    <w:rsid w:val="00D322C5"/>
    <w:rsid w:val="00D337DE"/>
    <w:rsid w:val="00D348D1"/>
    <w:rsid w:val="00D3654E"/>
    <w:rsid w:val="00D439D5"/>
    <w:rsid w:val="00D46CFF"/>
    <w:rsid w:val="00D51377"/>
    <w:rsid w:val="00D55A04"/>
    <w:rsid w:val="00D568BC"/>
    <w:rsid w:val="00D60770"/>
    <w:rsid w:val="00D60AC2"/>
    <w:rsid w:val="00D622D6"/>
    <w:rsid w:val="00D625AD"/>
    <w:rsid w:val="00D64753"/>
    <w:rsid w:val="00D72137"/>
    <w:rsid w:val="00D72579"/>
    <w:rsid w:val="00D7261B"/>
    <w:rsid w:val="00D72F99"/>
    <w:rsid w:val="00D73879"/>
    <w:rsid w:val="00D77A81"/>
    <w:rsid w:val="00D77B31"/>
    <w:rsid w:val="00D8141A"/>
    <w:rsid w:val="00D83629"/>
    <w:rsid w:val="00D85DBE"/>
    <w:rsid w:val="00D87730"/>
    <w:rsid w:val="00D8786B"/>
    <w:rsid w:val="00D902D2"/>
    <w:rsid w:val="00D930E6"/>
    <w:rsid w:val="00D97034"/>
    <w:rsid w:val="00D9727C"/>
    <w:rsid w:val="00DA5B0C"/>
    <w:rsid w:val="00DA6C65"/>
    <w:rsid w:val="00DB3C9A"/>
    <w:rsid w:val="00DC3458"/>
    <w:rsid w:val="00DC49A9"/>
    <w:rsid w:val="00DD08CC"/>
    <w:rsid w:val="00DD4451"/>
    <w:rsid w:val="00DD47A8"/>
    <w:rsid w:val="00DE2175"/>
    <w:rsid w:val="00DE37E4"/>
    <w:rsid w:val="00DF08F5"/>
    <w:rsid w:val="00DF4099"/>
    <w:rsid w:val="00E02AEC"/>
    <w:rsid w:val="00E0521C"/>
    <w:rsid w:val="00E11EB3"/>
    <w:rsid w:val="00E132A3"/>
    <w:rsid w:val="00E143EE"/>
    <w:rsid w:val="00E23D6E"/>
    <w:rsid w:val="00E262FE"/>
    <w:rsid w:val="00E33237"/>
    <w:rsid w:val="00E37823"/>
    <w:rsid w:val="00E407D3"/>
    <w:rsid w:val="00E41997"/>
    <w:rsid w:val="00E42ABB"/>
    <w:rsid w:val="00E430AD"/>
    <w:rsid w:val="00E45FBD"/>
    <w:rsid w:val="00E4686A"/>
    <w:rsid w:val="00E473F0"/>
    <w:rsid w:val="00E52F1B"/>
    <w:rsid w:val="00E56D0C"/>
    <w:rsid w:val="00E65394"/>
    <w:rsid w:val="00E67BEF"/>
    <w:rsid w:val="00E750A2"/>
    <w:rsid w:val="00E76F13"/>
    <w:rsid w:val="00E814C8"/>
    <w:rsid w:val="00E815EB"/>
    <w:rsid w:val="00E82C53"/>
    <w:rsid w:val="00E876D4"/>
    <w:rsid w:val="00E946A6"/>
    <w:rsid w:val="00E966AB"/>
    <w:rsid w:val="00EA2269"/>
    <w:rsid w:val="00EA325B"/>
    <w:rsid w:val="00EA4639"/>
    <w:rsid w:val="00EB30F5"/>
    <w:rsid w:val="00EB41FA"/>
    <w:rsid w:val="00EB6A0F"/>
    <w:rsid w:val="00EC04CC"/>
    <w:rsid w:val="00EC3FFE"/>
    <w:rsid w:val="00ED0FC4"/>
    <w:rsid w:val="00ED1A0B"/>
    <w:rsid w:val="00ED51A6"/>
    <w:rsid w:val="00EE0866"/>
    <w:rsid w:val="00EE188E"/>
    <w:rsid w:val="00EE5BEC"/>
    <w:rsid w:val="00EF0CC3"/>
    <w:rsid w:val="00EF5DD2"/>
    <w:rsid w:val="00EF6718"/>
    <w:rsid w:val="00EF7A5F"/>
    <w:rsid w:val="00F07E3F"/>
    <w:rsid w:val="00F148C0"/>
    <w:rsid w:val="00F14FF1"/>
    <w:rsid w:val="00F1738C"/>
    <w:rsid w:val="00F2060E"/>
    <w:rsid w:val="00F21A26"/>
    <w:rsid w:val="00F21A92"/>
    <w:rsid w:val="00F2570B"/>
    <w:rsid w:val="00F30D3F"/>
    <w:rsid w:val="00F34FFB"/>
    <w:rsid w:val="00F3537B"/>
    <w:rsid w:val="00F427E9"/>
    <w:rsid w:val="00F45769"/>
    <w:rsid w:val="00F50215"/>
    <w:rsid w:val="00F509EC"/>
    <w:rsid w:val="00F525E2"/>
    <w:rsid w:val="00F5620A"/>
    <w:rsid w:val="00F57360"/>
    <w:rsid w:val="00F60EDC"/>
    <w:rsid w:val="00F62F19"/>
    <w:rsid w:val="00F71DA7"/>
    <w:rsid w:val="00F741C6"/>
    <w:rsid w:val="00F758D1"/>
    <w:rsid w:val="00F775A8"/>
    <w:rsid w:val="00F80308"/>
    <w:rsid w:val="00F8577D"/>
    <w:rsid w:val="00F85BA1"/>
    <w:rsid w:val="00F91885"/>
    <w:rsid w:val="00F96F5B"/>
    <w:rsid w:val="00F9728B"/>
    <w:rsid w:val="00FA39A3"/>
    <w:rsid w:val="00FA6169"/>
    <w:rsid w:val="00FB21A3"/>
    <w:rsid w:val="00FB245A"/>
    <w:rsid w:val="00FB3CD0"/>
    <w:rsid w:val="00FB6994"/>
    <w:rsid w:val="00FC056F"/>
    <w:rsid w:val="00FC0A00"/>
    <w:rsid w:val="00FC1106"/>
    <w:rsid w:val="00FC1E3E"/>
    <w:rsid w:val="00FC477F"/>
    <w:rsid w:val="00FD0577"/>
    <w:rsid w:val="00FD267A"/>
    <w:rsid w:val="00FD3836"/>
    <w:rsid w:val="00FD3A07"/>
    <w:rsid w:val="00FD4D8B"/>
    <w:rsid w:val="00FD5E36"/>
    <w:rsid w:val="00FD6A38"/>
    <w:rsid w:val="00FD7608"/>
    <w:rsid w:val="00FD76B4"/>
    <w:rsid w:val="00FE0220"/>
    <w:rsid w:val="00FE70E7"/>
    <w:rsid w:val="00FF0623"/>
    <w:rsid w:val="00FF0A55"/>
    <w:rsid w:val="00FF0BB1"/>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BDD500"/>
  <w15:docId w15:val="{16E7BF6E-39BB-9448-9408-29F3332B41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SimSun" w:hAnsi="Arial" w:cs="Arial"/>
        <w:sz w:val="22"/>
        <w:szCs w:val="22"/>
        <w:lang w:val="en" w:eastAsia="en-US" w:bidi="he-IL"/>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4D01"/>
    <w:pPr>
      <w:spacing w:line="240" w:lineRule="auto"/>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pPr>
      <w:keepNext/>
      <w:keepLines/>
      <w:spacing w:before="400" w:after="120" w:line="276" w:lineRule="auto"/>
      <w:outlineLvl w:val="0"/>
    </w:pPr>
    <w:rPr>
      <w:rFonts w:ascii="Arial" w:eastAsia="SimSun" w:hAnsi="Arial" w:cs="Arial"/>
      <w:sz w:val="40"/>
      <w:szCs w:val="40"/>
      <w:lang w:val="en"/>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SimSun" w:hAnsi="Arial" w:cs="Arial"/>
      <w:sz w:val="32"/>
      <w:szCs w:val="32"/>
      <w:lang w:val="en"/>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SimSun" w:hAnsi="Arial" w:cs="Arial"/>
      <w:color w:val="434343"/>
      <w:sz w:val="28"/>
      <w:szCs w:val="28"/>
      <w:lang w:val="en"/>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SimSun" w:hAnsi="Arial" w:cs="Arial"/>
      <w:color w:val="666666"/>
      <w:lang w:val="en"/>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SimSun" w:hAnsi="Arial" w:cs="Arial"/>
      <w:color w:val="666666"/>
      <w:sz w:val="22"/>
      <w:szCs w:val="22"/>
      <w:lang w:val="en"/>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SimSun"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SimSun" w:hAnsi="Arial" w:cs="Arial"/>
      <w:sz w:val="52"/>
      <w:szCs w:val="52"/>
      <w:lang w:val="en"/>
    </w:rPr>
  </w:style>
  <w:style w:type="paragraph" w:styleId="Subtitle">
    <w:name w:val="Subtitle"/>
    <w:basedOn w:val="Normal"/>
    <w:next w:val="Normal"/>
    <w:uiPriority w:val="11"/>
    <w:qFormat/>
    <w:pPr>
      <w:keepNext/>
      <w:keepLines/>
      <w:spacing w:after="320" w:line="276" w:lineRule="auto"/>
    </w:pPr>
    <w:rPr>
      <w:rFonts w:ascii="Arial" w:eastAsia="SimSun" w:hAnsi="Arial" w:cs="Arial"/>
      <w:color w:val="666666"/>
      <w:sz w:val="30"/>
      <w:szCs w:val="30"/>
      <w:lang w:val="en"/>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rFonts w:ascii="Arial" w:eastAsia="SimSun" w:hAnsi="Arial" w:cs="Arial"/>
      <w:sz w:val="20"/>
      <w:szCs w:val="20"/>
      <w:lang w:val="en"/>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E37823"/>
    <w:rPr>
      <w:b/>
      <w:bCs/>
    </w:rPr>
  </w:style>
  <w:style w:type="character" w:customStyle="1" w:styleId="CommentSubjectChar">
    <w:name w:val="Comment Subject Char"/>
    <w:basedOn w:val="CommentTextChar"/>
    <w:link w:val="CommentSubject"/>
    <w:uiPriority w:val="99"/>
    <w:semiHidden/>
    <w:rsid w:val="00E37823"/>
    <w:rPr>
      <w:b/>
      <w:bCs/>
      <w:sz w:val="20"/>
      <w:szCs w:val="20"/>
    </w:rPr>
  </w:style>
  <w:style w:type="paragraph" w:styleId="Revision">
    <w:name w:val="Revision"/>
    <w:hidden/>
    <w:uiPriority w:val="99"/>
    <w:semiHidden/>
    <w:rsid w:val="002E45D7"/>
    <w:pPr>
      <w:spacing w:line="240" w:lineRule="auto"/>
    </w:pPr>
  </w:style>
  <w:style w:type="paragraph" w:styleId="ListParagraph">
    <w:name w:val="List Paragraph"/>
    <w:basedOn w:val="Normal"/>
    <w:uiPriority w:val="34"/>
    <w:qFormat/>
    <w:rsid w:val="00F57360"/>
    <w:pPr>
      <w:spacing w:line="276" w:lineRule="auto"/>
      <w:ind w:left="720"/>
      <w:contextualSpacing/>
    </w:pPr>
    <w:rPr>
      <w:rFonts w:ascii="Arial" w:eastAsia="SimSun" w:hAnsi="Arial" w:cs="Arial"/>
      <w:sz w:val="22"/>
      <w:szCs w:val="22"/>
      <w:lang w:val="en"/>
    </w:rPr>
  </w:style>
  <w:style w:type="character" w:customStyle="1" w:styleId="apple-converted-space">
    <w:name w:val="apple-converted-space"/>
    <w:basedOn w:val="DefaultParagraphFont"/>
    <w:rsid w:val="00395AF4"/>
  </w:style>
  <w:style w:type="character" w:customStyle="1" w:styleId="ref-journal">
    <w:name w:val="ref-journal"/>
    <w:basedOn w:val="DefaultParagraphFont"/>
    <w:rsid w:val="00395AF4"/>
  </w:style>
  <w:style w:type="character" w:customStyle="1" w:styleId="ref-vol">
    <w:name w:val="ref-vol"/>
    <w:basedOn w:val="DefaultParagraphFont"/>
    <w:rsid w:val="00395AF4"/>
  </w:style>
  <w:style w:type="paragraph" w:styleId="NormalWeb">
    <w:name w:val="Normal (Web)"/>
    <w:basedOn w:val="Normal"/>
    <w:uiPriority w:val="99"/>
    <w:unhideWhenUsed/>
    <w:rsid w:val="009A414F"/>
    <w:pPr>
      <w:spacing w:before="100" w:beforeAutospacing="1" w:after="100" w:afterAutospacing="1"/>
    </w:pPr>
    <w:rPr>
      <w:lang w:eastAsia="zh-CN" w:bidi="ar-SA"/>
    </w:rPr>
  </w:style>
  <w:style w:type="paragraph" w:styleId="Header">
    <w:name w:val="header"/>
    <w:basedOn w:val="Normal"/>
    <w:link w:val="HeaderChar"/>
    <w:uiPriority w:val="99"/>
    <w:unhideWhenUsed/>
    <w:rsid w:val="00D622D6"/>
    <w:pPr>
      <w:tabs>
        <w:tab w:val="center" w:pos="4680"/>
        <w:tab w:val="right" w:pos="9360"/>
      </w:tabs>
    </w:pPr>
    <w:rPr>
      <w:rFonts w:ascii="Arial" w:eastAsia="SimSun" w:hAnsi="Arial" w:cs="Arial"/>
      <w:sz w:val="22"/>
      <w:szCs w:val="22"/>
      <w:lang w:val="en"/>
    </w:rPr>
  </w:style>
  <w:style w:type="character" w:customStyle="1" w:styleId="HeaderChar">
    <w:name w:val="Header Char"/>
    <w:basedOn w:val="DefaultParagraphFont"/>
    <w:link w:val="Header"/>
    <w:uiPriority w:val="99"/>
    <w:rsid w:val="00D622D6"/>
  </w:style>
  <w:style w:type="paragraph" w:styleId="Footer">
    <w:name w:val="footer"/>
    <w:basedOn w:val="Normal"/>
    <w:link w:val="FooterChar"/>
    <w:uiPriority w:val="99"/>
    <w:unhideWhenUsed/>
    <w:rsid w:val="00D622D6"/>
    <w:pPr>
      <w:tabs>
        <w:tab w:val="center" w:pos="4680"/>
        <w:tab w:val="right" w:pos="9360"/>
      </w:tabs>
    </w:pPr>
    <w:rPr>
      <w:rFonts w:ascii="Arial" w:eastAsia="SimSun" w:hAnsi="Arial" w:cs="Arial"/>
      <w:sz w:val="22"/>
      <w:szCs w:val="22"/>
      <w:lang w:val="en"/>
    </w:rPr>
  </w:style>
  <w:style w:type="character" w:customStyle="1" w:styleId="FooterChar">
    <w:name w:val="Footer Char"/>
    <w:basedOn w:val="DefaultParagraphFont"/>
    <w:link w:val="Footer"/>
    <w:uiPriority w:val="99"/>
    <w:rsid w:val="00D622D6"/>
  </w:style>
  <w:style w:type="table" w:styleId="TableGrid">
    <w:name w:val="Table Grid"/>
    <w:basedOn w:val="TableNormal"/>
    <w:uiPriority w:val="39"/>
    <w:rsid w:val="00E473F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183A7A"/>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A93BF9"/>
    <w:rPr>
      <w:color w:val="0000FF" w:themeColor="hyperlink"/>
      <w:u w:val="single"/>
    </w:rPr>
  </w:style>
  <w:style w:type="character" w:styleId="UnresolvedMention">
    <w:name w:val="Unresolved Mention"/>
    <w:basedOn w:val="DefaultParagraphFont"/>
    <w:uiPriority w:val="99"/>
    <w:semiHidden/>
    <w:unhideWhenUsed/>
    <w:rsid w:val="00A93BF9"/>
    <w:rPr>
      <w:color w:val="605E5C"/>
      <w:shd w:val="clear" w:color="auto" w:fill="E1DFDD"/>
    </w:rPr>
  </w:style>
  <w:style w:type="paragraph" w:styleId="Bibliography">
    <w:name w:val="Bibliography"/>
    <w:basedOn w:val="Normal"/>
    <w:next w:val="Normal"/>
    <w:uiPriority w:val="37"/>
    <w:unhideWhenUsed/>
    <w:rsid w:val="006C0E00"/>
    <w:pPr>
      <w:spacing w:line="480" w:lineRule="auto"/>
      <w:ind w:left="720" w:hanging="720"/>
    </w:pPr>
    <w:rPr>
      <w:rFonts w:ascii="Arial" w:eastAsia="SimSun" w:hAnsi="Arial" w:cs="Arial"/>
      <w:sz w:val="22"/>
      <w:szCs w:val="22"/>
      <w:lang w:val="en"/>
    </w:rPr>
  </w:style>
  <w:style w:type="character" w:styleId="PageNumber">
    <w:name w:val="page number"/>
    <w:basedOn w:val="DefaultParagraphFont"/>
    <w:uiPriority w:val="99"/>
    <w:semiHidden/>
    <w:unhideWhenUsed/>
    <w:rsid w:val="00A77A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843789">
      <w:bodyDiv w:val="1"/>
      <w:marLeft w:val="0"/>
      <w:marRight w:val="0"/>
      <w:marTop w:val="0"/>
      <w:marBottom w:val="0"/>
      <w:divBdr>
        <w:top w:val="none" w:sz="0" w:space="0" w:color="auto"/>
        <w:left w:val="none" w:sz="0" w:space="0" w:color="auto"/>
        <w:bottom w:val="none" w:sz="0" w:space="0" w:color="auto"/>
        <w:right w:val="none" w:sz="0" w:space="0" w:color="auto"/>
      </w:divBdr>
    </w:div>
    <w:div w:id="23790947">
      <w:bodyDiv w:val="1"/>
      <w:marLeft w:val="0"/>
      <w:marRight w:val="0"/>
      <w:marTop w:val="0"/>
      <w:marBottom w:val="0"/>
      <w:divBdr>
        <w:top w:val="none" w:sz="0" w:space="0" w:color="auto"/>
        <w:left w:val="none" w:sz="0" w:space="0" w:color="auto"/>
        <w:bottom w:val="none" w:sz="0" w:space="0" w:color="auto"/>
        <w:right w:val="none" w:sz="0" w:space="0" w:color="auto"/>
      </w:divBdr>
    </w:div>
    <w:div w:id="27294666">
      <w:bodyDiv w:val="1"/>
      <w:marLeft w:val="0"/>
      <w:marRight w:val="0"/>
      <w:marTop w:val="0"/>
      <w:marBottom w:val="0"/>
      <w:divBdr>
        <w:top w:val="none" w:sz="0" w:space="0" w:color="auto"/>
        <w:left w:val="none" w:sz="0" w:space="0" w:color="auto"/>
        <w:bottom w:val="none" w:sz="0" w:space="0" w:color="auto"/>
        <w:right w:val="none" w:sz="0" w:space="0" w:color="auto"/>
      </w:divBdr>
    </w:div>
    <w:div w:id="28268260">
      <w:bodyDiv w:val="1"/>
      <w:marLeft w:val="0"/>
      <w:marRight w:val="0"/>
      <w:marTop w:val="0"/>
      <w:marBottom w:val="0"/>
      <w:divBdr>
        <w:top w:val="none" w:sz="0" w:space="0" w:color="auto"/>
        <w:left w:val="none" w:sz="0" w:space="0" w:color="auto"/>
        <w:bottom w:val="none" w:sz="0" w:space="0" w:color="auto"/>
        <w:right w:val="none" w:sz="0" w:space="0" w:color="auto"/>
      </w:divBdr>
    </w:div>
    <w:div w:id="36320939">
      <w:bodyDiv w:val="1"/>
      <w:marLeft w:val="0"/>
      <w:marRight w:val="0"/>
      <w:marTop w:val="0"/>
      <w:marBottom w:val="0"/>
      <w:divBdr>
        <w:top w:val="none" w:sz="0" w:space="0" w:color="auto"/>
        <w:left w:val="none" w:sz="0" w:space="0" w:color="auto"/>
        <w:bottom w:val="none" w:sz="0" w:space="0" w:color="auto"/>
        <w:right w:val="none" w:sz="0" w:space="0" w:color="auto"/>
      </w:divBdr>
    </w:div>
    <w:div w:id="70275834">
      <w:bodyDiv w:val="1"/>
      <w:marLeft w:val="0"/>
      <w:marRight w:val="0"/>
      <w:marTop w:val="0"/>
      <w:marBottom w:val="0"/>
      <w:divBdr>
        <w:top w:val="none" w:sz="0" w:space="0" w:color="auto"/>
        <w:left w:val="none" w:sz="0" w:space="0" w:color="auto"/>
        <w:bottom w:val="none" w:sz="0" w:space="0" w:color="auto"/>
        <w:right w:val="none" w:sz="0" w:space="0" w:color="auto"/>
      </w:divBdr>
    </w:div>
    <w:div w:id="114645981">
      <w:bodyDiv w:val="1"/>
      <w:marLeft w:val="0"/>
      <w:marRight w:val="0"/>
      <w:marTop w:val="0"/>
      <w:marBottom w:val="0"/>
      <w:divBdr>
        <w:top w:val="none" w:sz="0" w:space="0" w:color="auto"/>
        <w:left w:val="none" w:sz="0" w:space="0" w:color="auto"/>
        <w:bottom w:val="none" w:sz="0" w:space="0" w:color="auto"/>
        <w:right w:val="none" w:sz="0" w:space="0" w:color="auto"/>
      </w:divBdr>
    </w:div>
    <w:div w:id="179588300">
      <w:bodyDiv w:val="1"/>
      <w:marLeft w:val="0"/>
      <w:marRight w:val="0"/>
      <w:marTop w:val="0"/>
      <w:marBottom w:val="0"/>
      <w:divBdr>
        <w:top w:val="none" w:sz="0" w:space="0" w:color="auto"/>
        <w:left w:val="none" w:sz="0" w:space="0" w:color="auto"/>
        <w:bottom w:val="none" w:sz="0" w:space="0" w:color="auto"/>
        <w:right w:val="none" w:sz="0" w:space="0" w:color="auto"/>
      </w:divBdr>
    </w:div>
    <w:div w:id="216210765">
      <w:bodyDiv w:val="1"/>
      <w:marLeft w:val="0"/>
      <w:marRight w:val="0"/>
      <w:marTop w:val="0"/>
      <w:marBottom w:val="0"/>
      <w:divBdr>
        <w:top w:val="none" w:sz="0" w:space="0" w:color="auto"/>
        <w:left w:val="none" w:sz="0" w:space="0" w:color="auto"/>
        <w:bottom w:val="none" w:sz="0" w:space="0" w:color="auto"/>
        <w:right w:val="none" w:sz="0" w:space="0" w:color="auto"/>
      </w:divBdr>
    </w:div>
    <w:div w:id="236477048">
      <w:bodyDiv w:val="1"/>
      <w:marLeft w:val="0"/>
      <w:marRight w:val="0"/>
      <w:marTop w:val="0"/>
      <w:marBottom w:val="0"/>
      <w:divBdr>
        <w:top w:val="none" w:sz="0" w:space="0" w:color="auto"/>
        <w:left w:val="none" w:sz="0" w:space="0" w:color="auto"/>
        <w:bottom w:val="none" w:sz="0" w:space="0" w:color="auto"/>
        <w:right w:val="none" w:sz="0" w:space="0" w:color="auto"/>
      </w:divBdr>
    </w:div>
    <w:div w:id="271744635">
      <w:bodyDiv w:val="1"/>
      <w:marLeft w:val="0"/>
      <w:marRight w:val="0"/>
      <w:marTop w:val="0"/>
      <w:marBottom w:val="0"/>
      <w:divBdr>
        <w:top w:val="none" w:sz="0" w:space="0" w:color="auto"/>
        <w:left w:val="none" w:sz="0" w:space="0" w:color="auto"/>
        <w:bottom w:val="none" w:sz="0" w:space="0" w:color="auto"/>
        <w:right w:val="none" w:sz="0" w:space="0" w:color="auto"/>
      </w:divBdr>
    </w:div>
    <w:div w:id="296880000">
      <w:bodyDiv w:val="1"/>
      <w:marLeft w:val="0"/>
      <w:marRight w:val="0"/>
      <w:marTop w:val="0"/>
      <w:marBottom w:val="0"/>
      <w:divBdr>
        <w:top w:val="none" w:sz="0" w:space="0" w:color="auto"/>
        <w:left w:val="none" w:sz="0" w:space="0" w:color="auto"/>
        <w:bottom w:val="none" w:sz="0" w:space="0" w:color="auto"/>
        <w:right w:val="none" w:sz="0" w:space="0" w:color="auto"/>
      </w:divBdr>
    </w:div>
    <w:div w:id="334185049">
      <w:bodyDiv w:val="1"/>
      <w:marLeft w:val="0"/>
      <w:marRight w:val="0"/>
      <w:marTop w:val="0"/>
      <w:marBottom w:val="0"/>
      <w:divBdr>
        <w:top w:val="none" w:sz="0" w:space="0" w:color="auto"/>
        <w:left w:val="none" w:sz="0" w:space="0" w:color="auto"/>
        <w:bottom w:val="none" w:sz="0" w:space="0" w:color="auto"/>
        <w:right w:val="none" w:sz="0" w:space="0" w:color="auto"/>
      </w:divBdr>
    </w:div>
    <w:div w:id="445196668">
      <w:bodyDiv w:val="1"/>
      <w:marLeft w:val="0"/>
      <w:marRight w:val="0"/>
      <w:marTop w:val="0"/>
      <w:marBottom w:val="0"/>
      <w:divBdr>
        <w:top w:val="none" w:sz="0" w:space="0" w:color="auto"/>
        <w:left w:val="none" w:sz="0" w:space="0" w:color="auto"/>
        <w:bottom w:val="none" w:sz="0" w:space="0" w:color="auto"/>
        <w:right w:val="none" w:sz="0" w:space="0" w:color="auto"/>
      </w:divBdr>
    </w:div>
    <w:div w:id="476998110">
      <w:bodyDiv w:val="1"/>
      <w:marLeft w:val="0"/>
      <w:marRight w:val="0"/>
      <w:marTop w:val="0"/>
      <w:marBottom w:val="0"/>
      <w:divBdr>
        <w:top w:val="none" w:sz="0" w:space="0" w:color="auto"/>
        <w:left w:val="none" w:sz="0" w:space="0" w:color="auto"/>
        <w:bottom w:val="none" w:sz="0" w:space="0" w:color="auto"/>
        <w:right w:val="none" w:sz="0" w:space="0" w:color="auto"/>
      </w:divBdr>
    </w:div>
    <w:div w:id="504174900">
      <w:bodyDiv w:val="1"/>
      <w:marLeft w:val="0"/>
      <w:marRight w:val="0"/>
      <w:marTop w:val="0"/>
      <w:marBottom w:val="0"/>
      <w:divBdr>
        <w:top w:val="none" w:sz="0" w:space="0" w:color="auto"/>
        <w:left w:val="none" w:sz="0" w:space="0" w:color="auto"/>
        <w:bottom w:val="none" w:sz="0" w:space="0" w:color="auto"/>
        <w:right w:val="none" w:sz="0" w:space="0" w:color="auto"/>
      </w:divBdr>
    </w:div>
    <w:div w:id="548687504">
      <w:bodyDiv w:val="1"/>
      <w:marLeft w:val="0"/>
      <w:marRight w:val="0"/>
      <w:marTop w:val="0"/>
      <w:marBottom w:val="0"/>
      <w:divBdr>
        <w:top w:val="none" w:sz="0" w:space="0" w:color="auto"/>
        <w:left w:val="none" w:sz="0" w:space="0" w:color="auto"/>
        <w:bottom w:val="none" w:sz="0" w:space="0" w:color="auto"/>
        <w:right w:val="none" w:sz="0" w:space="0" w:color="auto"/>
      </w:divBdr>
    </w:div>
    <w:div w:id="570849719">
      <w:bodyDiv w:val="1"/>
      <w:marLeft w:val="0"/>
      <w:marRight w:val="0"/>
      <w:marTop w:val="0"/>
      <w:marBottom w:val="0"/>
      <w:divBdr>
        <w:top w:val="none" w:sz="0" w:space="0" w:color="auto"/>
        <w:left w:val="none" w:sz="0" w:space="0" w:color="auto"/>
        <w:bottom w:val="none" w:sz="0" w:space="0" w:color="auto"/>
        <w:right w:val="none" w:sz="0" w:space="0" w:color="auto"/>
      </w:divBdr>
    </w:div>
    <w:div w:id="591284868">
      <w:bodyDiv w:val="1"/>
      <w:marLeft w:val="0"/>
      <w:marRight w:val="0"/>
      <w:marTop w:val="0"/>
      <w:marBottom w:val="0"/>
      <w:divBdr>
        <w:top w:val="none" w:sz="0" w:space="0" w:color="auto"/>
        <w:left w:val="none" w:sz="0" w:space="0" w:color="auto"/>
        <w:bottom w:val="none" w:sz="0" w:space="0" w:color="auto"/>
        <w:right w:val="none" w:sz="0" w:space="0" w:color="auto"/>
      </w:divBdr>
    </w:div>
    <w:div w:id="591357438">
      <w:bodyDiv w:val="1"/>
      <w:marLeft w:val="0"/>
      <w:marRight w:val="0"/>
      <w:marTop w:val="0"/>
      <w:marBottom w:val="0"/>
      <w:divBdr>
        <w:top w:val="none" w:sz="0" w:space="0" w:color="auto"/>
        <w:left w:val="none" w:sz="0" w:space="0" w:color="auto"/>
        <w:bottom w:val="none" w:sz="0" w:space="0" w:color="auto"/>
        <w:right w:val="none" w:sz="0" w:space="0" w:color="auto"/>
      </w:divBdr>
    </w:div>
    <w:div w:id="596326095">
      <w:bodyDiv w:val="1"/>
      <w:marLeft w:val="0"/>
      <w:marRight w:val="0"/>
      <w:marTop w:val="0"/>
      <w:marBottom w:val="0"/>
      <w:divBdr>
        <w:top w:val="none" w:sz="0" w:space="0" w:color="auto"/>
        <w:left w:val="none" w:sz="0" w:space="0" w:color="auto"/>
        <w:bottom w:val="none" w:sz="0" w:space="0" w:color="auto"/>
        <w:right w:val="none" w:sz="0" w:space="0" w:color="auto"/>
      </w:divBdr>
    </w:div>
    <w:div w:id="601228325">
      <w:bodyDiv w:val="1"/>
      <w:marLeft w:val="0"/>
      <w:marRight w:val="0"/>
      <w:marTop w:val="0"/>
      <w:marBottom w:val="0"/>
      <w:divBdr>
        <w:top w:val="none" w:sz="0" w:space="0" w:color="auto"/>
        <w:left w:val="none" w:sz="0" w:space="0" w:color="auto"/>
        <w:bottom w:val="none" w:sz="0" w:space="0" w:color="auto"/>
        <w:right w:val="none" w:sz="0" w:space="0" w:color="auto"/>
      </w:divBdr>
    </w:div>
    <w:div w:id="646592909">
      <w:bodyDiv w:val="1"/>
      <w:marLeft w:val="0"/>
      <w:marRight w:val="0"/>
      <w:marTop w:val="0"/>
      <w:marBottom w:val="0"/>
      <w:divBdr>
        <w:top w:val="none" w:sz="0" w:space="0" w:color="auto"/>
        <w:left w:val="none" w:sz="0" w:space="0" w:color="auto"/>
        <w:bottom w:val="none" w:sz="0" w:space="0" w:color="auto"/>
        <w:right w:val="none" w:sz="0" w:space="0" w:color="auto"/>
      </w:divBdr>
    </w:div>
    <w:div w:id="665014362">
      <w:bodyDiv w:val="1"/>
      <w:marLeft w:val="0"/>
      <w:marRight w:val="0"/>
      <w:marTop w:val="0"/>
      <w:marBottom w:val="0"/>
      <w:divBdr>
        <w:top w:val="none" w:sz="0" w:space="0" w:color="auto"/>
        <w:left w:val="none" w:sz="0" w:space="0" w:color="auto"/>
        <w:bottom w:val="none" w:sz="0" w:space="0" w:color="auto"/>
        <w:right w:val="none" w:sz="0" w:space="0" w:color="auto"/>
      </w:divBdr>
    </w:div>
    <w:div w:id="694814805">
      <w:bodyDiv w:val="1"/>
      <w:marLeft w:val="0"/>
      <w:marRight w:val="0"/>
      <w:marTop w:val="0"/>
      <w:marBottom w:val="0"/>
      <w:divBdr>
        <w:top w:val="none" w:sz="0" w:space="0" w:color="auto"/>
        <w:left w:val="none" w:sz="0" w:space="0" w:color="auto"/>
        <w:bottom w:val="none" w:sz="0" w:space="0" w:color="auto"/>
        <w:right w:val="none" w:sz="0" w:space="0" w:color="auto"/>
      </w:divBdr>
    </w:div>
    <w:div w:id="716663582">
      <w:bodyDiv w:val="1"/>
      <w:marLeft w:val="0"/>
      <w:marRight w:val="0"/>
      <w:marTop w:val="0"/>
      <w:marBottom w:val="0"/>
      <w:divBdr>
        <w:top w:val="none" w:sz="0" w:space="0" w:color="auto"/>
        <w:left w:val="none" w:sz="0" w:space="0" w:color="auto"/>
        <w:bottom w:val="none" w:sz="0" w:space="0" w:color="auto"/>
        <w:right w:val="none" w:sz="0" w:space="0" w:color="auto"/>
      </w:divBdr>
    </w:div>
    <w:div w:id="835875037">
      <w:bodyDiv w:val="1"/>
      <w:marLeft w:val="0"/>
      <w:marRight w:val="0"/>
      <w:marTop w:val="0"/>
      <w:marBottom w:val="0"/>
      <w:divBdr>
        <w:top w:val="none" w:sz="0" w:space="0" w:color="auto"/>
        <w:left w:val="none" w:sz="0" w:space="0" w:color="auto"/>
        <w:bottom w:val="none" w:sz="0" w:space="0" w:color="auto"/>
        <w:right w:val="none" w:sz="0" w:space="0" w:color="auto"/>
      </w:divBdr>
      <w:divsChild>
        <w:div w:id="1487667443">
          <w:marLeft w:val="0"/>
          <w:marRight w:val="0"/>
          <w:marTop w:val="0"/>
          <w:marBottom w:val="0"/>
          <w:divBdr>
            <w:top w:val="none" w:sz="0" w:space="0" w:color="auto"/>
            <w:left w:val="none" w:sz="0" w:space="0" w:color="auto"/>
            <w:bottom w:val="none" w:sz="0" w:space="0" w:color="auto"/>
            <w:right w:val="none" w:sz="0" w:space="0" w:color="auto"/>
          </w:divBdr>
          <w:divsChild>
            <w:div w:id="130828696">
              <w:marLeft w:val="0"/>
              <w:marRight w:val="0"/>
              <w:marTop w:val="0"/>
              <w:marBottom w:val="0"/>
              <w:divBdr>
                <w:top w:val="none" w:sz="0" w:space="0" w:color="auto"/>
                <w:left w:val="none" w:sz="0" w:space="0" w:color="auto"/>
                <w:bottom w:val="none" w:sz="0" w:space="0" w:color="auto"/>
                <w:right w:val="none" w:sz="0" w:space="0" w:color="auto"/>
              </w:divBdr>
              <w:divsChild>
                <w:div w:id="2073236712">
                  <w:marLeft w:val="0"/>
                  <w:marRight w:val="0"/>
                  <w:marTop w:val="0"/>
                  <w:marBottom w:val="0"/>
                  <w:divBdr>
                    <w:top w:val="none" w:sz="0" w:space="0" w:color="auto"/>
                    <w:left w:val="none" w:sz="0" w:space="0" w:color="auto"/>
                    <w:bottom w:val="none" w:sz="0" w:space="0" w:color="auto"/>
                    <w:right w:val="none" w:sz="0" w:space="0" w:color="auto"/>
                  </w:divBdr>
                  <w:divsChild>
                    <w:div w:id="1490748182">
                      <w:marLeft w:val="0"/>
                      <w:marRight w:val="0"/>
                      <w:marTop w:val="0"/>
                      <w:marBottom w:val="0"/>
                      <w:divBdr>
                        <w:top w:val="none" w:sz="0" w:space="0" w:color="auto"/>
                        <w:left w:val="none" w:sz="0" w:space="0" w:color="auto"/>
                        <w:bottom w:val="none" w:sz="0" w:space="0" w:color="auto"/>
                        <w:right w:val="none" w:sz="0" w:space="0" w:color="auto"/>
                      </w:divBdr>
                      <w:divsChild>
                        <w:div w:id="1246837323">
                          <w:marLeft w:val="0"/>
                          <w:marRight w:val="0"/>
                          <w:marTop w:val="0"/>
                          <w:marBottom w:val="0"/>
                          <w:divBdr>
                            <w:top w:val="none" w:sz="0" w:space="0" w:color="auto"/>
                            <w:left w:val="none" w:sz="0" w:space="0" w:color="auto"/>
                            <w:bottom w:val="none" w:sz="0" w:space="0" w:color="auto"/>
                            <w:right w:val="none" w:sz="0" w:space="0" w:color="auto"/>
                          </w:divBdr>
                          <w:divsChild>
                            <w:div w:id="317996882">
                              <w:marLeft w:val="0"/>
                              <w:marRight w:val="0"/>
                              <w:marTop w:val="0"/>
                              <w:marBottom w:val="0"/>
                              <w:divBdr>
                                <w:top w:val="none" w:sz="0" w:space="0" w:color="auto"/>
                                <w:left w:val="none" w:sz="0" w:space="0" w:color="auto"/>
                                <w:bottom w:val="none" w:sz="0" w:space="0" w:color="auto"/>
                                <w:right w:val="none" w:sz="0" w:space="0" w:color="auto"/>
                              </w:divBdr>
                              <w:divsChild>
                                <w:div w:id="416024764">
                                  <w:marLeft w:val="0"/>
                                  <w:marRight w:val="0"/>
                                  <w:marTop w:val="0"/>
                                  <w:marBottom w:val="0"/>
                                  <w:divBdr>
                                    <w:top w:val="none" w:sz="0" w:space="0" w:color="auto"/>
                                    <w:left w:val="none" w:sz="0" w:space="0" w:color="auto"/>
                                    <w:bottom w:val="none" w:sz="0" w:space="0" w:color="auto"/>
                                    <w:right w:val="none" w:sz="0" w:space="0" w:color="auto"/>
                                  </w:divBdr>
                                  <w:divsChild>
                                    <w:div w:id="1868327897">
                                      <w:marLeft w:val="0"/>
                                      <w:marRight w:val="0"/>
                                      <w:marTop w:val="0"/>
                                      <w:marBottom w:val="0"/>
                                      <w:divBdr>
                                        <w:top w:val="none" w:sz="0" w:space="0" w:color="auto"/>
                                        <w:left w:val="none" w:sz="0" w:space="0" w:color="auto"/>
                                        <w:bottom w:val="none" w:sz="0" w:space="0" w:color="auto"/>
                                        <w:right w:val="none" w:sz="0" w:space="0" w:color="auto"/>
                                      </w:divBdr>
                                      <w:divsChild>
                                        <w:div w:id="49159169">
                                          <w:marLeft w:val="0"/>
                                          <w:marRight w:val="0"/>
                                          <w:marTop w:val="0"/>
                                          <w:marBottom w:val="0"/>
                                          <w:divBdr>
                                            <w:top w:val="none" w:sz="0" w:space="0" w:color="auto"/>
                                            <w:left w:val="none" w:sz="0" w:space="0" w:color="auto"/>
                                            <w:bottom w:val="none" w:sz="0" w:space="0" w:color="auto"/>
                                            <w:right w:val="none" w:sz="0" w:space="0" w:color="auto"/>
                                          </w:divBdr>
                                          <w:divsChild>
                                            <w:div w:id="98569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843576">
          <w:marLeft w:val="0"/>
          <w:marRight w:val="0"/>
          <w:marTop w:val="0"/>
          <w:marBottom w:val="0"/>
          <w:divBdr>
            <w:top w:val="none" w:sz="0" w:space="0" w:color="auto"/>
            <w:left w:val="none" w:sz="0" w:space="0" w:color="auto"/>
            <w:bottom w:val="none" w:sz="0" w:space="0" w:color="auto"/>
            <w:right w:val="none" w:sz="0" w:space="0" w:color="auto"/>
          </w:divBdr>
        </w:div>
        <w:div w:id="2134211397">
          <w:marLeft w:val="0"/>
          <w:marRight w:val="0"/>
          <w:marTop w:val="0"/>
          <w:marBottom w:val="0"/>
          <w:divBdr>
            <w:top w:val="none" w:sz="0" w:space="0" w:color="auto"/>
            <w:left w:val="none" w:sz="0" w:space="0" w:color="auto"/>
            <w:bottom w:val="none" w:sz="0" w:space="0" w:color="auto"/>
            <w:right w:val="none" w:sz="0" w:space="0" w:color="auto"/>
          </w:divBdr>
        </w:div>
      </w:divsChild>
    </w:div>
    <w:div w:id="986008722">
      <w:bodyDiv w:val="1"/>
      <w:marLeft w:val="0"/>
      <w:marRight w:val="0"/>
      <w:marTop w:val="0"/>
      <w:marBottom w:val="0"/>
      <w:divBdr>
        <w:top w:val="none" w:sz="0" w:space="0" w:color="auto"/>
        <w:left w:val="none" w:sz="0" w:space="0" w:color="auto"/>
        <w:bottom w:val="none" w:sz="0" w:space="0" w:color="auto"/>
        <w:right w:val="none" w:sz="0" w:space="0" w:color="auto"/>
      </w:divBdr>
    </w:div>
    <w:div w:id="1008295365">
      <w:bodyDiv w:val="1"/>
      <w:marLeft w:val="0"/>
      <w:marRight w:val="0"/>
      <w:marTop w:val="0"/>
      <w:marBottom w:val="0"/>
      <w:divBdr>
        <w:top w:val="none" w:sz="0" w:space="0" w:color="auto"/>
        <w:left w:val="none" w:sz="0" w:space="0" w:color="auto"/>
        <w:bottom w:val="none" w:sz="0" w:space="0" w:color="auto"/>
        <w:right w:val="none" w:sz="0" w:space="0" w:color="auto"/>
      </w:divBdr>
      <w:divsChild>
        <w:div w:id="2078937271">
          <w:marLeft w:val="-525"/>
          <w:marRight w:val="0"/>
          <w:marTop w:val="0"/>
          <w:marBottom w:val="0"/>
          <w:divBdr>
            <w:top w:val="none" w:sz="0" w:space="0" w:color="auto"/>
            <w:left w:val="none" w:sz="0" w:space="0" w:color="auto"/>
            <w:bottom w:val="none" w:sz="0" w:space="0" w:color="auto"/>
            <w:right w:val="none" w:sz="0" w:space="0" w:color="auto"/>
          </w:divBdr>
        </w:div>
      </w:divsChild>
    </w:div>
    <w:div w:id="1061176147">
      <w:bodyDiv w:val="1"/>
      <w:marLeft w:val="0"/>
      <w:marRight w:val="0"/>
      <w:marTop w:val="0"/>
      <w:marBottom w:val="0"/>
      <w:divBdr>
        <w:top w:val="none" w:sz="0" w:space="0" w:color="auto"/>
        <w:left w:val="none" w:sz="0" w:space="0" w:color="auto"/>
        <w:bottom w:val="none" w:sz="0" w:space="0" w:color="auto"/>
        <w:right w:val="none" w:sz="0" w:space="0" w:color="auto"/>
      </w:divBdr>
    </w:div>
    <w:div w:id="1119956265">
      <w:bodyDiv w:val="1"/>
      <w:marLeft w:val="0"/>
      <w:marRight w:val="0"/>
      <w:marTop w:val="0"/>
      <w:marBottom w:val="0"/>
      <w:divBdr>
        <w:top w:val="none" w:sz="0" w:space="0" w:color="auto"/>
        <w:left w:val="none" w:sz="0" w:space="0" w:color="auto"/>
        <w:bottom w:val="none" w:sz="0" w:space="0" w:color="auto"/>
        <w:right w:val="none" w:sz="0" w:space="0" w:color="auto"/>
      </w:divBdr>
    </w:div>
    <w:div w:id="1167595903">
      <w:bodyDiv w:val="1"/>
      <w:marLeft w:val="0"/>
      <w:marRight w:val="0"/>
      <w:marTop w:val="0"/>
      <w:marBottom w:val="0"/>
      <w:divBdr>
        <w:top w:val="none" w:sz="0" w:space="0" w:color="auto"/>
        <w:left w:val="none" w:sz="0" w:space="0" w:color="auto"/>
        <w:bottom w:val="none" w:sz="0" w:space="0" w:color="auto"/>
        <w:right w:val="none" w:sz="0" w:space="0" w:color="auto"/>
      </w:divBdr>
    </w:div>
    <w:div w:id="1168593707">
      <w:bodyDiv w:val="1"/>
      <w:marLeft w:val="0"/>
      <w:marRight w:val="0"/>
      <w:marTop w:val="0"/>
      <w:marBottom w:val="0"/>
      <w:divBdr>
        <w:top w:val="none" w:sz="0" w:space="0" w:color="auto"/>
        <w:left w:val="none" w:sz="0" w:space="0" w:color="auto"/>
        <w:bottom w:val="none" w:sz="0" w:space="0" w:color="auto"/>
        <w:right w:val="none" w:sz="0" w:space="0" w:color="auto"/>
      </w:divBdr>
    </w:div>
    <w:div w:id="1180505818">
      <w:bodyDiv w:val="1"/>
      <w:marLeft w:val="0"/>
      <w:marRight w:val="0"/>
      <w:marTop w:val="0"/>
      <w:marBottom w:val="0"/>
      <w:divBdr>
        <w:top w:val="none" w:sz="0" w:space="0" w:color="auto"/>
        <w:left w:val="none" w:sz="0" w:space="0" w:color="auto"/>
        <w:bottom w:val="none" w:sz="0" w:space="0" w:color="auto"/>
        <w:right w:val="none" w:sz="0" w:space="0" w:color="auto"/>
      </w:divBdr>
    </w:div>
    <w:div w:id="1246695316">
      <w:bodyDiv w:val="1"/>
      <w:marLeft w:val="0"/>
      <w:marRight w:val="0"/>
      <w:marTop w:val="0"/>
      <w:marBottom w:val="0"/>
      <w:divBdr>
        <w:top w:val="none" w:sz="0" w:space="0" w:color="auto"/>
        <w:left w:val="none" w:sz="0" w:space="0" w:color="auto"/>
        <w:bottom w:val="none" w:sz="0" w:space="0" w:color="auto"/>
        <w:right w:val="none" w:sz="0" w:space="0" w:color="auto"/>
      </w:divBdr>
    </w:div>
    <w:div w:id="1271740476">
      <w:bodyDiv w:val="1"/>
      <w:marLeft w:val="0"/>
      <w:marRight w:val="0"/>
      <w:marTop w:val="0"/>
      <w:marBottom w:val="0"/>
      <w:divBdr>
        <w:top w:val="none" w:sz="0" w:space="0" w:color="auto"/>
        <w:left w:val="none" w:sz="0" w:space="0" w:color="auto"/>
        <w:bottom w:val="none" w:sz="0" w:space="0" w:color="auto"/>
        <w:right w:val="none" w:sz="0" w:space="0" w:color="auto"/>
      </w:divBdr>
    </w:div>
    <w:div w:id="1342704062">
      <w:bodyDiv w:val="1"/>
      <w:marLeft w:val="0"/>
      <w:marRight w:val="0"/>
      <w:marTop w:val="0"/>
      <w:marBottom w:val="0"/>
      <w:divBdr>
        <w:top w:val="none" w:sz="0" w:space="0" w:color="auto"/>
        <w:left w:val="none" w:sz="0" w:space="0" w:color="auto"/>
        <w:bottom w:val="none" w:sz="0" w:space="0" w:color="auto"/>
        <w:right w:val="none" w:sz="0" w:space="0" w:color="auto"/>
      </w:divBdr>
    </w:div>
    <w:div w:id="1366784614">
      <w:bodyDiv w:val="1"/>
      <w:marLeft w:val="0"/>
      <w:marRight w:val="0"/>
      <w:marTop w:val="0"/>
      <w:marBottom w:val="0"/>
      <w:divBdr>
        <w:top w:val="none" w:sz="0" w:space="0" w:color="auto"/>
        <w:left w:val="none" w:sz="0" w:space="0" w:color="auto"/>
        <w:bottom w:val="none" w:sz="0" w:space="0" w:color="auto"/>
        <w:right w:val="none" w:sz="0" w:space="0" w:color="auto"/>
      </w:divBdr>
    </w:div>
    <w:div w:id="1483541481">
      <w:bodyDiv w:val="1"/>
      <w:marLeft w:val="0"/>
      <w:marRight w:val="0"/>
      <w:marTop w:val="0"/>
      <w:marBottom w:val="0"/>
      <w:divBdr>
        <w:top w:val="none" w:sz="0" w:space="0" w:color="auto"/>
        <w:left w:val="none" w:sz="0" w:space="0" w:color="auto"/>
        <w:bottom w:val="none" w:sz="0" w:space="0" w:color="auto"/>
        <w:right w:val="none" w:sz="0" w:space="0" w:color="auto"/>
      </w:divBdr>
    </w:div>
    <w:div w:id="1505197165">
      <w:bodyDiv w:val="1"/>
      <w:marLeft w:val="0"/>
      <w:marRight w:val="0"/>
      <w:marTop w:val="0"/>
      <w:marBottom w:val="0"/>
      <w:divBdr>
        <w:top w:val="none" w:sz="0" w:space="0" w:color="auto"/>
        <w:left w:val="none" w:sz="0" w:space="0" w:color="auto"/>
        <w:bottom w:val="none" w:sz="0" w:space="0" w:color="auto"/>
        <w:right w:val="none" w:sz="0" w:space="0" w:color="auto"/>
      </w:divBdr>
      <w:divsChild>
        <w:div w:id="2083479955">
          <w:marLeft w:val="-525"/>
          <w:marRight w:val="0"/>
          <w:marTop w:val="0"/>
          <w:marBottom w:val="0"/>
          <w:divBdr>
            <w:top w:val="none" w:sz="0" w:space="0" w:color="auto"/>
            <w:left w:val="none" w:sz="0" w:space="0" w:color="auto"/>
            <w:bottom w:val="none" w:sz="0" w:space="0" w:color="auto"/>
            <w:right w:val="none" w:sz="0" w:space="0" w:color="auto"/>
          </w:divBdr>
        </w:div>
      </w:divsChild>
    </w:div>
    <w:div w:id="1523780502">
      <w:bodyDiv w:val="1"/>
      <w:marLeft w:val="0"/>
      <w:marRight w:val="0"/>
      <w:marTop w:val="0"/>
      <w:marBottom w:val="0"/>
      <w:divBdr>
        <w:top w:val="none" w:sz="0" w:space="0" w:color="auto"/>
        <w:left w:val="none" w:sz="0" w:space="0" w:color="auto"/>
        <w:bottom w:val="none" w:sz="0" w:space="0" w:color="auto"/>
        <w:right w:val="none" w:sz="0" w:space="0" w:color="auto"/>
      </w:divBdr>
    </w:div>
    <w:div w:id="1655066821">
      <w:bodyDiv w:val="1"/>
      <w:marLeft w:val="0"/>
      <w:marRight w:val="0"/>
      <w:marTop w:val="0"/>
      <w:marBottom w:val="0"/>
      <w:divBdr>
        <w:top w:val="none" w:sz="0" w:space="0" w:color="auto"/>
        <w:left w:val="none" w:sz="0" w:space="0" w:color="auto"/>
        <w:bottom w:val="none" w:sz="0" w:space="0" w:color="auto"/>
        <w:right w:val="none" w:sz="0" w:space="0" w:color="auto"/>
      </w:divBdr>
    </w:div>
    <w:div w:id="1719430354">
      <w:bodyDiv w:val="1"/>
      <w:marLeft w:val="0"/>
      <w:marRight w:val="0"/>
      <w:marTop w:val="0"/>
      <w:marBottom w:val="0"/>
      <w:divBdr>
        <w:top w:val="none" w:sz="0" w:space="0" w:color="auto"/>
        <w:left w:val="none" w:sz="0" w:space="0" w:color="auto"/>
        <w:bottom w:val="none" w:sz="0" w:space="0" w:color="auto"/>
        <w:right w:val="none" w:sz="0" w:space="0" w:color="auto"/>
      </w:divBdr>
    </w:div>
    <w:div w:id="1773939659">
      <w:bodyDiv w:val="1"/>
      <w:marLeft w:val="0"/>
      <w:marRight w:val="0"/>
      <w:marTop w:val="0"/>
      <w:marBottom w:val="0"/>
      <w:divBdr>
        <w:top w:val="none" w:sz="0" w:space="0" w:color="auto"/>
        <w:left w:val="none" w:sz="0" w:space="0" w:color="auto"/>
        <w:bottom w:val="none" w:sz="0" w:space="0" w:color="auto"/>
        <w:right w:val="none" w:sz="0" w:space="0" w:color="auto"/>
      </w:divBdr>
    </w:div>
    <w:div w:id="1789661688">
      <w:bodyDiv w:val="1"/>
      <w:marLeft w:val="0"/>
      <w:marRight w:val="0"/>
      <w:marTop w:val="0"/>
      <w:marBottom w:val="0"/>
      <w:divBdr>
        <w:top w:val="none" w:sz="0" w:space="0" w:color="auto"/>
        <w:left w:val="none" w:sz="0" w:space="0" w:color="auto"/>
        <w:bottom w:val="none" w:sz="0" w:space="0" w:color="auto"/>
        <w:right w:val="none" w:sz="0" w:space="0" w:color="auto"/>
      </w:divBdr>
    </w:div>
    <w:div w:id="1796557656">
      <w:bodyDiv w:val="1"/>
      <w:marLeft w:val="0"/>
      <w:marRight w:val="0"/>
      <w:marTop w:val="0"/>
      <w:marBottom w:val="0"/>
      <w:divBdr>
        <w:top w:val="none" w:sz="0" w:space="0" w:color="auto"/>
        <w:left w:val="none" w:sz="0" w:space="0" w:color="auto"/>
        <w:bottom w:val="none" w:sz="0" w:space="0" w:color="auto"/>
        <w:right w:val="none" w:sz="0" w:space="0" w:color="auto"/>
      </w:divBdr>
    </w:div>
    <w:div w:id="1818960709">
      <w:bodyDiv w:val="1"/>
      <w:marLeft w:val="0"/>
      <w:marRight w:val="0"/>
      <w:marTop w:val="0"/>
      <w:marBottom w:val="0"/>
      <w:divBdr>
        <w:top w:val="none" w:sz="0" w:space="0" w:color="auto"/>
        <w:left w:val="none" w:sz="0" w:space="0" w:color="auto"/>
        <w:bottom w:val="none" w:sz="0" w:space="0" w:color="auto"/>
        <w:right w:val="none" w:sz="0" w:space="0" w:color="auto"/>
      </w:divBdr>
    </w:div>
    <w:div w:id="1837722992">
      <w:bodyDiv w:val="1"/>
      <w:marLeft w:val="0"/>
      <w:marRight w:val="0"/>
      <w:marTop w:val="0"/>
      <w:marBottom w:val="0"/>
      <w:divBdr>
        <w:top w:val="none" w:sz="0" w:space="0" w:color="auto"/>
        <w:left w:val="none" w:sz="0" w:space="0" w:color="auto"/>
        <w:bottom w:val="none" w:sz="0" w:space="0" w:color="auto"/>
        <w:right w:val="none" w:sz="0" w:space="0" w:color="auto"/>
      </w:divBdr>
    </w:div>
    <w:div w:id="1851870277">
      <w:bodyDiv w:val="1"/>
      <w:marLeft w:val="0"/>
      <w:marRight w:val="0"/>
      <w:marTop w:val="0"/>
      <w:marBottom w:val="0"/>
      <w:divBdr>
        <w:top w:val="none" w:sz="0" w:space="0" w:color="auto"/>
        <w:left w:val="none" w:sz="0" w:space="0" w:color="auto"/>
        <w:bottom w:val="none" w:sz="0" w:space="0" w:color="auto"/>
        <w:right w:val="none" w:sz="0" w:space="0" w:color="auto"/>
      </w:divBdr>
    </w:div>
    <w:div w:id="1875341305">
      <w:bodyDiv w:val="1"/>
      <w:marLeft w:val="0"/>
      <w:marRight w:val="0"/>
      <w:marTop w:val="0"/>
      <w:marBottom w:val="0"/>
      <w:divBdr>
        <w:top w:val="none" w:sz="0" w:space="0" w:color="auto"/>
        <w:left w:val="none" w:sz="0" w:space="0" w:color="auto"/>
        <w:bottom w:val="none" w:sz="0" w:space="0" w:color="auto"/>
        <w:right w:val="none" w:sz="0" w:space="0" w:color="auto"/>
      </w:divBdr>
    </w:div>
    <w:div w:id="1953243005">
      <w:bodyDiv w:val="1"/>
      <w:marLeft w:val="0"/>
      <w:marRight w:val="0"/>
      <w:marTop w:val="0"/>
      <w:marBottom w:val="0"/>
      <w:divBdr>
        <w:top w:val="none" w:sz="0" w:space="0" w:color="auto"/>
        <w:left w:val="none" w:sz="0" w:space="0" w:color="auto"/>
        <w:bottom w:val="none" w:sz="0" w:space="0" w:color="auto"/>
        <w:right w:val="none" w:sz="0" w:space="0" w:color="auto"/>
      </w:divBdr>
    </w:div>
    <w:div w:id="2020769131">
      <w:bodyDiv w:val="1"/>
      <w:marLeft w:val="0"/>
      <w:marRight w:val="0"/>
      <w:marTop w:val="0"/>
      <w:marBottom w:val="0"/>
      <w:divBdr>
        <w:top w:val="none" w:sz="0" w:space="0" w:color="auto"/>
        <w:left w:val="none" w:sz="0" w:space="0" w:color="auto"/>
        <w:bottom w:val="none" w:sz="0" w:space="0" w:color="auto"/>
        <w:right w:val="none" w:sz="0" w:space="0" w:color="auto"/>
      </w:divBdr>
    </w:div>
    <w:div w:id="2106266492">
      <w:bodyDiv w:val="1"/>
      <w:marLeft w:val="0"/>
      <w:marRight w:val="0"/>
      <w:marTop w:val="0"/>
      <w:marBottom w:val="0"/>
      <w:divBdr>
        <w:top w:val="none" w:sz="0" w:space="0" w:color="auto"/>
        <w:left w:val="none" w:sz="0" w:space="0" w:color="auto"/>
        <w:bottom w:val="none" w:sz="0" w:space="0" w:color="auto"/>
        <w:right w:val="none" w:sz="0" w:space="0" w:color="auto"/>
      </w:divBdr>
    </w:div>
    <w:div w:id="2131119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9D9E6-0224-F34A-A568-B087FBE9D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41</Pages>
  <Words>26448</Words>
  <Characters>150760</Characters>
  <Application>Microsoft Office Word</Application>
  <DocSecurity>0</DocSecurity>
  <Lines>1256</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Ola Ozranov</cp:lastModifiedBy>
  <cp:revision>16</cp:revision>
  <dcterms:created xsi:type="dcterms:W3CDTF">2023-05-08T13:36:00Z</dcterms:created>
  <dcterms:modified xsi:type="dcterms:W3CDTF">2023-07-07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hDcXqe5Y"/&gt;&lt;style id="http://www.zotero.org/styles/apa" locale="en-US" hasBibliography="1" bibliographyStyleHasBeenSet="1"/&gt;&lt;prefs&gt;&lt;pref name="fieldType" value="Field"/&gt;&lt;/prefs&gt;&lt;/data&gt;</vt:lpwstr>
  </property>
</Properties>
</file>